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0E6B865C" w:rsidR="00FB7E20" w:rsidRDefault="00FB7E20" w:rsidP="00FB7E20">
          <w:pPr>
            <w:spacing w:before="240"/>
          </w:pPr>
        </w:p>
        <w:p w14:paraId="31F21991" w14:textId="580EEBBC" w:rsidR="00256E67" w:rsidRDefault="00291A0D">
          <w:pPr>
            <w:spacing w:after="160" w:line="259" w:lineRule="auto"/>
          </w:pPr>
        </w:p>
      </w:sdtContent>
    </w:sdt>
    <w:p w14:paraId="3E737D28" w14:textId="6F5BDB1F" w:rsidR="006422F1" w:rsidRDefault="006422F1">
      <w:r>
        <w:rPr>
          <w:noProof/>
          <w:lang w:eastAsia="en-AU"/>
        </w:rPr>
        <mc:AlternateContent>
          <mc:Choice Requires="wpg">
            <w:drawing>
              <wp:anchor distT="0" distB="0" distL="114300" distR="114300" simplePos="0" relativeHeight="251570176" behindDoc="0" locked="0" layoutInCell="1" allowOverlap="1" wp14:anchorId="4631217C" wp14:editId="1FE35654">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B724CB" w:rsidRPr="00F078ED" w:rsidRDefault="00B724CB" w:rsidP="00443FEC">
                                <w:pPr>
                                  <w:pStyle w:val="Title"/>
                                  <w:jc w:val="left"/>
                                </w:pPr>
                                <w:r w:rsidRPr="00F078ED">
                                  <w:t xml:space="preserve">A </w:t>
                                </w:r>
                                <w:r>
                                  <w:t xml:space="preserve">3D Printed, Non-Invasive </w:t>
                                </w:r>
                                <w:r w:rsidRPr="00F078ED">
                                  <w:t>Brain Computer Interface Prosthetic Hand</w:t>
                                </w:r>
                              </w:p>
                              <w:p w14:paraId="3793696A" w14:textId="77777777" w:rsidR="00B724CB" w:rsidRDefault="00B724CB" w:rsidP="00A56F0D">
                                <w:pPr>
                                  <w:rPr>
                                    <w:sz w:val="56"/>
                                    <w:szCs w:val="144"/>
                                  </w:rPr>
                                </w:pPr>
                              </w:p>
                              <w:p w14:paraId="2D3FDFA0" w14:textId="77777777" w:rsidR="00B724CB" w:rsidRPr="00A56F0D" w:rsidRDefault="00B724CB"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B724CB" w:rsidRDefault="00B724CB">
                                <w:r>
                                  <w:t>Completed under the supervision of</w:t>
                                </w:r>
                              </w:p>
                              <w:p w14:paraId="3CF9F5AD" w14:textId="77777777" w:rsidR="00B724CB" w:rsidRPr="00A56F0D" w:rsidRDefault="00B724CB" w:rsidP="004D1F8F">
                                <w:pPr>
                                  <w:rPr>
                                    <w:sz w:val="48"/>
                                    <w:szCs w:val="144"/>
                                  </w:rPr>
                                </w:pPr>
                                <w:r>
                                  <w:rPr>
                                    <w:sz w:val="48"/>
                                    <w:szCs w:val="144"/>
                                  </w:rPr>
                                  <w:t>Dr Kaushik Mahata, Ph.D.</w:t>
                                </w:r>
                              </w:p>
                              <w:p w14:paraId="5C52BDF2" w14:textId="77777777" w:rsidR="00B724CB" w:rsidRPr="004D1F8F" w:rsidRDefault="00B724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05CC0593" w:rsidR="00B724CB" w:rsidRPr="004D1F8F" w:rsidRDefault="00B724C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B724CB" w:rsidRDefault="00B724CB"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017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B724CB" w:rsidRPr="00F078ED" w:rsidRDefault="00B724CB" w:rsidP="00443FEC">
                          <w:pPr>
                            <w:pStyle w:val="Title"/>
                            <w:jc w:val="left"/>
                          </w:pPr>
                          <w:r w:rsidRPr="00F078ED">
                            <w:t xml:space="preserve">A </w:t>
                          </w:r>
                          <w:r>
                            <w:t xml:space="preserve">3D Printed, Non-Invasive </w:t>
                          </w:r>
                          <w:r w:rsidRPr="00F078ED">
                            <w:t>Brain Computer Interface Prosthetic Hand</w:t>
                          </w:r>
                        </w:p>
                        <w:p w14:paraId="3793696A" w14:textId="77777777" w:rsidR="00B724CB" w:rsidRDefault="00B724CB" w:rsidP="00A56F0D">
                          <w:pPr>
                            <w:rPr>
                              <w:sz w:val="56"/>
                              <w:szCs w:val="144"/>
                            </w:rPr>
                          </w:pPr>
                        </w:p>
                        <w:p w14:paraId="2D3FDFA0" w14:textId="77777777" w:rsidR="00B724CB" w:rsidRPr="00A56F0D" w:rsidRDefault="00B724CB"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B724CB" w:rsidRDefault="00B724CB">
                          <w:r>
                            <w:t>Completed under the supervision of</w:t>
                          </w:r>
                        </w:p>
                        <w:p w14:paraId="3CF9F5AD" w14:textId="77777777" w:rsidR="00B724CB" w:rsidRPr="00A56F0D" w:rsidRDefault="00B724CB" w:rsidP="004D1F8F">
                          <w:pPr>
                            <w:rPr>
                              <w:sz w:val="48"/>
                              <w:szCs w:val="144"/>
                            </w:rPr>
                          </w:pPr>
                          <w:r>
                            <w:rPr>
                              <w:sz w:val="48"/>
                              <w:szCs w:val="144"/>
                            </w:rPr>
                            <w:t>Dr Kaushik Mahata, Ph.D.</w:t>
                          </w:r>
                        </w:p>
                        <w:p w14:paraId="5C52BDF2" w14:textId="77777777" w:rsidR="00B724CB" w:rsidRPr="004D1F8F" w:rsidRDefault="00B724CB"/>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05CC0593" w:rsidR="00B724CB" w:rsidRPr="004D1F8F" w:rsidRDefault="00B724C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B724CB" w:rsidRDefault="00B724CB"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4077110"/>
      <w:r>
        <w:lastRenderedPageBreak/>
        <w:t>Abstract</w:t>
      </w:r>
      <w:bookmarkEnd w:id="0"/>
    </w:p>
    <w:p w14:paraId="2587A49A" w14:textId="280D2BDA"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201183">
        <w:t xml:space="preserve"> </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w:t>
      </w:r>
      <w:proofErr w:type="spellStart"/>
      <w:r w:rsidR="001515D7">
        <w:t>InMoov</w:t>
      </w:r>
      <w:proofErr w:type="spellEnd"/>
      <w:r w:rsidR="001515D7">
        <w:t xml:space="preserve"> robotic hand, designed by </w:t>
      </w:r>
      <w:r w:rsidR="001515D7">
        <w:rPr>
          <w:color w:val="000000"/>
        </w:rPr>
        <w:t xml:space="preserve">Gael Langevin. </w:t>
      </w:r>
      <w:r w:rsidR="00201183">
        <w:rPr>
          <w:color w:val="000000"/>
        </w:rPr>
        <w:t xml:space="preserve">Implementing the designed system resulted in a real-time classification accuracy of 68.75%. The system could maintain its real-time guarantee </w:t>
      </w:r>
      <w:r w:rsidR="00435916">
        <w:rPr>
          <w:color w:val="000000"/>
        </w:rPr>
        <w:t>while processing 1 second epochs 250 samples in length.</w:t>
      </w:r>
      <w:r w:rsidR="0037199B">
        <w:br w:type="page"/>
      </w:r>
    </w:p>
    <w:p w14:paraId="53671689" w14:textId="77777777" w:rsidR="006A1981" w:rsidRDefault="006A1981" w:rsidP="006A1981">
      <w:pPr>
        <w:pStyle w:val="Heading1"/>
      </w:pPr>
      <w:bookmarkStart w:id="1" w:name="_Toc44077111"/>
      <w:r>
        <w:lastRenderedPageBreak/>
        <w:t>Acknowledgements</w:t>
      </w:r>
      <w:bookmarkEnd w:id="1"/>
    </w:p>
    <w:p w14:paraId="1CA0C8AF" w14:textId="77777777" w:rsidR="001D1510" w:rsidRDefault="001D1510" w:rsidP="001D1510">
      <w:pPr>
        <w:spacing w:line="360" w:lineRule="auto"/>
      </w:pPr>
      <w:r>
        <w:t>Firstly, infinite thanks to Kaushik. Your (perhaps at times, ill-founded) confidence in my ability to tackle this project was contagious, and quelled many of the anxieties that came along throughout the year. You also managed to balance the rest of your busy schedule with having to re-explain Adaptive Autoregressive Modelling at least 3 times, a testament to your time management skills, and patience. It is not listed in the introduction, but another aim of this project was to create something you are proud to have your name on. At the time of writing, results TBD.</w:t>
      </w:r>
    </w:p>
    <w:p w14:paraId="5F3FA65B" w14:textId="77777777" w:rsidR="001D1510" w:rsidRDefault="001D1510" w:rsidP="001D1510">
      <w:pPr>
        <w:spacing w:line="360" w:lineRule="auto"/>
      </w:pPr>
    </w:p>
    <w:p w14:paraId="27DDE786" w14:textId="77777777" w:rsidR="001D1510" w:rsidRDefault="001D1510" w:rsidP="001D1510">
      <w:pPr>
        <w:spacing w:line="360" w:lineRule="auto"/>
      </w:pPr>
      <w:r>
        <w:t xml:space="preserve">To Phil. Thanks for printing the coolest prosthetic hand </w:t>
      </w:r>
      <w:proofErr w:type="gramStart"/>
      <w:r>
        <w:t>I’ve</w:t>
      </w:r>
      <w:proofErr w:type="gramEnd"/>
      <w:r>
        <w:t xml:space="preserve"> seen! The print volume was massive, and the number of parts was verging on ridiculous, but you took it in your stride. You even went above and beyond, removing the support material and packaging the parts up in labelled bags. You made the assembly process a breeze, lightening my load for later in the project. </w:t>
      </w:r>
    </w:p>
    <w:p w14:paraId="0707B9D4" w14:textId="77777777" w:rsidR="001D1510" w:rsidRDefault="001D1510" w:rsidP="001D1510">
      <w:pPr>
        <w:spacing w:line="360" w:lineRule="auto"/>
      </w:pPr>
    </w:p>
    <w:p w14:paraId="4E70ABB1" w14:textId="77777777" w:rsidR="001D1510" w:rsidRDefault="001D1510" w:rsidP="001D1510">
      <w:pPr>
        <w:spacing w:line="360" w:lineRule="auto"/>
      </w:pPr>
      <w:r>
        <w:t xml:space="preserve">To Jerry. Your help with all </w:t>
      </w:r>
      <w:proofErr w:type="gramStart"/>
      <w:r>
        <w:t>things</w:t>
      </w:r>
      <w:proofErr w:type="gramEnd"/>
      <w:r>
        <w:t xml:space="preserve"> hardware has been greatly appreciated. </w:t>
      </w:r>
      <w:proofErr w:type="gramStart"/>
      <w:r>
        <w:t>You’re</w:t>
      </w:r>
      <w:proofErr w:type="gramEnd"/>
      <w:r>
        <w:t xml:space="preserve"> an absolute soldering wizard, and there is no way this project would be functional without your assistance with assembly and debugging. And to Ian and Roy, thanks for letting me sit in fumbling away at the solder paste dispenser, and for somehow sourcing an AVR programmer and a TQFP-64 breakout PCB at a moment’s notice. </w:t>
      </w:r>
    </w:p>
    <w:p w14:paraId="53778F8C" w14:textId="77777777" w:rsidR="001D1510" w:rsidRDefault="001D1510" w:rsidP="001D1510">
      <w:pPr>
        <w:spacing w:line="360" w:lineRule="auto"/>
      </w:pPr>
    </w:p>
    <w:p w14:paraId="2CCADD6E" w14:textId="01116D89" w:rsidR="001D1510" w:rsidRDefault="001D1510" w:rsidP="001D1510">
      <w:pPr>
        <w:spacing w:line="360" w:lineRule="auto"/>
      </w:pPr>
      <w:r>
        <w:t>Thanks go to Dr Smith and Professor Middleton, for their perspectives on Modular Biosignal Front Ends. Thanks also to Professor Grayden for his discussion of EMI shielding for EEG recording and the impact of dry electrodes on classification quality.</w:t>
      </w:r>
      <w:r w:rsidR="00A22025">
        <w:t xml:space="preserve"> Thanks to Brenton for offering to review the STM32 board design amidst transitioning his courses online.</w:t>
      </w:r>
      <w:r w:rsidR="00F35954">
        <w:t xml:space="preserve"> Thanks to Dr Harms for fielding my question regarding EEG subject biasing.</w:t>
      </w:r>
    </w:p>
    <w:p w14:paraId="7D9D8A31" w14:textId="77777777" w:rsidR="001D1510" w:rsidRDefault="001D1510" w:rsidP="001D1510">
      <w:pPr>
        <w:spacing w:line="360" w:lineRule="auto"/>
      </w:pPr>
    </w:p>
    <w:p w14:paraId="1FCB73B6" w14:textId="3391FC47" w:rsidR="001D1510" w:rsidRDefault="001D1510" w:rsidP="001D1510">
      <w:pPr>
        <w:spacing w:line="360" w:lineRule="auto"/>
      </w:pPr>
      <w:r>
        <w:t xml:space="preserve">Lastly, thanks to my family for the unwavering support. You shared the load of my disappointments and the joy of my victories. </w:t>
      </w:r>
      <w:proofErr w:type="gramStart"/>
      <w:r>
        <w:t>I’ve</w:t>
      </w:r>
      <w:proofErr w:type="gramEnd"/>
      <w:r>
        <w:t xml:space="preserve"> really enjoyed taking you all on this adventure. </w:t>
      </w:r>
      <w:proofErr w:type="gramStart"/>
      <w:r>
        <w:t>You’ve</w:t>
      </w:r>
      <w:proofErr w:type="gramEnd"/>
      <w:r>
        <w:t xml:space="preserve"> all been so enthusiastic to hear about the ins and outs of machine learning classification, and Angus is now completely proficient in PCB design. You guys rock!</w:t>
      </w:r>
    </w:p>
    <w:p w14:paraId="092F4C49" w14:textId="34D94D80" w:rsidR="00153184" w:rsidRDefault="006A1981" w:rsidP="00524C3B">
      <w:pPr>
        <w:pStyle w:val="Heading1"/>
      </w:pPr>
      <w:r>
        <w:br w:type="page"/>
      </w:r>
      <w:bookmarkStart w:id="2" w:name="_Toc44077112"/>
      <w:r>
        <w:lastRenderedPageBreak/>
        <w:t>List of Contributions</w:t>
      </w:r>
      <w:bookmarkEnd w:id="2"/>
    </w:p>
    <w:p w14:paraId="37D19280" w14:textId="77777777" w:rsidR="00153184" w:rsidRDefault="00153184" w:rsidP="00153184">
      <w:pPr>
        <w:spacing w:line="360" w:lineRule="auto"/>
        <w:jc w:val="left"/>
      </w:pPr>
      <w:r>
        <w:t>Key Contributions of Samuel Parker:</w:t>
      </w:r>
    </w:p>
    <w:p w14:paraId="2B8B6FC0" w14:textId="47A4E033" w:rsidR="00153184" w:rsidRDefault="00153184" w:rsidP="00153184">
      <w:pPr>
        <w:pStyle w:val="ListParagraph"/>
        <w:numPr>
          <w:ilvl w:val="0"/>
          <w:numId w:val="40"/>
        </w:numPr>
        <w:spacing w:line="360" w:lineRule="auto"/>
        <w:ind w:left="1170"/>
        <w:jc w:val="left"/>
      </w:pPr>
      <w:r>
        <w:t xml:space="preserve">Formulation of </w:t>
      </w:r>
      <w:r w:rsidR="00F54B73">
        <w:t>p</w:t>
      </w:r>
      <w:r>
        <w:t xml:space="preserve">roject </w:t>
      </w:r>
      <w:r w:rsidR="00F54B73">
        <w:t>d</w:t>
      </w:r>
      <w:r>
        <w:t>escription,</w:t>
      </w:r>
    </w:p>
    <w:p w14:paraId="63D9C8B0" w14:textId="3848EE33" w:rsidR="00153184" w:rsidRDefault="00153184" w:rsidP="00153184">
      <w:pPr>
        <w:pStyle w:val="ListParagraph"/>
        <w:numPr>
          <w:ilvl w:val="0"/>
          <w:numId w:val="40"/>
        </w:numPr>
        <w:spacing w:line="360" w:lineRule="auto"/>
        <w:ind w:left="1170"/>
        <w:jc w:val="left"/>
      </w:pPr>
      <w:r>
        <w:t xml:space="preserve">Completion of </w:t>
      </w:r>
      <w:r w:rsidR="00F54B73">
        <w:t>r</w:t>
      </w:r>
      <w:r>
        <w:t xml:space="preserve">isk </w:t>
      </w:r>
      <w:r w:rsidR="00F54B73">
        <w:t>a</w:t>
      </w:r>
      <w:r>
        <w:t xml:space="preserve">ssessment, </w:t>
      </w:r>
    </w:p>
    <w:p w14:paraId="5F29969A" w14:textId="6FC415F9" w:rsidR="00153184" w:rsidRDefault="00153184" w:rsidP="00153184">
      <w:pPr>
        <w:pStyle w:val="ListParagraph"/>
        <w:numPr>
          <w:ilvl w:val="0"/>
          <w:numId w:val="40"/>
        </w:numPr>
        <w:spacing w:line="360" w:lineRule="auto"/>
        <w:ind w:left="1170"/>
        <w:jc w:val="left"/>
      </w:pPr>
      <w:r>
        <w:t xml:space="preserve">Literature </w:t>
      </w:r>
      <w:r w:rsidR="00F54B73">
        <w:t>r</w:t>
      </w:r>
      <w:r>
        <w:t xml:space="preserve">eview of </w:t>
      </w:r>
      <w:r w:rsidR="00F54B73">
        <w:t>e</w:t>
      </w:r>
      <w:r>
        <w:t xml:space="preserve">xisting EEG BCI </w:t>
      </w:r>
      <w:r w:rsidR="00F54B73">
        <w:t>f</w:t>
      </w:r>
      <w:r>
        <w:t xml:space="preserve">eature </w:t>
      </w:r>
      <w:r w:rsidR="00F54B73">
        <w:t>e</w:t>
      </w:r>
      <w:r>
        <w:t xml:space="preserve">xtraction and </w:t>
      </w:r>
      <w:r w:rsidR="00F54B73">
        <w:t>c</w:t>
      </w:r>
      <w:r>
        <w:t xml:space="preserve">lassification </w:t>
      </w:r>
      <w:r w:rsidR="00F54B73">
        <w:t>t</w:t>
      </w:r>
      <w:r>
        <w:t>echniques,</w:t>
      </w:r>
    </w:p>
    <w:p w14:paraId="14FA4CC9" w14:textId="39B35035" w:rsidR="00153184" w:rsidRDefault="00153184" w:rsidP="00153184">
      <w:pPr>
        <w:pStyle w:val="ListParagraph"/>
        <w:numPr>
          <w:ilvl w:val="0"/>
          <w:numId w:val="40"/>
        </w:numPr>
        <w:spacing w:line="360" w:lineRule="auto"/>
        <w:ind w:left="1170"/>
        <w:jc w:val="left"/>
      </w:pPr>
      <w:r>
        <w:t xml:space="preserve">Matlab-based </w:t>
      </w:r>
      <w:r w:rsidR="00F54B73">
        <w:t>s</w:t>
      </w:r>
      <w:r>
        <w:t xml:space="preserve">imulation of </w:t>
      </w:r>
      <w:r w:rsidR="00F54B73">
        <w:t>f</w:t>
      </w:r>
      <w:r>
        <w:t xml:space="preserve">eature </w:t>
      </w:r>
      <w:r w:rsidR="00F54B73">
        <w:t>e</w:t>
      </w:r>
      <w:r>
        <w:t xml:space="preserve">xtraction and </w:t>
      </w:r>
      <w:r w:rsidR="00F54B73">
        <w:t>c</w:t>
      </w:r>
      <w:r>
        <w:t xml:space="preserve">lassification </w:t>
      </w:r>
      <w:r w:rsidR="00F54B73">
        <w:t>c</w:t>
      </w:r>
      <w:r>
        <w:t xml:space="preserve">ombinations on </w:t>
      </w:r>
      <w:r w:rsidR="00F54B73">
        <w:t>p</w:t>
      </w:r>
      <w:r>
        <w:t xml:space="preserve">ublished EEG </w:t>
      </w:r>
      <w:r w:rsidR="00F54B73">
        <w:t>d</w:t>
      </w:r>
      <w:r>
        <w:t>ata,</w:t>
      </w:r>
    </w:p>
    <w:p w14:paraId="278F266D" w14:textId="2DC991DA" w:rsidR="00153184" w:rsidRDefault="00153184" w:rsidP="00153184">
      <w:pPr>
        <w:pStyle w:val="ListParagraph"/>
        <w:numPr>
          <w:ilvl w:val="0"/>
          <w:numId w:val="40"/>
        </w:numPr>
        <w:spacing w:line="360" w:lineRule="auto"/>
        <w:ind w:left="1170"/>
        <w:jc w:val="left"/>
      </w:pPr>
      <w:r>
        <w:t xml:space="preserve">System </w:t>
      </w:r>
      <w:r w:rsidR="00F54B73">
        <w:t>a</w:t>
      </w:r>
      <w:r>
        <w:t xml:space="preserve">rchitecture </w:t>
      </w:r>
      <w:r w:rsidR="00F54B73">
        <w:t>d</w:t>
      </w:r>
      <w:r>
        <w:t>esign,</w:t>
      </w:r>
    </w:p>
    <w:p w14:paraId="28A37F0E" w14:textId="7DCF60BE" w:rsidR="00153184" w:rsidRDefault="00153184" w:rsidP="00153184">
      <w:pPr>
        <w:pStyle w:val="ListParagraph"/>
        <w:numPr>
          <w:ilvl w:val="0"/>
          <w:numId w:val="40"/>
        </w:numPr>
        <w:spacing w:line="360" w:lineRule="auto"/>
        <w:ind w:left="1170"/>
        <w:jc w:val="left"/>
      </w:pPr>
      <w:r>
        <w:t xml:space="preserve">Design and </w:t>
      </w:r>
      <w:r w:rsidR="00F54B73">
        <w:t>i</w:t>
      </w:r>
      <w:r>
        <w:t xml:space="preserve">mplementation of </w:t>
      </w:r>
      <w:r w:rsidR="00F54B73">
        <w:t>w</w:t>
      </w:r>
      <w:r>
        <w:t xml:space="preserve">ireless EEG </w:t>
      </w:r>
      <w:r w:rsidR="00F54B73">
        <w:t>d</w:t>
      </w:r>
      <w:r>
        <w:t xml:space="preserve">ata </w:t>
      </w:r>
      <w:r w:rsidR="00F54B73">
        <w:t>a</w:t>
      </w:r>
      <w:r>
        <w:t xml:space="preserve">cquisition </w:t>
      </w:r>
      <w:r w:rsidR="00F54B73">
        <w:t>s</w:t>
      </w:r>
      <w:r>
        <w:t xml:space="preserve">ystem </w:t>
      </w:r>
      <w:r w:rsidR="00F54B73">
        <w:t>h</w:t>
      </w:r>
      <w:r>
        <w:t>ardware,</w:t>
      </w:r>
    </w:p>
    <w:p w14:paraId="6F4783AD" w14:textId="728D6BC4" w:rsidR="00153184" w:rsidRDefault="00C675CA" w:rsidP="00153184">
      <w:pPr>
        <w:pStyle w:val="ListParagraph"/>
        <w:numPr>
          <w:ilvl w:val="0"/>
          <w:numId w:val="40"/>
        </w:numPr>
        <w:spacing w:line="360" w:lineRule="auto"/>
        <w:ind w:left="1170"/>
        <w:jc w:val="left"/>
      </w:pPr>
      <w:r>
        <w:t>D</w:t>
      </w:r>
      <w:r w:rsidR="00153184">
        <w:t xml:space="preserve">esign and </w:t>
      </w:r>
      <w:r>
        <w:t>i</w:t>
      </w:r>
      <w:r w:rsidR="00153184">
        <w:t xml:space="preserve">mplementation of STM32-based </w:t>
      </w:r>
      <w:r>
        <w:t>c</w:t>
      </w:r>
      <w:r w:rsidR="00153184">
        <w:t xml:space="preserve">lassification and </w:t>
      </w:r>
      <w:r>
        <w:t>c</w:t>
      </w:r>
      <w:r w:rsidR="00153184">
        <w:t xml:space="preserve">ontrol </w:t>
      </w:r>
      <w:r>
        <w:t>s</w:t>
      </w:r>
      <w:r w:rsidR="00153184">
        <w:t xml:space="preserve">ystem </w:t>
      </w:r>
      <w:r>
        <w:t>h</w:t>
      </w:r>
      <w:r w:rsidR="00153184">
        <w:t>ardware,</w:t>
      </w:r>
    </w:p>
    <w:p w14:paraId="4996DF09" w14:textId="44590293"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d</w:t>
      </w:r>
      <w:r>
        <w:t xml:space="preserve">ata </w:t>
      </w:r>
      <w:r w:rsidR="00C675CA">
        <w:t>a</w:t>
      </w:r>
      <w:r>
        <w:t xml:space="preserve">cquisition </w:t>
      </w:r>
      <w:r w:rsidR="00C675CA">
        <w:t>s</w:t>
      </w:r>
      <w:r>
        <w:t xml:space="preserve">ystem </w:t>
      </w:r>
      <w:r w:rsidR="00C675CA">
        <w:t>s</w:t>
      </w:r>
      <w:r>
        <w:t xml:space="preserve">oftware and </w:t>
      </w:r>
      <w:r w:rsidR="00C675CA">
        <w:t>o</w:t>
      </w:r>
      <w:r>
        <w:t xml:space="preserve">nline </w:t>
      </w:r>
      <w:r w:rsidR="00C675CA">
        <w:t>d</w:t>
      </w:r>
      <w:r>
        <w:t>ocumentation,</w:t>
      </w:r>
    </w:p>
    <w:p w14:paraId="0A8D3DB0" w14:textId="2544A70A"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c</w:t>
      </w:r>
      <w:r>
        <w:t xml:space="preserve">lassification and </w:t>
      </w:r>
      <w:r w:rsidR="00C675CA">
        <w:t>c</w:t>
      </w:r>
      <w:r>
        <w:t xml:space="preserve">ontrol </w:t>
      </w:r>
      <w:r w:rsidR="00C675CA">
        <w:t>s</w:t>
      </w:r>
      <w:r>
        <w:t>oftware (except the DCT calculation),</w:t>
      </w:r>
    </w:p>
    <w:p w14:paraId="69B0FF8B" w14:textId="33B0A3C6" w:rsidR="00153184" w:rsidRDefault="00153184" w:rsidP="00153184">
      <w:pPr>
        <w:pStyle w:val="ListParagraph"/>
        <w:numPr>
          <w:ilvl w:val="0"/>
          <w:numId w:val="40"/>
        </w:numPr>
        <w:spacing w:line="360" w:lineRule="auto"/>
        <w:ind w:left="1170"/>
        <w:jc w:val="left"/>
      </w:pPr>
      <w:r>
        <w:t xml:space="preserve">Design and </w:t>
      </w:r>
      <w:r w:rsidR="00C675CA">
        <w:t>i</w:t>
      </w:r>
      <w:r>
        <w:t xml:space="preserve">mplementation of </w:t>
      </w:r>
      <w:r w:rsidR="00C675CA">
        <w:t>M</w:t>
      </w:r>
      <w:r>
        <w:t>atlab-based program to load SVM classifier to STM32,</w:t>
      </w:r>
      <w:r w:rsidR="00F54B73">
        <w:t xml:space="preserve"> and</w:t>
      </w:r>
    </w:p>
    <w:p w14:paraId="7901C994" w14:textId="4891DDBF" w:rsidR="00153184" w:rsidRDefault="00153184" w:rsidP="00153184">
      <w:pPr>
        <w:pStyle w:val="ListParagraph"/>
        <w:numPr>
          <w:ilvl w:val="0"/>
          <w:numId w:val="40"/>
        </w:numPr>
        <w:spacing w:line="360" w:lineRule="auto"/>
        <w:ind w:left="1170"/>
        <w:jc w:val="left"/>
      </w:pPr>
      <w:r>
        <w:t>Assembly of 3D printed prosthetic hand</w:t>
      </w:r>
      <w:r w:rsidR="00F54B73">
        <w:t>.</w:t>
      </w:r>
      <w:r w:rsidR="002A5129" w:rsidRPr="002A5129">
        <w:rPr>
          <w:noProof/>
        </w:rPr>
        <w:t xml:space="preserve"> </w:t>
      </w:r>
    </w:p>
    <w:p w14:paraId="218423D9" w14:textId="61519199" w:rsidR="00E70013" w:rsidRDefault="00E70013" w:rsidP="00E70013">
      <w:pPr>
        <w:pStyle w:val="ListParagraph"/>
        <w:spacing w:line="360" w:lineRule="auto"/>
        <w:ind w:left="1170"/>
        <w:jc w:val="left"/>
      </w:pPr>
    </w:p>
    <w:p w14:paraId="54EB2B90" w14:textId="4B762E38" w:rsidR="006A1981" w:rsidRDefault="002A5129" w:rsidP="00C675CA">
      <w:pPr>
        <w:pStyle w:val="ListParagraph"/>
        <w:spacing w:line="360" w:lineRule="auto"/>
        <w:ind w:left="1170"/>
      </w:pPr>
      <w:r>
        <w:rPr>
          <w:noProof/>
        </w:rPr>
        <w:drawing>
          <wp:anchor distT="0" distB="0" distL="114300" distR="114300" simplePos="0" relativeHeight="252151808" behindDoc="0" locked="0" layoutInCell="1" allowOverlap="1" wp14:anchorId="0FD80605" wp14:editId="6F73A489">
            <wp:simplePos x="0" y="0"/>
            <wp:positionH relativeFrom="column">
              <wp:posOffset>3803779</wp:posOffset>
            </wp:positionH>
            <wp:positionV relativeFrom="paragraph">
              <wp:posOffset>835025</wp:posOffset>
            </wp:positionV>
            <wp:extent cx="1236460" cy="238687"/>
            <wp:effectExtent l="0" t="0" r="1905" b="9525"/>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81" b="89222" l="4855" r="97341">
                                  <a14:foregroundMark x1="9133" y1="17365" x2="9133" y2="17365"/>
                                  <a14:foregroundMark x1="11214" y1="29341" x2="11214" y2="29341"/>
                                  <a14:foregroundMark x1="9480" y1="43114" x2="9480" y2="43114"/>
                                  <a14:foregroundMark x1="7168" y1="44910" x2="7168" y2="44910"/>
                                  <a14:foregroundMark x1="6474" y1="31737" x2="6474" y2="31737"/>
                                  <a14:foregroundMark x1="9133" y1="65269" x2="9133" y2="65269"/>
                                  <a14:foregroundMark x1="9711" y1="72455" x2="9711" y2="72455"/>
                                  <a14:foregroundMark x1="6098" y1="89456" x2="4971" y2="89820"/>
                                  <a14:foregroundMark x1="24724" y1="57485" x2="25136" y2="56588"/>
                                  <a14:foregroundMark x1="24449" y1="58084" x2="24724" y2="57485"/>
                                  <a14:foregroundMark x1="24262" y1="58492" x2="24449" y2="58084"/>
                                  <a14:foregroundMark x1="21698" y1="64072" x2="22825" y2="61619"/>
                                  <a14:foregroundMark x1="17572" y1="73054" x2="21698" y2="64072"/>
                                  <a14:foregroundMark x1="31688" y1="67499" x2="33642" y2="71257"/>
                                  <a14:foregroundMark x1="40030" y1="57146" x2="41503" y2="53892"/>
                                  <a14:foregroundMark x1="35810" y1="66467" x2="36693" y2="64517"/>
                                  <a14:foregroundMark x1="33642" y1="71257" x2="35810" y2="66467"/>
                                  <a14:foregroundMark x1="42081" y1="31737" x2="43353" y2="41317"/>
                                  <a14:foregroundMark x1="50958" y1="16309" x2="54566" y2="11377"/>
                                  <a14:foregroundMark x1="46243" y1="22754" x2="48141" y2="20159"/>
                                  <a14:foregroundMark x1="54566" y1="11377" x2="56994" y2="18563"/>
                                  <a14:foregroundMark x1="70173" y1="58683" x2="73064" y2="68263"/>
                                  <a14:foregroundMark x1="59422" y1="62874" x2="57919" y2="60479"/>
                                  <a14:foregroundMark x1="46358" y1="23353" x2="45087" y2="31138"/>
                                  <a14:foregroundMark x1="77688" y1="31138" x2="77919" y2="23353"/>
                                  <a14:foregroundMark x1="97341" y1="47305" x2="92023" y2="48503"/>
                                  <a14:foregroundMark x1="31445" y1="59281" x2="31561" y2="62275"/>
                                  <a14:backgroundMark x1="8671" y1="32335" x2="8671" y2="32335"/>
                                  <a14:backgroundMark x1="12370" y1="75449" x2="12370" y2="75449"/>
                                  <a14:backgroundMark x1="47977" y1="40120" x2="47977" y2="40120"/>
                                  <a14:backgroundMark x1="53757" y1="26946" x2="53757" y2="26946"/>
                                  <a14:backgroundMark x1="37688" y1="66467" x2="37688" y2="66467"/>
                                  <a14:backgroundMark x1="29827" y1="66467" x2="29827" y2="66467"/>
                                  <a14:backgroundMark x1="38844" y1="62275" x2="38844" y2="62275"/>
                                  <a14:backgroundMark x1="39538" y1="55689" x2="38497" y2="64072"/>
                                  <a14:backgroundMark x1="37572" y1="58683" x2="37110" y2="65269"/>
                                  <a14:backgroundMark x1="29835" y1="64041" x2="29595" y2="68263"/>
                                  <a14:backgroundMark x1="30173" y1="58084" x2="30022" y2="60736"/>
                                  <a14:backgroundMark x1="27399" y1="55090" x2="26358" y2="67665"/>
                                  <a14:backgroundMark x1="23931" y1="57485" x2="23237" y2="62874"/>
                                  <a14:backgroundMark x1="23006" y1="64072" x2="23006" y2="64072"/>
                                  <a14:backgroundMark x1="23468" y1="58084" x2="23468" y2="58084"/>
                                  <a14:backgroundMark x1="23006" y1="61078" x2="23006" y2="61078"/>
                                  <a14:backgroundMark x1="24277" y1="57485" x2="24277" y2="57485"/>
                                  <a14:backgroundMark x1="7861" y1="82036" x2="5665" y2="86826"/>
                                  <a14:backgroundMark x1="51214" y1="18563" x2="49480" y2="17365"/>
                                  <a14:backgroundMark x1="49827" y1="19760" x2="48092" y2="19760"/>
                                  <a14:backgroundMark x1="68324" y1="64072" x2="67399" y2="67066"/>
                                </a14:backgroundRemoval>
                              </a14:imgEffect>
                            </a14:imgLayer>
                          </a14:imgProps>
                        </a:ext>
                        <a:ext uri="{28A0092B-C50C-407E-A947-70E740481C1C}">
                          <a14:useLocalDpi xmlns:a14="http://schemas.microsoft.com/office/drawing/2010/main" val="0"/>
                        </a:ext>
                      </a:extLst>
                    </a:blip>
                    <a:stretch>
                      <a:fillRect/>
                    </a:stretch>
                  </pic:blipFill>
                  <pic:spPr>
                    <a:xfrm>
                      <a:off x="0" y="0"/>
                      <a:ext cx="1236460" cy="238687"/>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48736" behindDoc="0" locked="0" layoutInCell="1" allowOverlap="1" wp14:anchorId="32BA5090" wp14:editId="427C1BAC">
            <wp:simplePos x="0" y="0"/>
            <wp:positionH relativeFrom="column">
              <wp:posOffset>426720</wp:posOffset>
            </wp:positionH>
            <wp:positionV relativeFrom="paragraph">
              <wp:posOffset>840435</wp:posOffset>
            </wp:positionV>
            <wp:extent cx="1543508" cy="259746"/>
            <wp:effectExtent l="0" t="0" r="0" b="6985"/>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3508" cy="259746"/>
                    </a:xfrm>
                    <a:prstGeom prst="rect">
                      <a:avLst/>
                    </a:prstGeom>
                  </pic:spPr>
                </pic:pic>
              </a:graphicData>
            </a:graphic>
            <wp14:sizeRelH relativeFrom="page">
              <wp14:pctWidth>0</wp14:pctWidth>
            </wp14:sizeRelH>
            <wp14:sizeRelV relativeFrom="page">
              <wp14:pctHeight>0</wp14:pctHeight>
            </wp14:sizeRelV>
          </wp:anchor>
        </w:drawing>
      </w:r>
      <w:r w:rsidR="00C675CA">
        <w:rPr>
          <w:noProof/>
        </w:rPr>
        <mc:AlternateContent>
          <mc:Choice Requires="wps">
            <w:drawing>
              <wp:anchor distT="0" distB="0" distL="114300" distR="114300" simplePos="0" relativeHeight="252147712" behindDoc="0" locked="0" layoutInCell="1" allowOverlap="1" wp14:anchorId="2D203715" wp14:editId="2E3E71B9">
                <wp:simplePos x="0" y="0"/>
                <wp:positionH relativeFrom="column">
                  <wp:posOffset>3504371</wp:posOffset>
                </wp:positionH>
                <wp:positionV relativeFrom="paragraph">
                  <wp:posOffset>1118591</wp:posOffset>
                </wp:positionV>
                <wp:extent cx="1916370" cy="526695"/>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0C5744D" w14:textId="0D4056F6" w:rsidR="00B724CB" w:rsidRPr="00C675CA" w:rsidRDefault="00B724CB" w:rsidP="00C675CA">
                            <w:pPr>
                              <w:rPr>
                                <w:lang w:val="en-US"/>
                              </w:rPr>
                            </w:pPr>
                            <w:r>
                              <w:rPr>
                                <w:lang w:val="en-US"/>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03715" id="Text Box 250" o:spid="_x0000_s1035" type="#_x0000_t202" style="position:absolute;left:0;text-align:left;margin-left:275.95pt;margin-top:88.1pt;width:150.9pt;height:41.45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" filled="f" stroked="f" strokeweight=".5pt">
                <v:textbox>
                  <w:txbxContent>
                    <w:p w14:paraId="00C5744D" w14:textId="0D4056F6" w:rsidR="00B724CB" w:rsidRPr="00C675CA" w:rsidRDefault="00B724CB" w:rsidP="00C675CA">
                      <w:pPr>
                        <w:rPr>
                          <w:lang w:val="en-US"/>
                        </w:rPr>
                      </w:pPr>
                      <w:r>
                        <w:rPr>
                          <w:lang w:val="en-US"/>
                        </w:rPr>
                        <w:t>Samuel Parker</w:t>
                      </w:r>
                    </w:p>
                  </w:txbxContent>
                </v:textbox>
              </v:shape>
            </w:pict>
          </mc:Fallback>
        </mc:AlternateContent>
      </w:r>
      <w:r w:rsidR="00C675CA">
        <w:rPr>
          <w:noProof/>
        </w:rPr>
        <mc:AlternateContent>
          <mc:Choice Requires="wps">
            <w:drawing>
              <wp:anchor distT="0" distB="0" distL="114300" distR="114300" simplePos="0" relativeHeight="252145664" behindDoc="0" locked="0" layoutInCell="1" allowOverlap="1" wp14:anchorId="21469669" wp14:editId="2C9D90B0">
                <wp:simplePos x="0" y="0"/>
                <wp:positionH relativeFrom="column">
                  <wp:posOffset>148819</wp:posOffset>
                </wp:positionH>
                <wp:positionV relativeFrom="paragraph">
                  <wp:posOffset>1106601</wp:posOffset>
                </wp:positionV>
                <wp:extent cx="1916370" cy="526695"/>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1916370" cy="526695"/>
                        </a:xfrm>
                        <a:prstGeom prst="rect">
                          <a:avLst/>
                        </a:prstGeom>
                        <a:noFill/>
                        <a:ln w="6350">
                          <a:noFill/>
                        </a:ln>
                      </wps:spPr>
                      <wps:txbx>
                        <w:txbxContent>
                          <w:p w14:paraId="08FE8C25" w14:textId="54A04CC7" w:rsidR="00B724CB" w:rsidRPr="00C675CA" w:rsidRDefault="00B724CB">
                            <w:pPr>
                              <w:rPr>
                                <w:lang w:val="en-US"/>
                              </w:rPr>
                            </w:pPr>
                            <w:r>
                              <w:rPr>
                                <w:lang w:val="en-US"/>
                              </w:rPr>
                              <w:t>Dr Kaushik Mah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469669" id="Text Box 249" o:spid="_x0000_s1036" type="#_x0000_t202" style="position:absolute;left:0;text-align:left;margin-left:11.7pt;margin-top:87.15pt;width:150.9pt;height:41.45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" filled="f" stroked="f" strokeweight=".5pt">
                <v:textbox>
                  <w:txbxContent>
                    <w:p w14:paraId="08FE8C25" w14:textId="54A04CC7" w:rsidR="00B724CB" w:rsidRPr="00C675CA" w:rsidRDefault="00B724CB">
                      <w:pPr>
                        <w:rPr>
                          <w:lang w:val="en-US"/>
                        </w:rPr>
                      </w:pPr>
                      <w:r>
                        <w:rPr>
                          <w:lang w:val="en-US"/>
                        </w:rPr>
                        <w:t>Dr Kaushik Mahata</w:t>
                      </w:r>
                    </w:p>
                  </w:txbxContent>
                </v:textbox>
              </v:shape>
            </w:pict>
          </mc:Fallback>
        </mc:AlternateContent>
      </w:r>
      <w:r w:rsidR="00C675CA">
        <w:rPr>
          <w:noProof/>
        </w:rPr>
        <mc:AlternateContent>
          <mc:Choice Requires="wpg">
            <w:drawing>
              <wp:anchor distT="0" distB="0" distL="114300" distR="114300" simplePos="0" relativeHeight="252150784" behindDoc="0" locked="0" layoutInCell="1" allowOverlap="1" wp14:anchorId="1C4C5E7B" wp14:editId="33C4788B">
                <wp:simplePos x="0" y="0"/>
                <wp:positionH relativeFrom="margin">
                  <wp:align>center</wp:align>
                </wp:positionH>
                <wp:positionV relativeFrom="paragraph">
                  <wp:posOffset>1106602</wp:posOffset>
                </wp:positionV>
                <wp:extent cx="5274258" cy="0"/>
                <wp:effectExtent l="0" t="0" r="0" b="0"/>
                <wp:wrapNone/>
                <wp:docPr id="248" name="Group 248"/>
                <wp:cNvGraphicFramePr/>
                <a:graphic xmlns:a="http://schemas.openxmlformats.org/drawingml/2006/main">
                  <a:graphicData uri="http://schemas.microsoft.com/office/word/2010/wordprocessingGroup">
                    <wpg:wgp>
                      <wpg:cNvGrpSpPr/>
                      <wpg:grpSpPr>
                        <a:xfrm>
                          <a:off x="0" y="0"/>
                          <a:ext cx="5274258" cy="0"/>
                          <a:chOff x="0" y="0"/>
                          <a:chExt cx="5274258" cy="0"/>
                        </a:xfrm>
                      </wpg:grpSpPr>
                      <wps:wsp>
                        <wps:cNvPr id="241" name="Straight Connector 241"/>
                        <wps:cNvCnPr/>
                        <wps:spPr>
                          <a:xfrm>
                            <a:off x="0" y="0"/>
                            <a:ext cx="1916582" cy="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3357676" y="0"/>
                            <a:ext cx="191658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29E1402" id="Group 248" o:spid="_x0000_s1026" style="position:absolute;margin-left:0;margin-top:87.15pt;width:415.3pt;height:0;z-index:252150784;mso-position-horizontal:center;mso-position-horizontal-relative:margin" coordsize="527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">
                <v:line id="Straight Connector 241" o:spid="_x0000_s1027" style="position:absolute;visibility:visible;mso-wrap-style:square" from="0,0" to="19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" strokecolor="black [3200]" strokeweight=".5pt">
                  <v:stroke joinstyle="miter"/>
                </v:line>
                <v:line id="Straight Connector 243" o:spid="_x0000_s1028" style="position:absolute;visibility:visible;mso-wrap-style:square" from="33576,0" to="52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" strokecolor="black [3200]" strokeweight=".5pt">
                  <v:stroke joinstyle="miter"/>
                </v:line>
                <w10:wrap anchorx="margin"/>
              </v:group>
            </w:pict>
          </mc:Fallback>
        </mc:AlternateContent>
      </w:r>
      <w:r w:rsidR="006A1981">
        <w:br w:type="page"/>
      </w:r>
    </w:p>
    <w:p w14:paraId="3EEF27C2" w14:textId="77777777" w:rsidR="0037199B" w:rsidRDefault="0037199B" w:rsidP="00443FEC">
      <w:pPr>
        <w:pStyle w:val="Heading1"/>
        <w:spacing w:after="0"/>
      </w:pPr>
      <w:bookmarkStart w:id="3" w:name="_Toc43391691"/>
      <w:bookmarkStart w:id="4" w:name="_Toc43739102"/>
      <w:bookmarkStart w:id="5" w:name="_Toc44057134"/>
      <w:bookmarkStart w:id="6" w:name="_Toc44077113"/>
      <w:r>
        <w:lastRenderedPageBreak/>
        <w:t>Table of Contents</w:t>
      </w:r>
      <w:bookmarkEnd w:id="3"/>
      <w:bookmarkEnd w:id="4"/>
      <w:bookmarkEnd w:id="5"/>
      <w:bookmarkEnd w:id="6"/>
    </w:p>
    <w:sdt>
      <w:sdtPr>
        <w:id w:val="2016799324"/>
        <w:docPartObj>
          <w:docPartGallery w:val="Table of Contents"/>
          <w:docPartUnique/>
        </w:docPartObj>
      </w:sdtPr>
      <w:sdtEndPr>
        <w:rPr>
          <w:b/>
          <w:bCs/>
          <w:noProof/>
        </w:rPr>
      </w:sdtEndPr>
      <w:sdtContent>
        <w:p w14:paraId="14D385EF" w14:textId="155DD1D6" w:rsidR="00490097" w:rsidRPr="00773E13" w:rsidRDefault="00490097" w:rsidP="00773E13">
          <w:pPr>
            <w:spacing w:line="276" w:lineRule="auto"/>
          </w:pPr>
        </w:p>
        <w:p w14:paraId="5B604645" w14:textId="274424C3" w:rsidR="00F17AAF" w:rsidRPr="00773E13" w:rsidRDefault="00490097" w:rsidP="00773E13">
          <w:pPr>
            <w:pStyle w:val="TOC1"/>
            <w:tabs>
              <w:tab w:val="right" w:leader="dot" w:pos="8755"/>
            </w:tabs>
            <w:spacing w:line="276" w:lineRule="auto"/>
            <w:rPr>
              <w:rFonts w:ascii="Times New Roman" w:hAnsi="Times New Roman"/>
              <w:noProof/>
              <w:lang w:val="en-AU" w:eastAsia="en-AU"/>
            </w:rPr>
          </w:pPr>
          <w:r w:rsidRPr="00773E13">
            <w:rPr>
              <w:rFonts w:ascii="Times New Roman" w:hAnsi="Times New Roman"/>
            </w:rPr>
            <w:fldChar w:fldCharType="begin"/>
          </w:r>
          <w:r w:rsidRPr="00773E13">
            <w:rPr>
              <w:rFonts w:ascii="Times New Roman" w:hAnsi="Times New Roman"/>
            </w:rPr>
            <w:instrText xml:space="preserve"> TOC \o "1-3" \h \z \u </w:instrText>
          </w:r>
          <w:r w:rsidRPr="00773E13">
            <w:rPr>
              <w:rFonts w:ascii="Times New Roman" w:hAnsi="Times New Roman"/>
            </w:rPr>
            <w:fldChar w:fldCharType="separate"/>
          </w:r>
          <w:hyperlink w:anchor="_Toc44077110" w:history="1">
            <w:r w:rsidR="00F17AAF" w:rsidRPr="00773E13">
              <w:rPr>
                <w:rStyle w:val="Hyperlink"/>
                <w:rFonts w:ascii="Times New Roman" w:hAnsi="Times New Roman"/>
                <w:noProof/>
              </w:rPr>
              <w:t>Abstract</w:t>
            </w:r>
            <w:r w:rsidR="00F17AAF" w:rsidRPr="00773E13">
              <w:rPr>
                <w:rFonts w:ascii="Times New Roman" w:hAnsi="Times New Roman"/>
                <w:noProof/>
                <w:webHidden/>
              </w:rPr>
              <w:tab/>
            </w:r>
            <w:r w:rsidR="00F17AAF" w:rsidRPr="00773E13">
              <w:rPr>
                <w:rFonts w:ascii="Times New Roman" w:hAnsi="Times New Roman"/>
                <w:noProof/>
                <w:webHidden/>
              </w:rPr>
              <w:fldChar w:fldCharType="begin"/>
            </w:r>
            <w:r w:rsidR="00F17AAF" w:rsidRPr="00773E13">
              <w:rPr>
                <w:rFonts w:ascii="Times New Roman" w:hAnsi="Times New Roman"/>
                <w:noProof/>
                <w:webHidden/>
              </w:rPr>
              <w:instrText xml:space="preserve"> PAGEREF _Toc44077110 \h </w:instrText>
            </w:r>
            <w:r w:rsidR="00F17AAF" w:rsidRPr="00773E13">
              <w:rPr>
                <w:rFonts w:ascii="Times New Roman" w:hAnsi="Times New Roman"/>
                <w:noProof/>
                <w:webHidden/>
              </w:rPr>
            </w:r>
            <w:r w:rsidR="00F17AAF" w:rsidRPr="00773E13">
              <w:rPr>
                <w:rFonts w:ascii="Times New Roman" w:hAnsi="Times New Roman"/>
                <w:noProof/>
                <w:webHidden/>
              </w:rPr>
              <w:fldChar w:fldCharType="separate"/>
            </w:r>
            <w:r w:rsidR="00F17AAF" w:rsidRPr="00773E13">
              <w:rPr>
                <w:rFonts w:ascii="Times New Roman" w:hAnsi="Times New Roman"/>
                <w:noProof/>
                <w:webHidden/>
              </w:rPr>
              <w:t>i</w:t>
            </w:r>
            <w:r w:rsidR="00F17AAF" w:rsidRPr="00773E13">
              <w:rPr>
                <w:rFonts w:ascii="Times New Roman" w:hAnsi="Times New Roman"/>
                <w:noProof/>
                <w:webHidden/>
              </w:rPr>
              <w:fldChar w:fldCharType="end"/>
            </w:r>
          </w:hyperlink>
        </w:p>
        <w:p w14:paraId="1774A607" w14:textId="54FC20D6"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1" w:history="1">
            <w:r w:rsidRPr="00773E13">
              <w:rPr>
                <w:rStyle w:val="Hyperlink"/>
                <w:rFonts w:ascii="Times New Roman" w:hAnsi="Times New Roman"/>
                <w:noProof/>
              </w:rPr>
              <w:t>Acknowledgemen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ii</w:t>
            </w:r>
            <w:r w:rsidRPr="00773E13">
              <w:rPr>
                <w:rFonts w:ascii="Times New Roman" w:hAnsi="Times New Roman"/>
                <w:noProof/>
                <w:webHidden/>
              </w:rPr>
              <w:fldChar w:fldCharType="end"/>
            </w:r>
          </w:hyperlink>
        </w:p>
        <w:p w14:paraId="5CEFE4A4" w14:textId="6699D95F"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2" w:history="1">
            <w:r w:rsidRPr="00773E13">
              <w:rPr>
                <w:rStyle w:val="Hyperlink"/>
                <w:rFonts w:ascii="Times New Roman" w:hAnsi="Times New Roman"/>
                <w:noProof/>
              </w:rPr>
              <w:t>List of Contribu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iii</w:t>
            </w:r>
            <w:r w:rsidRPr="00773E13">
              <w:rPr>
                <w:rFonts w:ascii="Times New Roman" w:hAnsi="Times New Roman"/>
                <w:noProof/>
                <w:webHidden/>
              </w:rPr>
              <w:fldChar w:fldCharType="end"/>
            </w:r>
          </w:hyperlink>
        </w:p>
        <w:p w14:paraId="7A235964" w14:textId="1F106AC7"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14" w:history="1">
            <w:r w:rsidRPr="00773E13">
              <w:rPr>
                <w:rStyle w:val="Hyperlink"/>
                <w:rFonts w:ascii="Times New Roman" w:hAnsi="Times New Roman"/>
                <w:noProof/>
              </w:rPr>
              <w:t>Nomenclatu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vii</w:t>
            </w:r>
            <w:r w:rsidRPr="00773E13">
              <w:rPr>
                <w:rFonts w:ascii="Times New Roman" w:hAnsi="Times New Roman"/>
                <w:noProof/>
                <w:webHidden/>
              </w:rPr>
              <w:fldChar w:fldCharType="end"/>
            </w:r>
          </w:hyperlink>
        </w:p>
        <w:p w14:paraId="39294E29" w14:textId="7420076D"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5" w:history="1">
            <w:r w:rsidRPr="00773E13">
              <w:rPr>
                <w:rStyle w:val="Hyperlink"/>
                <w:rFonts w:ascii="Times New Roman" w:hAnsi="Times New Roman"/>
                <w:noProof/>
              </w:rPr>
              <w:t>1.</w:t>
            </w:r>
            <w:r w:rsidRPr="00773E13">
              <w:rPr>
                <w:rFonts w:ascii="Times New Roman" w:hAnsi="Times New Roman"/>
                <w:noProof/>
                <w:lang w:val="en-AU" w:eastAsia="en-AU"/>
              </w:rPr>
              <w:tab/>
            </w:r>
            <w:r w:rsidRPr="00773E13">
              <w:rPr>
                <w:rStyle w:val="Hyperlink"/>
                <w:rFonts w:ascii="Times New Roman" w:hAnsi="Times New Roman"/>
                <w:noProof/>
              </w:rPr>
              <w:t>Introdu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00A8460D" w14:textId="5EB4BC72"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16" w:history="1">
            <w:r w:rsidRPr="00773E13">
              <w:rPr>
                <w:rStyle w:val="Hyperlink"/>
                <w:rFonts w:ascii="Times New Roman" w:hAnsi="Times New Roman"/>
                <w:noProof/>
              </w:rPr>
              <w:t>2.</w:t>
            </w:r>
            <w:r w:rsidRPr="00773E13">
              <w:rPr>
                <w:rFonts w:ascii="Times New Roman" w:hAnsi="Times New Roman"/>
                <w:noProof/>
                <w:lang w:val="en-AU" w:eastAsia="en-AU"/>
              </w:rPr>
              <w:tab/>
            </w:r>
            <w:r w:rsidRPr="00773E13">
              <w:rPr>
                <w:rStyle w:val="Hyperlink"/>
                <w:rFonts w:ascii="Times New Roman" w:hAnsi="Times New Roman"/>
                <w:noProof/>
              </w:rPr>
              <w:t>Biological Backgrou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w:t>
            </w:r>
            <w:r w:rsidRPr="00773E13">
              <w:rPr>
                <w:rFonts w:ascii="Times New Roman" w:hAnsi="Times New Roman"/>
                <w:noProof/>
                <w:webHidden/>
              </w:rPr>
              <w:fldChar w:fldCharType="end"/>
            </w:r>
          </w:hyperlink>
        </w:p>
        <w:p w14:paraId="52941B51" w14:textId="3FE4141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7" w:history="1">
            <w:r w:rsidRPr="00773E13">
              <w:rPr>
                <w:rStyle w:val="Hyperlink"/>
                <w:rFonts w:ascii="Times New Roman" w:hAnsi="Times New Roman"/>
                <w:noProof/>
              </w:rPr>
              <w:t>2.1.</w:t>
            </w:r>
            <w:r w:rsidRPr="00773E13">
              <w:rPr>
                <w:rFonts w:ascii="Times New Roman" w:hAnsi="Times New Roman"/>
                <w:noProof/>
                <w:lang w:val="en-AU" w:eastAsia="en-AU"/>
              </w:rPr>
              <w:tab/>
            </w:r>
            <w:r w:rsidRPr="00773E13">
              <w:rPr>
                <w:rStyle w:val="Hyperlink"/>
                <w:rFonts w:ascii="Times New Roman" w:hAnsi="Times New Roman"/>
                <w:noProof/>
              </w:rPr>
              <w:t>Neur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w:t>
            </w:r>
            <w:r w:rsidRPr="00773E13">
              <w:rPr>
                <w:rFonts w:ascii="Times New Roman" w:hAnsi="Times New Roman"/>
                <w:noProof/>
                <w:webHidden/>
              </w:rPr>
              <w:fldChar w:fldCharType="end"/>
            </w:r>
          </w:hyperlink>
        </w:p>
        <w:p w14:paraId="16E8CDEB" w14:textId="40CC1546"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8" w:history="1">
            <w:r w:rsidRPr="00773E13">
              <w:rPr>
                <w:rStyle w:val="Hyperlink"/>
                <w:rFonts w:ascii="Times New Roman" w:hAnsi="Times New Roman"/>
                <w:noProof/>
              </w:rPr>
              <w:t>2.2.</w:t>
            </w:r>
            <w:r w:rsidRPr="00773E13">
              <w:rPr>
                <w:rFonts w:ascii="Times New Roman" w:hAnsi="Times New Roman"/>
                <w:noProof/>
                <w:lang w:val="en-AU" w:eastAsia="en-AU"/>
              </w:rPr>
              <w:tab/>
            </w:r>
            <w:r w:rsidRPr="00773E13">
              <w:rPr>
                <w:rStyle w:val="Hyperlink"/>
                <w:rFonts w:ascii="Times New Roman" w:hAnsi="Times New Roman"/>
                <w:noProof/>
              </w:rPr>
              <w:t>Cortical Areas for Voluntary Movemen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w:t>
            </w:r>
            <w:r w:rsidRPr="00773E13">
              <w:rPr>
                <w:rFonts w:ascii="Times New Roman" w:hAnsi="Times New Roman"/>
                <w:noProof/>
                <w:webHidden/>
              </w:rPr>
              <w:fldChar w:fldCharType="end"/>
            </w:r>
          </w:hyperlink>
        </w:p>
        <w:p w14:paraId="7C3066FE" w14:textId="4EB48568"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19" w:history="1">
            <w:r w:rsidRPr="00773E13">
              <w:rPr>
                <w:rStyle w:val="Hyperlink"/>
                <w:rFonts w:ascii="Times New Roman" w:hAnsi="Times New Roman"/>
                <w:noProof/>
              </w:rPr>
              <w:t>2.3.</w:t>
            </w:r>
            <w:r w:rsidRPr="00773E13">
              <w:rPr>
                <w:rFonts w:ascii="Times New Roman" w:hAnsi="Times New Roman"/>
                <w:noProof/>
                <w:lang w:val="en-AU" w:eastAsia="en-AU"/>
              </w:rPr>
              <w:tab/>
            </w:r>
            <w:r w:rsidRPr="00773E13">
              <w:rPr>
                <w:rStyle w:val="Hyperlink"/>
                <w:rFonts w:ascii="Times New Roman" w:hAnsi="Times New Roman"/>
                <w:noProof/>
              </w:rPr>
              <w:t>Electroencephalography (EE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1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w:t>
            </w:r>
            <w:r w:rsidRPr="00773E13">
              <w:rPr>
                <w:rFonts w:ascii="Times New Roman" w:hAnsi="Times New Roman"/>
                <w:noProof/>
                <w:webHidden/>
              </w:rPr>
              <w:fldChar w:fldCharType="end"/>
            </w:r>
          </w:hyperlink>
        </w:p>
        <w:p w14:paraId="67EC0812" w14:textId="0AC7DBFD"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20" w:history="1">
            <w:r w:rsidRPr="00773E13">
              <w:rPr>
                <w:rStyle w:val="Hyperlink"/>
                <w:rFonts w:ascii="Times New Roman" w:hAnsi="Times New Roman"/>
                <w:noProof/>
              </w:rPr>
              <w:t>3.</w:t>
            </w:r>
            <w:r w:rsidRPr="00773E13">
              <w:rPr>
                <w:rFonts w:ascii="Times New Roman" w:hAnsi="Times New Roman"/>
                <w:noProof/>
                <w:lang w:val="en-AU" w:eastAsia="en-AU"/>
              </w:rPr>
              <w:tab/>
            </w:r>
            <w:r w:rsidRPr="00773E13">
              <w:rPr>
                <w:rStyle w:val="Hyperlink"/>
                <w:rFonts w:ascii="Times New Roman" w:hAnsi="Times New Roman"/>
                <w:noProof/>
              </w:rPr>
              <w:t>Literature Revie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8</w:t>
            </w:r>
            <w:r w:rsidRPr="00773E13">
              <w:rPr>
                <w:rFonts w:ascii="Times New Roman" w:hAnsi="Times New Roman"/>
                <w:noProof/>
                <w:webHidden/>
              </w:rPr>
              <w:fldChar w:fldCharType="end"/>
            </w:r>
          </w:hyperlink>
        </w:p>
        <w:p w14:paraId="64FE86A9" w14:textId="3E72B30C"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1" w:history="1">
            <w:r w:rsidRPr="00773E13">
              <w:rPr>
                <w:rStyle w:val="Hyperlink"/>
                <w:rFonts w:ascii="Times New Roman" w:hAnsi="Times New Roman"/>
                <w:noProof/>
              </w:rPr>
              <w:t>3.1.</w:t>
            </w:r>
            <w:r w:rsidRPr="00773E13">
              <w:rPr>
                <w:rFonts w:ascii="Times New Roman" w:hAnsi="Times New Roman"/>
                <w:noProof/>
                <w:lang w:val="en-AU" w:eastAsia="en-AU"/>
              </w:rPr>
              <w:tab/>
            </w:r>
            <w:r w:rsidRPr="00773E13">
              <w:rPr>
                <w:rStyle w:val="Hyperlink"/>
                <w:rFonts w:ascii="Times New Roman" w:hAnsi="Times New Roman"/>
                <w:noProof/>
              </w:rPr>
              <w:t>Data Acquisition and Pre-Process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8</w:t>
            </w:r>
            <w:r w:rsidRPr="00773E13">
              <w:rPr>
                <w:rFonts w:ascii="Times New Roman" w:hAnsi="Times New Roman"/>
                <w:noProof/>
                <w:webHidden/>
              </w:rPr>
              <w:fldChar w:fldCharType="end"/>
            </w:r>
          </w:hyperlink>
        </w:p>
        <w:p w14:paraId="1380DF5C" w14:textId="600A73A9"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2" w:history="1">
            <w:r w:rsidRPr="00773E13">
              <w:rPr>
                <w:rStyle w:val="Hyperlink"/>
                <w:rFonts w:ascii="Times New Roman" w:hAnsi="Times New Roman"/>
                <w:noProof/>
              </w:rPr>
              <w:t>3.1.1.</w:t>
            </w:r>
            <w:r w:rsidRPr="00773E13">
              <w:rPr>
                <w:rFonts w:ascii="Times New Roman" w:hAnsi="Times New Roman"/>
                <w:noProof/>
                <w:lang w:val="en-AU" w:eastAsia="en-AU"/>
              </w:rPr>
              <w:tab/>
            </w:r>
            <w:r w:rsidRPr="00773E13">
              <w:rPr>
                <w:rStyle w:val="Hyperlink"/>
                <w:rFonts w:ascii="Times New Roman" w:hAnsi="Times New Roman"/>
                <w:noProof/>
              </w:rPr>
              <w:t>Signal Recording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8</w:t>
            </w:r>
            <w:r w:rsidRPr="00773E13">
              <w:rPr>
                <w:rFonts w:ascii="Times New Roman" w:hAnsi="Times New Roman"/>
                <w:noProof/>
                <w:webHidden/>
              </w:rPr>
              <w:fldChar w:fldCharType="end"/>
            </w:r>
          </w:hyperlink>
        </w:p>
        <w:p w14:paraId="5205775B" w14:textId="3182A3E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3" w:history="1">
            <w:r w:rsidRPr="00773E13">
              <w:rPr>
                <w:rStyle w:val="Hyperlink"/>
                <w:rFonts w:ascii="Times New Roman" w:hAnsi="Times New Roman"/>
                <w:noProof/>
              </w:rPr>
              <w:t>3.1.2.</w:t>
            </w:r>
            <w:r w:rsidRPr="00773E13">
              <w:rPr>
                <w:rFonts w:ascii="Times New Roman" w:hAnsi="Times New Roman"/>
                <w:noProof/>
                <w:lang w:val="en-AU" w:eastAsia="en-AU"/>
              </w:rPr>
              <w:tab/>
            </w:r>
            <w:r w:rsidRPr="00773E13">
              <w:rPr>
                <w:rStyle w:val="Hyperlink"/>
                <w:rFonts w:ascii="Times New Roman" w:hAnsi="Times New Roman"/>
                <w:noProof/>
              </w:rPr>
              <w:t>Digitalisation Method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9</w:t>
            </w:r>
            <w:r w:rsidRPr="00773E13">
              <w:rPr>
                <w:rFonts w:ascii="Times New Roman" w:hAnsi="Times New Roman"/>
                <w:noProof/>
                <w:webHidden/>
              </w:rPr>
              <w:fldChar w:fldCharType="end"/>
            </w:r>
          </w:hyperlink>
        </w:p>
        <w:p w14:paraId="36C0BAF8" w14:textId="314D4D54"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4" w:history="1">
            <w:r w:rsidRPr="00773E13">
              <w:rPr>
                <w:rStyle w:val="Hyperlink"/>
                <w:rFonts w:ascii="Times New Roman" w:hAnsi="Times New Roman"/>
                <w:noProof/>
              </w:rPr>
              <w:t>3.2.</w:t>
            </w:r>
            <w:r w:rsidRPr="00773E13">
              <w:rPr>
                <w:rFonts w:ascii="Times New Roman" w:hAnsi="Times New Roman"/>
                <w:noProof/>
                <w:lang w:val="en-AU" w:eastAsia="en-AU"/>
              </w:rPr>
              <w:tab/>
            </w:r>
            <w:r w:rsidRPr="00773E13">
              <w:rPr>
                <w:rStyle w:val="Hyperlink"/>
                <w:rFonts w:ascii="Times New Roman" w:hAnsi="Times New Roman"/>
                <w:noProof/>
              </w:rPr>
              <w:t>Feature Extrac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1</w:t>
            </w:r>
            <w:r w:rsidRPr="00773E13">
              <w:rPr>
                <w:rFonts w:ascii="Times New Roman" w:hAnsi="Times New Roman"/>
                <w:noProof/>
                <w:webHidden/>
              </w:rPr>
              <w:fldChar w:fldCharType="end"/>
            </w:r>
          </w:hyperlink>
        </w:p>
        <w:p w14:paraId="1AD19EED" w14:textId="71D8C5E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5" w:history="1">
            <w:r w:rsidRPr="00773E13">
              <w:rPr>
                <w:rStyle w:val="Hyperlink"/>
                <w:rFonts w:ascii="Times New Roman" w:hAnsi="Times New Roman"/>
                <w:noProof/>
              </w:rPr>
              <w:t>3.2.1.</w:t>
            </w:r>
            <w:r w:rsidRPr="00773E13">
              <w:rPr>
                <w:rFonts w:ascii="Times New Roman" w:hAnsi="Times New Roman"/>
                <w:noProof/>
                <w:lang w:val="en-AU" w:eastAsia="en-AU"/>
              </w:rPr>
              <w:tab/>
            </w:r>
            <w:r w:rsidRPr="00773E13">
              <w:rPr>
                <w:rStyle w:val="Hyperlink"/>
                <w:rFonts w:ascii="Times New Roman" w:hAnsi="Times New Roman"/>
                <w:noProof/>
              </w:rPr>
              <w:t>Adaptive Autoregressive Model (AAR)</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2</w:t>
            </w:r>
            <w:r w:rsidRPr="00773E13">
              <w:rPr>
                <w:rFonts w:ascii="Times New Roman" w:hAnsi="Times New Roman"/>
                <w:noProof/>
                <w:webHidden/>
              </w:rPr>
              <w:fldChar w:fldCharType="end"/>
            </w:r>
          </w:hyperlink>
        </w:p>
        <w:p w14:paraId="76CAB3F9" w14:textId="34D8F0C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6" w:history="1">
            <w:r w:rsidRPr="00773E13">
              <w:rPr>
                <w:rStyle w:val="Hyperlink"/>
                <w:rFonts w:ascii="Times New Roman" w:hAnsi="Times New Roman"/>
                <w:noProof/>
              </w:rPr>
              <w:t>3.2.2.</w:t>
            </w:r>
            <w:r w:rsidRPr="00773E13">
              <w:rPr>
                <w:rFonts w:ascii="Times New Roman" w:hAnsi="Times New Roman"/>
                <w:noProof/>
                <w:lang w:val="en-AU" w:eastAsia="en-AU"/>
              </w:rPr>
              <w:tab/>
            </w:r>
            <w:r w:rsidRPr="00773E13">
              <w:rPr>
                <w:rStyle w:val="Hyperlink"/>
                <w:rFonts w:ascii="Times New Roman" w:hAnsi="Times New Roman"/>
                <w:noProof/>
              </w:rPr>
              <w:t>Discrete Wavelet Transform (DW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4</w:t>
            </w:r>
            <w:r w:rsidRPr="00773E13">
              <w:rPr>
                <w:rFonts w:ascii="Times New Roman" w:hAnsi="Times New Roman"/>
                <w:noProof/>
                <w:webHidden/>
              </w:rPr>
              <w:fldChar w:fldCharType="end"/>
            </w:r>
          </w:hyperlink>
        </w:p>
        <w:p w14:paraId="59675B68" w14:textId="1236948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7" w:history="1">
            <w:r w:rsidRPr="00773E13">
              <w:rPr>
                <w:rStyle w:val="Hyperlink"/>
                <w:rFonts w:ascii="Times New Roman" w:hAnsi="Times New Roman"/>
                <w:noProof/>
              </w:rPr>
              <w:t>3.2.3.</w:t>
            </w:r>
            <w:r w:rsidRPr="00773E13">
              <w:rPr>
                <w:rFonts w:ascii="Times New Roman" w:hAnsi="Times New Roman"/>
                <w:noProof/>
                <w:lang w:val="en-AU" w:eastAsia="en-AU"/>
              </w:rPr>
              <w:tab/>
            </w:r>
            <w:r w:rsidRPr="00773E13">
              <w:rPr>
                <w:rStyle w:val="Hyperlink"/>
                <w:rFonts w:ascii="Times New Roman" w:hAnsi="Times New Roman"/>
                <w:noProof/>
              </w:rPr>
              <w:t>Short Time Fourier Transform (STF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5</w:t>
            </w:r>
            <w:r w:rsidRPr="00773E13">
              <w:rPr>
                <w:rFonts w:ascii="Times New Roman" w:hAnsi="Times New Roman"/>
                <w:noProof/>
                <w:webHidden/>
              </w:rPr>
              <w:fldChar w:fldCharType="end"/>
            </w:r>
          </w:hyperlink>
        </w:p>
        <w:p w14:paraId="6D2A79AC" w14:textId="5679F8F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28" w:history="1">
            <w:r w:rsidRPr="00773E13">
              <w:rPr>
                <w:rStyle w:val="Hyperlink"/>
                <w:rFonts w:ascii="Times New Roman" w:hAnsi="Times New Roman"/>
                <w:noProof/>
              </w:rPr>
              <w:t>3.2.4.</w:t>
            </w:r>
            <w:r w:rsidRPr="00773E13">
              <w:rPr>
                <w:rFonts w:ascii="Times New Roman" w:hAnsi="Times New Roman"/>
                <w:noProof/>
                <w:lang w:val="en-AU" w:eastAsia="en-AU"/>
              </w:rPr>
              <w:tab/>
            </w:r>
            <w:r w:rsidRPr="00773E13">
              <w:rPr>
                <w:rStyle w:val="Hyperlink"/>
                <w:rFonts w:ascii="Times New Roman" w:hAnsi="Times New Roman"/>
                <w:noProof/>
              </w:rPr>
              <w:t>Discrete Cosine Transform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9</w:t>
            </w:r>
            <w:r w:rsidRPr="00773E13">
              <w:rPr>
                <w:rFonts w:ascii="Times New Roman" w:hAnsi="Times New Roman"/>
                <w:noProof/>
                <w:webHidden/>
              </w:rPr>
              <w:fldChar w:fldCharType="end"/>
            </w:r>
          </w:hyperlink>
        </w:p>
        <w:p w14:paraId="118AB3F9" w14:textId="7C65EC4E"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29" w:history="1">
            <w:r w:rsidRPr="00773E13">
              <w:rPr>
                <w:rStyle w:val="Hyperlink"/>
                <w:rFonts w:ascii="Times New Roman" w:hAnsi="Times New Roman"/>
                <w:noProof/>
              </w:rPr>
              <w:t>3.3.</w:t>
            </w:r>
            <w:r w:rsidRPr="00773E13">
              <w:rPr>
                <w:rFonts w:ascii="Times New Roman" w:hAnsi="Times New Roman"/>
                <w:noProof/>
                <w:lang w:val="en-AU" w:eastAsia="en-AU"/>
              </w:rPr>
              <w:tab/>
            </w:r>
            <w:r w:rsidRPr="00773E13">
              <w:rPr>
                <w:rStyle w:val="Hyperlink"/>
                <w:rFonts w:ascii="Times New Roman" w:hAnsi="Times New Roman"/>
                <w:noProof/>
              </w:rPr>
              <w:t>Classific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2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1</w:t>
            </w:r>
            <w:r w:rsidRPr="00773E13">
              <w:rPr>
                <w:rFonts w:ascii="Times New Roman" w:hAnsi="Times New Roman"/>
                <w:noProof/>
                <w:webHidden/>
              </w:rPr>
              <w:fldChar w:fldCharType="end"/>
            </w:r>
          </w:hyperlink>
        </w:p>
        <w:p w14:paraId="11270DEF" w14:textId="7EC8D67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0" w:history="1">
            <w:r w:rsidRPr="00773E13">
              <w:rPr>
                <w:rStyle w:val="Hyperlink"/>
                <w:rFonts w:ascii="Times New Roman" w:hAnsi="Times New Roman"/>
                <w:noProof/>
              </w:rPr>
              <w:t>3.3.1.</w:t>
            </w:r>
            <w:r w:rsidRPr="00773E13">
              <w:rPr>
                <w:rFonts w:ascii="Times New Roman" w:hAnsi="Times New Roman"/>
                <w:noProof/>
                <w:lang w:val="en-AU" w:eastAsia="en-AU"/>
              </w:rPr>
              <w:tab/>
            </w:r>
            <w:r w:rsidRPr="00773E13">
              <w:rPr>
                <w:rStyle w:val="Hyperlink"/>
                <w:rFonts w:ascii="Times New Roman" w:hAnsi="Times New Roman"/>
                <w:noProof/>
              </w:rPr>
              <w:t>Linear Discriminant Analysis (L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2</w:t>
            </w:r>
            <w:r w:rsidRPr="00773E13">
              <w:rPr>
                <w:rFonts w:ascii="Times New Roman" w:hAnsi="Times New Roman"/>
                <w:noProof/>
                <w:webHidden/>
              </w:rPr>
              <w:fldChar w:fldCharType="end"/>
            </w:r>
          </w:hyperlink>
        </w:p>
        <w:p w14:paraId="224E3F53" w14:textId="3D80402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1" w:history="1">
            <w:r w:rsidRPr="00773E13">
              <w:rPr>
                <w:rStyle w:val="Hyperlink"/>
                <w:rFonts w:ascii="Times New Roman" w:hAnsi="Times New Roman"/>
                <w:noProof/>
              </w:rPr>
              <w:t>3.3.2.</w:t>
            </w:r>
            <w:r w:rsidRPr="00773E13">
              <w:rPr>
                <w:rFonts w:ascii="Times New Roman" w:hAnsi="Times New Roman"/>
                <w:noProof/>
                <w:lang w:val="en-AU" w:eastAsia="en-AU"/>
              </w:rPr>
              <w:tab/>
            </w:r>
            <w:r w:rsidRPr="00773E13">
              <w:rPr>
                <w:rStyle w:val="Hyperlink"/>
                <w:rFonts w:ascii="Times New Roman" w:hAnsi="Times New Roman"/>
                <w:noProof/>
              </w:rPr>
              <w:t>Quadratic Discriminant Analysis (QD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3</w:t>
            </w:r>
            <w:r w:rsidRPr="00773E13">
              <w:rPr>
                <w:rFonts w:ascii="Times New Roman" w:hAnsi="Times New Roman"/>
                <w:noProof/>
                <w:webHidden/>
              </w:rPr>
              <w:fldChar w:fldCharType="end"/>
            </w:r>
          </w:hyperlink>
        </w:p>
        <w:p w14:paraId="2EE02127" w14:textId="7C0A8B2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2" w:history="1">
            <w:r w:rsidRPr="00773E13">
              <w:rPr>
                <w:rStyle w:val="Hyperlink"/>
                <w:rFonts w:ascii="Times New Roman" w:hAnsi="Times New Roman"/>
                <w:noProof/>
              </w:rPr>
              <w:t>3.3.3.</w:t>
            </w:r>
            <w:r w:rsidRPr="00773E13">
              <w:rPr>
                <w:rFonts w:ascii="Times New Roman" w:hAnsi="Times New Roman"/>
                <w:noProof/>
                <w:lang w:val="en-AU" w:eastAsia="en-AU"/>
              </w:rPr>
              <w:tab/>
            </w:r>
            <w:r w:rsidRPr="00773E13">
              <w:rPr>
                <w:rStyle w:val="Hyperlink"/>
                <w:rFonts w:ascii="Times New Roman" w:hAnsi="Times New Roman"/>
                <w:noProof/>
              </w:rPr>
              <w:t>Support Vector Machines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4</w:t>
            </w:r>
            <w:r w:rsidRPr="00773E13">
              <w:rPr>
                <w:rFonts w:ascii="Times New Roman" w:hAnsi="Times New Roman"/>
                <w:noProof/>
                <w:webHidden/>
              </w:rPr>
              <w:fldChar w:fldCharType="end"/>
            </w:r>
          </w:hyperlink>
        </w:p>
        <w:p w14:paraId="6764B260" w14:textId="5177CF2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3" w:history="1">
            <w:r w:rsidRPr="00773E13">
              <w:rPr>
                <w:rStyle w:val="Hyperlink"/>
                <w:rFonts w:ascii="Times New Roman" w:hAnsi="Times New Roman"/>
                <w:noProof/>
              </w:rPr>
              <w:t>3.3.4.</w:t>
            </w:r>
            <w:r w:rsidRPr="00773E13">
              <w:rPr>
                <w:rFonts w:ascii="Times New Roman" w:hAnsi="Times New Roman"/>
                <w:noProof/>
                <w:lang w:val="en-AU" w:eastAsia="en-AU"/>
              </w:rPr>
              <w:tab/>
            </w:r>
            <w:r w:rsidRPr="00773E13">
              <w:rPr>
                <w:rStyle w:val="Hyperlink"/>
                <w:rFonts w:ascii="Times New Roman" w:hAnsi="Times New Roman"/>
                <w:i/>
                <w:noProof/>
              </w:rPr>
              <w:t>k</w:t>
            </w:r>
            <w:r w:rsidRPr="00773E13">
              <w:rPr>
                <w:rStyle w:val="Hyperlink"/>
                <w:rFonts w:ascii="Times New Roman" w:hAnsi="Times New Roman"/>
                <w:noProof/>
              </w:rPr>
              <w:t>-Nearest Neighbours (kN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7</w:t>
            </w:r>
            <w:r w:rsidRPr="00773E13">
              <w:rPr>
                <w:rFonts w:ascii="Times New Roman" w:hAnsi="Times New Roman"/>
                <w:noProof/>
                <w:webHidden/>
              </w:rPr>
              <w:fldChar w:fldCharType="end"/>
            </w:r>
          </w:hyperlink>
        </w:p>
        <w:p w14:paraId="1D1C0B95" w14:textId="329B89FF"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4" w:history="1">
            <w:r w:rsidRPr="00773E13">
              <w:rPr>
                <w:rStyle w:val="Hyperlink"/>
                <w:rFonts w:ascii="Times New Roman" w:hAnsi="Times New Roman"/>
                <w:noProof/>
              </w:rPr>
              <w:t>3.4.</w:t>
            </w:r>
            <w:r w:rsidRPr="00773E13">
              <w:rPr>
                <w:rFonts w:ascii="Times New Roman" w:hAnsi="Times New Roman"/>
                <w:noProof/>
                <w:lang w:val="en-AU" w:eastAsia="en-AU"/>
              </w:rPr>
              <w:tab/>
            </w:r>
            <w:r w:rsidRPr="00773E13">
              <w:rPr>
                <w:rStyle w:val="Hyperlink"/>
                <w:rFonts w:ascii="Times New Roman" w:hAnsi="Times New Roman"/>
                <w:noProof/>
              </w:rPr>
              <w:t>Simul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9</w:t>
            </w:r>
            <w:r w:rsidRPr="00773E13">
              <w:rPr>
                <w:rFonts w:ascii="Times New Roman" w:hAnsi="Times New Roman"/>
                <w:noProof/>
                <w:webHidden/>
              </w:rPr>
              <w:fldChar w:fldCharType="end"/>
            </w:r>
          </w:hyperlink>
        </w:p>
        <w:p w14:paraId="57F50C86" w14:textId="4D0EE1E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5" w:history="1">
            <w:r w:rsidRPr="00773E13">
              <w:rPr>
                <w:rStyle w:val="Hyperlink"/>
                <w:rFonts w:ascii="Times New Roman" w:hAnsi="Times New Roman"/>
                <w:noProof/>
              </w:rPr>
              <w:t>3.4.1.</w:t>
            </w:r>
            <w:r w:rsidRPr="00773E13">
              <w:rPr>
                <w:rFonts w:ascii="Times New Roman" w:hAnsi="Times New Roman"/>
                <w:noProof/>
                <w:lang w:val="en-AU" w:eastAsia="en-AU"/>
              </w:rPr>
              <w:tab/>
            </w:r>
            <w:r w:rsidRPr="00773E13">
              <w:rPr>
                <w:rStyle w:val="Hyperlink"/>
                <w:rFonts w:ascii="Times New Roman" w:hAnsi="Times New Roman"/>
                <w:noProof/>
              </w:rPr>
              <w:t>Simulation Methodolog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29</w:t>
            </w:r>
            <w:r w:rsidRPr="00773E13">
              <w:rPr>
                <w:rFonts w:ascii="Times New Roman" w:hAnsi="Times New Roman"/>
                <w:noProof/>
                <w:webHidden/>
              </w:rPr>
              <w:fldChar w:fldCharType="end"/>
            </w:r>
          </w:hyperlink>
        </w:p>
        <w:p w14:paraId="6EEE4FC3" w14:textId="183F348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36" w:history="1">
            <w:r w:rsidRPr="00773E13">
              <w:rPr>
                <w:rStyle w:val="Hyperlink"/>
                <w:rFonts w:ascii="Times New Roman" w:hAnsi="Times New Roman"/>
                <w:noProof/>
              </w:rPr>
              <w:t>3.4.2.</w:t>
            </w:r>
            <w:r w:rsidRPr="00773E13">
              <w:rPr>
                <w:rFonts w:ascii="Times New Roman" w:hAnsi="Times New Roman"/>
                <w:noProof/>
                <w:lang w:val="en-AU" w:eastAsia="en-AU"/>
              </w:rPr>
              <w:tab/>
            </w:r>
            <w:r w:rsidRPr="00773E13">
              <w:rPr>
                <w:rStyle w:val="Hyperlink"/>
                <w:rFonts w:ascii="Times New Roman" w:hAnsi="Times New Roman"/>
                <w:noProof/>
              </w:rPr>
              <w:t>Simulation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1</w:t>
            </w:r>
            <w:r w:rsidRPr="00773E13">
              <w:rPr>
                <w:rFonts w:ascii="Times New Roman" w:hAnsi="Times New Roman"/>
                <w:noProof/>
                <w:webHidden/>
              </w:rPr>
              <w:fldChar w:fldCharType="end"/>
            </w:r>
          </w:hyperlink>
        </w:p>
        <w:p w14:paraId="4776D8EF" w14:textId="422E7EC2"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37" w:history="1">
            <w:r w:rsidRPr="00773E13">
              <w:rPr>
                <w:rStyle w:val="Hyperlink"/>
                <w:rFonts w:ascii="Times New Roman" w:hAnsi="Times New Roman"/>
                <w:noProof/>
              </w:rPr>
              <w:t>4.</w:t>
            </w:r>
            <w:r w:rsidRPr="00773E13">
              <w:rPr>
                <w:rFonts w:ascii="Times New Roman" w:hAnsi="Times New Roman"/>
                <w:noProof/>
                <w:lang w:val="en-AU" w:eastAsia="en-AU"/>
              </w:rPr>
              <w:tab/>
            </w:r>
            <w:r w:rsidRPr="00773E13">
              <w:rPr>
                <w:rStyle w:val="Hyperlink"/>
                <w:rFonts w:ascii="Times New Roman" w:hAnsi="Times New Roman"/>
                <w:noProof/>
              </w:rPr>
              <w:t>Proposed Syste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4</w:t>
            </w:r>
            <w:r w:rsidRPr="00773E13">
              <w:rPr>
                <w:rFonts w:ascii="Times New Roman" w:hAnsi="Times New Roman"/>
                <w:noProof/>
                <w:webHidden/>
              </w:rPr>
              <w:fldChar w:fldCharType="end"/>
            </w:r>
          </w:hyperlink>
        </w:p>
        <w:p w14:paraId="356D34A6" w14:textId="7E16394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8" w:history="1">
            <w:r w:rsidRPr="00773E13">
              <w:rPr>
                <w:rStyle w:val="Hyperlink"/>
                <w:rFonts w:ascii="Times New Roman" w:hAnsi="Times New Roman"/>
                <w:noProof/>
              </w:rPr>
              <w:t>4.1.</w:t>
            </w:r>
            <w:r w:rsidRPr="00773E13">
              <w:rPr>
                <w:rFonts w:ascii="Times New Roman" w:hAnsi="Times New Roman"/>
                <w:noProof/>
                <w:lang w:val="en-AU" w:eastAsia="en-AU"/>
              </w:rPr>
              <w:tab/>
            </w:r>
            <w:r w:rsidRPr="00773E13">
              <w:rPr>
                <w:rStyle w:val="Hyperlink"/>
                <w:rFonts w:ascii="Times New Roman" w:hAnsi="Times New Roman"/>
                <w:noProof/>
              </w:rPr>
              <w:t>EEG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5</w:t>
            </w:r>
            <w:r w:rsidRPr="00773E13">
              <w:rPr>
                <w:rFonts w:ascii="Times New Roman" w:hAnsi="Times New Roman"/>
                <w:noProof/>
                <w:webHidden/>
              </w:rPr>
              <w:fldChar w:fldCharType="end"/>
            </w:r>
          </w:hyperlink>
        </w:p>
        <w:p w14:paraId="39898664" w14:textId="78D6A91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39" w:history="1">
            <w:r w:rsidRPr="00773E13">
              <w:rPr>
                <w:rStyle w:val="Hyperlink"/>
                <w:rFonts w:ascii="Times New Roman" w:hAnsi="Times New Roman"/>
                <w:noProof/>
              </w:rPr>
              <w:t>4.2.</w:t>
            </w:r>
            <w:r w:rsidRPr="00773E13">
              <w:rPr>
                <w:rFonts w:ascii="Times New Roman" w:hAnsi="Times New Roman"/>
                <w:noProof/>
                <w:lang w:val="en-AU" w:eastAsia="en-AU"/>
              </w:rPr>
              <w:tab/>
            </w:r>
            <w:r w:rsidRPr="00773E13">
              <w:rPr>
                <w:rStyle w:val="Hyperlink"/>
                <w:rFonts w:ascii="Times New Roman" w:hAnsi="Times New Roman"/>
                <w:noProof/>
              </w:rPr>
              <w:t>Data Acquisition System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3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6</w:t>
            </w:r>
            <w:r w:rsidRPr="00773E13">
              <w:rPr>
                <w:rFonts w:ascii="Times New Roman" w:hAnsi="Times New Roman"/>
                <w:noProof/>
                <w:webHidden/>
              </w:rPr>
              <w:fldChar w:fldCharType="end"/>
            </w:r>
          </w:hyperlink>
        </w:p>
        <w:p w14:paraId="6BF58C1B" w14:textId="3277EEC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0" w:history="1">
            <w:r w:rsidRPr="00773E13">
              <w:rPr>
                <w:rStyle w:val="Hyperlink"/>
                <w:rFonts w:ascii="Times New Roman" w:hAnsi="Times New Roman"/>
                <w:noProof/>
              </w:rPr>
              <w:t>4.2.1.</w:t>
            </w:r>
            <w:r w:rsidRPr="00773E13">
              <w:rPr>
                <w:rFonts w:ascii="Times New Roman" w:hAnsi="Times New Roman"/>
                <w:noProof/>
                <w:lang w:val="en-AU" w:eastAsia="en-AU"/>
              </w:rPr>
              <w:tab/>
            </w:r>
            <w:r w:rsidRPr="00773E13">
              <w:rPr>
                <w:rStyle w:val="Hyperlink"/>
                <w:rFonts w:ascii="Times New Roman" w:hAnsi="Times New Roman"/>
                <w:noProof/>
              </w:rPr>
              <w:t>Power Supply and Grounding</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7</w:t>
            </w:r>
            <w:r w:rsidRPr="00773E13">
              <w:rPr>
                <w:rFonts w:ascii="Times New Roman" w:hAnsi="Times New Roman"/>
                <w:noProof/>
                <w:webHidden/>
              </w:rPr>
              <w:fldChar w:fldCharType="end"/>
            </w:r>
          </w:hyperlink>
        </w:p>
        <w:p w14:paraId="460CE996" w14:textId="41E0910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1" w:history="1">
            <w:r w:rsidRPr="00773E13">
              <w:rPr>
                <w:rStyle w:val="Hyperlink"/>
                <w:rFonts w:ascii="Times New Roman" w:hAnsi="Times New Roman"/>
                <w:noProof/>
              </w:rPr>
              <w:t>4.2.2.</w:t>
            </w:r>
            <w:r w:rsidRPr="00773E13">
              <w:rPr>
                <w:rFonts w:ascii="Times New Roman" w:hAnsi="Times New Roman"/>
                <w:noProof/>
                <w:lang w:val="en-AU" w:eastAsia="en-AU"/>
              </w:rPr>
              <w:tab/>
            </w:r>
            <w:r w:rsidRPr="00773E13">
              <w:rPr>
                <w:rStyle w:val="Hyperlink"/>
                <w:rFonts w:ascii="Times New Roman" w:hAnsi="Times New Roman"/>
                <w:noProof/>
              </w:rPr>
              <w:t>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39</w:t>
            </w:r>
            <w:r w:rsidRPr="00773E13">
              <w:rPr>
                <w:rFonts w:ascii="Times New Roman" w:hAnsi="Times New Roman"/>
                <w:noProof/>
                <w:webHidden/>
              </w:rPr>
              <w:fldChar w:fldCharType="end"/>
            </w:r>
          </w:hyperlink>
        </w:p>
        <w:p w14:paraId="7869EA0B" w14:textId="309ADC4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2" w:history="1">
            <w:r w:rsidRPr="00773E13">
              <w:rPr>
                <w:rStyle w:val="Hyperlink"/>
                <w:rFonts w:ascii="Times New Roman" w:hAnsi="Times New Roman"/>
                <w:noProof/>
              </w:rPr>
              <w:t>4.2.3.</w:t>
            </w:r>
            <w:r w:rsidRPr="00773E13">
              <w:rPr>
                <w:rFonts w:ascii="Times New Roman" w:hAnsi="Times New Roman"/>
                <w:noProof/>
                <w:lang w:val="en-AU" w:eastAsia="en-AU"/>
              </w:rPr>
              <w:tab/>
            </w:r>
            <w:r w:rsidRPr="00773E13">
              <w:rPr>
                <w:rStyle w:val="Hyperlink"/>
                <w:rFonts w:ascii="Times New Roman" w:hAnsi="Times New Roman"/>
                <w:noProof/>
              </w:rPr>
              <w:t>ATmega328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0</w:t>
            </w:r>
            <w:r w:rsidRPr="00773E13">
              <w:rPr>
                <w:rFonts w:ascii="Times New Roman" w:hAnsi="Times New Roman"/>
                <w:noProof/>
                <w:webHidden/>
              </w:rPr>
              <w:fldChar w:fldCharType="end"/>
            </w:r>
          </w:hyperlink>
        </w:p>
        <w:p w14:paraId="12449DF0" w14:textId="0068DC0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3" w:history="1">
            <w:r w:rsidRPr="00773E13">
              <w:rPr>
                <w:rStyle w:val="Hyperlink"/>
                <w:rFonts w:ascii="Times New Roman" w:hAnsi="Times New Roman"/>
                <w:noProof/>
              </w:rPr>
              <w:t>4.2.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0</w:t>
            </w:r>
            <w:r w:rsidRPr="00773E13">
              <w:rPr>
                <w:rFonts w:ascii="Times New Roman" w:hAnsi="Times New Roman"/>
                <w:noProof/>
                <w:webHidden/>
              </w:rPr>
              <w:fldChar w:fldCharType="end"/>
            </w:r>
          </w:hyperlink>
        </w:p>
        <w:p w14:paraId="6D6BB010" w14:textId="55D2F8E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4" w:history="1">
            <w:r w:rsidRPr="00773E13">
              <w:rPr>
                <w:rStyle w:val="Hyperlink"/>
                <w:rFonts w:ascii="Times New Roman" w:hAnsi="Times New Roman"/>
                <w:noProof/>
              </w:rPr>
              <w:t>4.2.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1</w:t>
            </w:r>
            <w:r w:rsidRPr="00773E13">
              <w:rPr>
                <w:rFonts w:ascii="Times New Roman" w:hAnsi="Times New Roman"/>
                <w:noProof/>
                <w:webHidden/>
              </w:rPr>
              <w:fldChar w:fldCharType="end"/>
            </w:r>
          </w:hyperlink>
        </w:p>
        <w:p w14:paraId="574E58A3" w14:textId="023E920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5" w:history="1">
            <w:r w:rsidRPr="00773E13">
              <w:rPr>
                <w:rStyle w:val="Hyperlink"/>
                <w:rFonts w:ascii="Times New Roman" w:hAnsi="Times New Roman"/>
                <w:noProof/>
              </w:rPr>
              <w:t>4.2.6.</w:t>
            </w:r>
            <w:r w:rsidRPr="00773E13">
              <w:rPr>
                <w:rFonts w:ascii="Times New Roman" w:hAnsi="Times New Roman"/>
                <w:noProof/>
                <w:lang w:val="en-AU" w:eastAsia="en-AU"/>
              </w:rPr>
              <w:tab/>
            </w:r>
            <w:r w:rsidRPr="00773E13">
              <w:rPr>
                <w:rStyle w:val="Hyperlink"/>
                <w:rFonts w:ascii="Times New Roman" w:hAnsi="Times New Roman"/>
                <w:noProof/>
              </w:rPr>
              <w:t>Isolation and Safet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2</w:t>
            </w:r>
            <w:r w:rsidRPr="00773E13">
              <w:rPr>
                <w:rFonts w:ascii="Times New Roman" w:hAnsi="Times New Roman"/>
                <w:noProof/>
                <w:webHidden/>
              </w:rPr>
              <w:fldChar w:fldCharType="end"/>
            </w:r>
          </w:hyperlink>
        </w:p>
        <w:p w14:paraId="73AB44BF" w14:textId="541D8AB8"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46" w:history="1">
            <w:r w:rsidRPr="00773E13">
              <w:rPr>
                <w:rStyle w:val="Hyperlink"/>
                <w:rFonts w:ascii="Times New Roman" w:hAnsi="Times New Roman"/>
                <w:noProof/>
              </w:rPr>
              <w:t>4.3.</w:t>
            </w:r>
            <w:r w:rsidRPr="00773E13">
              <w:rPr>
                <w:rFonts w:ascii="Times New Roman" w:hAnsi="Times New Roman"/>
                <w:noProof/>
                <w:lang w:val="en-AU" w:eastAsia="en-AU"/>
              </w:rPr>
              <w:tab/>
            </w:r>
            <w:r w:rsidRPr="00773E13">
              <w:rPr>
                <w:rStyle w:val="Hyperlink"/>
                <w:rFonts w:ascii="Times New Roman" w:hAnsi="Times New Roman"/>
                <w:noProof/>
              </w:rPr>
              <w:t>Data Acquisition System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4</w:t>
            </w:r>
            <w:r w:rsidRPr="00773E13">
              <w:rPr>
                <w:rFonts w:ascii="Times New Roman" w:hAnsi="Times New Roman"/>
                <w:noProof/>
                <w:webHidden/>
              </w:rPr>
              <w:fldChar w:fldCharType="end"/>
            </w:r>
          </w:hyperlink>
        </w:p>
        <w:p w14:paraId="0C7943EF" w14:textId="73E87E5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7" w:history="1">
            <w:r w:rsidRPr="00773E13">
              <w:rPr>
                <w:rStyle w:val="Hyperlink"/>
                <w:rFonts w:ascii="Times New Roman" w:hAnsi="Times New Roman"/>
                <w:noProof/>
              </w:rPr>
              <w:t>4.3.1.</w:t>
            </w:r>
            <w:r w:rsidRPr="00773E13">
              <w:rPr>
                <w:rFonts w:ascii="Times New Roman" w:hAnsi="Times New Roman"/>
                <w:noProof/>
                <w:lang w:val="en-AU" w:eastAsia="en-AU"/>
              </w:rPr>
              <w:tab/>
            </w:r>
            <w:r w:rsidRPr="00773E13">
              <w:rPr>
                <w:rStyle w:val="Hyperlink"/>
                <w:rFonts w:ascii="Times New Roman" w:hAnsi="Times New Roman"/>
                <w:noProof/>
              </w:rPr>
              <w:t>SPI Timing Requirements for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4</w:t>
            </w:r>
            <w:r w:rsidRPr="00773E13">
              <w:rPr>
                <w:rFonts w:ascii="Times New Roman" w:hAnsi="Times New Roman"/>
                <w:noProof/>
                <w:webHidden/>
              </w:rPr>
              <w:fldChar w:fldCharType="end"/>
            </w:r>
          </w:hyperlink>
        </w:p>
        <w:p w14:paraId="232FD4B5" w14:textId="42610CE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8" w:history="1">
            <w:r w:rsidRPr="00773E13">
              <w:rPr>
                <w:rStyle w:val="Hyperlink"/>
                <w:rFonts w:ascii="Times New Roman" w:hAnsi="Times New Roman"/>
                <w:noProof/>
              </w:rPr>
              <w:t>4.3.2.</w:t>
            </w:r>
            <w:r w:rsidRPr="00773E13">
              <w:rPr>
                <w:rFonts w:ascii="Times New Roman" w:hAnsi="Times New Roman"/>
                <w:noProof/>
                <w:lang w:val="en-AU" w:eastAsia="en-AU"/>
              </w:rPr>
              <w:tab/>
            </w:r>
            <w:r w:rsidRPr="00773E13">
              <w:rPr>
                <w:rStyle w:val="Hyperlink"/>
                <w:rFonts w:ascii="Times New Roman" w:hAnsi="Times New Roman"/>
                <w:noProof/>
              </w:rPr>
              <w:t>Configuring and Operating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5</w:t>
            </w:r>
            <w:r w:rsidRPr="00773E13">
              <w:rPr>
                <w:rFonts w:ascii="Times New Roman" w:hAnsi="Times New Roman"/>
                <w:noProof/>
                <w:webHidden/>
              </w:rPr>
              <w:fldChar w:fldCharType="end"/>
            </w:r>
          </w:hyperlink>
        </w:p>
        <w:p w14:paraId="7CFFF606" w14:textId="348799A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49" w:history="1">
            <w:r w:rsidRPr="00773E13">
              <w:rPr>
                <w:rStyle w:val="Hyperlink"/>
                <w:rFonts w:ascii="Times New Roman" w:hAnsi="Times New Roman"/>
                <w:noProof/>
              </w:rPr>
              <w:t>4.3.3.</w:t>
            </w:r>
            <w:r w:rsidRPr="00773E13">
              <w:rPr>
                <w:rFonts w:ascii="Times New Roman" w:hAnsi="Times New Roman"/>
                <w:noProof/>
                <w:lang w:val="en-AU" w:eastAsia="en-AU"/>
              </w:rPr>
              <w:tab/>
            </w:r>
            <w:r w:rsidRPr="00773E13">
              <w:rPr>
                <w:rStyle w:val="Hyperlink"/>
                <w:rFonts w:ascii="Times New Roman" w:hAnsi="Times New Roman"/>
                <w:noProof/>
              </w:rPr>
              <w:t>Processing and Transmiss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4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8</w:t>
            </w:r>
            <w:r w:rsidRPr="00773E13">
              <w:rPr>
                <w:rFonts w:ascii="Times New Roman" w:hAnsi="Times New Roman"/>
                <w:noProof/>
                <w:webHidden/>
              </w:rPr>
              <w:fldChar w:fldCharType="end"/>
            </w:r>
          </w:hyperlink>
        </w:p>
        <w:p w14:paraId="028E2EF5" w14:textId="0598F435"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0" w:history="1">
            <w:r w:rsidRPr="00773E13">
              <w:rPr>
                <w:rStyle w:val="Hyperlink"/>
                <w:rFonts w:ascii="Times New Roman" w:hAnsi="Times New Roman"/>
                <w:noProof/>
              </w:rPr>
              <w:t>4.4.</w:t>
            </w:r>
            <w:r w:rsidRPr="00773E13">
              <w:rPr>
                <w:rFonts w:ascii="Times New Roman" w:hAnsi="Times New Roman"/>
                <w:noProof/>
                <w:lang w:val="en-AU" w:eastAsia="en-AU"/>
              </w:rPr>
              <w:tab/>
            </w:r>
            <w:r w:rsidRPr="00773E13">
              <w:rPr>
                <w:rStyle w:val="Hyperlink"/>
                <w:rFonts w:ascii="Times New Roman" w:hAnsi="Times New Roman"/>
                <w:noProof/>
              </w:rPr>
              <w:t>Classification and Control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49</w:t>
            </w:r>
            <w:r w:rsidRPr="00773E13">
              <w:rPr>
                <w:rFonts w:ascii="Times New Roman" w:hAnsi="Times New Roman"/>
                <w:noProof/>
                <w:webHidden/>
              </w:rPr>
              <w:fldChar w:fldCharType="end"/>
            </w:r>
          </w:hyperlink>
        </w:p>
        <w:p w14:paraId="23AC1A56" w14:textId="7C84E0A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1" w:history="1">
            <w:r w:rsidRPr="00773E13">
              <w:rPr>
                <w:rStyle w:val="Hyperlink"/>
                <w:rFonts w:ascii="Times New Roman" w:hAnsi="Times New Roman"/>
                <w:noProof/>
              </w:rPr>
              <w:t>4.4.1.</w:t>
            </w:r>
            <w:r w:rsidRPr="00773E13">
              <w:rPr>
                <w:rFonts w:ascii="Times New Roman" w:hAnsi="Times New Roman"/>
                <w:noProof/>
                <w:lang w:val="en-AU" w:eastAsia="en-AU"/>
              </w:rPr>
              <w:tab/>
            </w:r>
            <w:r w:rsidRPr="00773E13">
              <w:rPr>
                <w:rStyle w:val="Hyperlink"/>
                <w:rFonts w:ascii="Times New Roman" w:hAnsi="Times New Roman"/>
                <w:noProof/>
              </w:rPr>
              <w:t>Power Suppl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1</w:t>
            </w:r>
            <w:r w:rsidRPr="00773E13">
              <w:rPr>
                <w:rFonts w:ascii="Times New Roman" w:hAnsi="Times New Roman"/>
                <w:noProof/>
                <w:webHidden/>
              </w:rPr>
              <w:fldChar w:fldCharType="end"/>
            </w:r>
          </w:hyperlink>
        </w:p>
        <w:p w14:paraId="1C7B2AF7" w14:textId="1D43597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2" w:history="1">
            <w:r w:rsidRPr="00773E13">
              <w:rPr>
                <w:rStyle w:val="Hyperlink"/>
                <w:rFonts w:ascii="Times New Roman" w:hAnsi="Times New Roman"/>
                <w:noProof/>
              </w:rPr>
              <w:t>4.4.2.</w:t>
            </w:r>
            <w:r w:rsidRPr="00773E13">
              <w:rPr>
                <w:rFonts w:ascii="Times New Roman" w:hAnsi="Times New Roman"/>
                <w:noProof/>
                <w:lang w:val="en-AU" w:eastAsia="en-AU"/>
              </w:rPr>
              <w:tab/>
            </w:r>
            <w:r w:rsidRPr="00773E13">
              <w:rPr>
                <w:rStyle w:val="Hyperlink"/>
                <w:rFonts w:ascii="Times New Roman" w:hAnsi="Times New Roman"/>
                <w:noProof/>
              </w:rPr>
              <w:t>STM32VG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3</w:t>
            </w:r>
            <w:r w:rsidRPr="00773E13">
              <w:rPr>
                <w:rFonts w:ascii="Times New Roman" w:hAnsi="Times New Roman"/>
                <w:noProof/>
                <w:webHidden/>
              </w:rPr>
              <w:fldChar w:fldCharType="end"/>
            </w:r>
          </w:hyperlink>
        </w:p>
        <w:p w14:paraId="3C2C086B" w14:textId="293BA9F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3" w:history="1">
            <w:r w:rsidRPr="00773E13">
              <w:rPr>
                <w:rStyle w:val="Hyperlink"/>
                <w:rFonts w:ascii="Times New Roman" w:hAnsi="Times New Roman"/>
                <w:noProof/>
              </w:rPr>
              <w:t>4.4.3.</w:t>
            </w:r>
            <w:r w:rsidRPr="00773E13">
              <w:rPr>
                <w:rFonts w:ascii="Times New Roman" w:hAnsi="Times New Roman"/>
                <w:noProof/>
                <w:lang w:val="en-AU" w:eastAsia="en-AU"/>
              </w:rPr>
              <w:tab/>
            </w:r>
            <w:r w:rsidRPr="00773E13">
              <w:rPr>
                <w:rStyle w:val="Hyperlink"/>
                <w:rFonts w:ascii="Times New Roman" w:hAnsi="Times New Roman"/>
                <w:noProof/>
              </w:rPr>
              <w:t>Measurement and Contro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4</w:t>
            </w:r>
            <w:r w:rsidRPr="00773E13">
              <w:rPr>
                <w:rFonts w:ascii="Times New Roman" w:hAnsi="Times New Roman"/>
                <w:noProof/>
                <w:webHidden/>
              </w:rPr>
              <w:fldChar w:fldCharType="end"/>
            </w:r>
          </w:hyperlink>
        </w:p>
        <w:p w14:paraId="004BBDAD" w14:textId="62C3A61E"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4" w:history="1">
            <w:r w:rsidRPr="00773E13">
              <w:rPr>
                <w:rStyle w:val="Hyperlink"/>
                <w:rFonts w:ascii="Times New Roman" w:hAnsi="Times New Roman"/>
                <w:noProof/>
              </w:rPr>
              <w:t>4.4.4.</w:t>
            </w:r>
            <w:r w:rsidRPr="00773E13">
              <w:rPr>
                <w:rFonts w:ascii="Times New Roman" w:hAnsi="Times New Roman"/>
                <w:noProof/>
                <w:lang w:val="en-AU" w:eastAsia="en-AU"/>
              </w:rPr>
              <w:tab/>
            </w:r>
            <w:r w:rsidRPr="00773E13">
              <w:rPr>
                <w:rStyle w:val="Hyperlink"/>
                <w:rFonts w:ascii="Times New Roman" w:hAnsi="Times New Roman"/>
                <w:noProof/>
              </w:rPr>
              <w:t>Communicat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4</w:t>
            </w:r>
            <w:r w:rsidRPr="00773E13">
              <w:rPr>
                <w:rFonts w:ascii="Times New Roman" w:hAnsi="Times New Roman"/>
                <w:noProof/>
                <w:webHidden/>
              </w:rPr>
              <w:fldChar w:fldCharType="end"/>
            </w:r>
          </w:hyperlink>
        </w:p>
        <w:p w14:paraId="74B8504A" w14:textId="5CA015C7"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5" w:history="1">
            <w:r w:rsidRPr="00773E13">
              <w:rPr>
                <w:rStyle w:val="Hyperlink"/>
                <w:rFonts w:ascii="Times New Roman" w:hAnsi="Times New Roman"/>
                <w:noProof/>
              </w:rPr>
              <w:t>4.4.5.</w:t>
            </w:r>
            <w:r w:rsidRPr="00773E13">
              <w:rPr>
                <w:rFonts w:ascii="Times New Roman" w:hAnsi="Times New Roman"/>
                <w:noProof/>
                <w:lang w:val="en-AU" w:eastAsia="en-AU"/>
              </w:rPr>
              <w:tab/>
            </w:r>
            <w:r w:rsidRPr="00773E13">
              <w:rPr>
                <w:rStyle w:val="Hyperlink"/>
                <w:rFonts w:ascii="Times New Roman" w:hAnsi="Times New Roman"/>
                <w:noProof/>
              </w:rPr>
              <w:t>Interfac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5</w:t>
            </w:r>
            <w:r w:rsidRPr="00773E13">
              <w:rPr>
                <w:rFonts w:ascii="Times New Roman" w:hAnsi="Times New Roman"/>
                <w:noProof/>
                <w:webHidden/>
              </w:rPr>
              <w:fldChar w:fldCharType="end"/>
            </w:r>
          </w:hyperlink>
        </w:p>
        <w:p w14:paraId="5DED1ACC" w14:textId="4520E721"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56" w:history="1">
            <w:r w:rsidRPr="00773E13">
              <w:rPr>
                <w:rStyle w:val="Hyperlink"/>
                <w:rFonts w:ascii="Times New Roman" w:hAnsi="Times New Roman"/>
                <w:noProof/>
              </w:rPr>
              <w:t>4.5.</w:t>
            </w:r>
            <w:r w:rsidRPr="00773E13">
              <w:rPr>
                <w:rFonts w:ascii="Times New Roman" w:hAnsi="Times New Roman"/>
                <w:noProof/>
                <w:lang w:val="en-AU" w:eastAsia="en-AU"/>
              </w:rPr>
              <w:tab/>
            </w:r>
            <w:r w:rsidRPr="00773E13">
              <w:rPr>
                <w:rStyle w:val="Hyperlink"/>
                <w:rFonts w:ascii="Times New Roman" w:hAnsi="Times New Roman"/>
                <w:noProof/>
              </w:rPr>
              <w:t>Classification and Control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6</w:t>
            </w:r>
            <w:r w:rsidRPr="00773E13">
              <w:rPr>
                <w:rFonts w:ascii="Times New Roman" w:hAnsi="Times New Roman"/>
                <w:noProof/>
                <w:webHidden/>
              </w:rPr>
              <w:fldChar w:fldCharType="end"/>
            </w:r>
          </w:hyperlink>
        </w:p>
        <w:p w14:paraId="6C29EC55" w14:textId="6C8D4FB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7" w:history="1">
            <w:r w:rsidRPr="00773E13">
              <w:rPr>
                <w:rStyle w:val="Hyperlink"/>
                <w:rFonts w:ascii="Times New Roman" w:hAnsi="Times New Roman"/>
                <w:noProof/>
              </w:rPr>
              <w:t>4.5.1.</w:t>
            </w:r>
            <w:r w:rsidRPr="00773E13">
              <w:rPr>
                <w:rFonts w:ascii="Times New Roman" w:hAnsi="Times New Roman"/>
                <w:noProof/>
                <w:lang w:val="en-AU" w:eastAsia="en-AU"/>
              </w:rPr>
              <w:tab/>
            </w:r>
            <w:r w:rsidRPr="00773E13">
              <w:rPr>
                <w:rStyle w:val="Hyperlink"/>
                <w:rFonts w:ascii="Times New Roman" w:hAnsi="Times New Roman"/>
                <w:noProof/>
              </w:rPr>
              <w:t>Serial Library</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7</w:t>
            </w:r>
            <w:r w:rsidRPr="00773E13">
              <w:rPr>
                <w:rFonts w:ascii="Times New Roman" w:hAnsi="Times New Roman"/>
                <w:noProof/>
                <w:webHidden/>
              </w:rPr>
              <w:fldChar w:fldCharType="end"/>
            </w:r>
          </w:hyperlink>
        </w:p>
        <w:p w14:paraId="1F5C6C1F" w14:textId="77B868E0"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8" w:history="1">
            <w:r w:rsidRPr="00773E13">
              <w:rPr>
                <w:rStyle w:val="Hyperlink"/>
                <w:rFonts w:ascii="Times New Roman" w:hAnsi="Times New Roman"/>
                <w:noProof/>
              </w:rPr>
              <w:t>4.5.2.</w:t>
            </w:r>
            <w:r w:rsidRPr="00773E13">
              <w:rPr>
                <w:rFonts w:ascii="Times New Roman" w:hAnsi="Times New Roman"/>
                <w:noProof/>
                <w:lang w:val="en-AU" w:eastAsia="en-AU"/>
              </w:rPr>
              <w:tab/>
            </w:r>
            <w:r w:rsidRPr="00773E13">
              <w:rPr>
                <w:rStyle w:val="Hyperlink"/>
                <w:rFonts w:ascii="Times New Roman" w:hAnsi="Times New Roman"/>
                <w:noProof/>
              </w:rPr>
              <w:t>Feature Extrac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7</w:t>
            </w:r>
            <w:r w:rsidRPr="00773E13">
              <w:rPr>
                <w:rFonts w:ascii="Times New Roman" w:hAnsi="Times New Roman"/>
                <w:noProof/>
                <w:webHidden/>
              </w:rPr>
              <w:fldChar w:fldCharType="end"/>
            </w:r>
          </w:hyperlink>
        </w:p>
        <w:p w14:paraId="37ACA2D3" w14:textId="124B2F4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59" w:history="1">
            <w:r w:rsidRPr="00773E13">
              <w:rPr>
                <w:rStyle w:val="Hyperlink"/>
                <w:rFonts w:ascii="Times New Roman" w:hAnsi="Times New Roman"/>
                <w:noProof/>
              </w:rPr>
              <w:t>4.5.3.</w:t>
            </w:r>
            <w:r w:rsidRPr="00773E13">
              <w:rPr>
                <w:rFonts w:ascii="Times New Roman" w:hAnsi="Times New Roman"/>
                <w:noProof/>
                <w:lang w:val="en-AU" w:eastAsia="en-AU"/>
              </w:rPr>
              <w:tab/>
            </w:r>
            <w:r w:rsidRPr="00773E13">
              <w:rPr>
                <w:rStyle w:val="Hyperlink"/>
                <w:rFonts w:ascii="Times New Roman" w:hAnsi="Times New Roman"/>
                <w:noProof/>
              </w:rPr>
              <w:t>Classification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5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8</w:t>
            </w:r>
            <w:r w:rsidRPr="00773E13">
              <w:rPr>
                <w:rFonts w:ascii="Times New Roman" w:hAnsi="Times New Roman"/>
                <w:noProof/>
                <w:webHidden/>
              </w:rPr>
              <w:fldChar w:fldCharType="end"/>
            </w:r>
          </w:hyperlink>
        </w:p>
        <w:p w14:paraId="74EF5004" w14:textId="43075CD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0" w:history="1">
            <w:r w:rsidRPr="00773E13">
              <w:rPr>
                <w:rStyle w:val="Hyperlink"/>
                <w:rFonts w:ascii="Times New Roman" w:hAnsi="Times New Roman"/>
                <w:noProof/>
              </w:rPr>
              <w:t>4.5.4.</w:t>
            </w:r>
            <w:r w:rsidRPr="00773E13">
              <w:rPr>
                <w:rFonts w:ascii="Times New Roman" w:hAnsi="Times New Roman"/>
                <w:noProof/>
                <w:lang w:val="en-AU" w:eastAsia="en-AU"/>
              </w:rPr>
              <w:tab/>
            </w:r>
            <w:r w:rsidRPr="00773E13">
              <w:rPr>
                <w:rStyle w:val="Hyperlink"/>
                <w:rFonts w:ascii="Times New Roman" w:hAnsi="Times New Roman"/>
                <w:noProof/>
              </w:rPr>
              <w:t>Control Modul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59</w:t>
            </w:r>
            <w:r w:rsidRPr="00773E13">
              <w:rPr>
                <w:rFonts w:ascii="Times New Roman" w:hAnsi="Times New Roman"/>
                <w:noProof/>
                <w:webHidden/>
              </w:rPr>
              <w:fldChar w:fldCharType="end"/>
            </w:r>
          </w:hyperlink>
        </w:p>
        <w:p w14:paraId="1BDDA1B7" w14:textId="19131B41"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1" w:history="1">
            <w:r w:rsidRPr="00773E13">
              <w:rPr>
                <w:rStyle w:val="Hyperlink"/>
                <w:rFonts w:ascii="Times New Roman" w:hAnsi="Times New Roman"/>
                <w:noProof/>
              </w:rPr>
              <w:t>4.6.</w:t>
            </w:r>
            <w:r w:rsidRPr="00773E13">
              <w:rPr>
                <w:rFonts w:ascii="Times New Roman" w:hAnsi="Times New Roman"/>
                <w:noProof/>
                <w:lang w:val="en-AU" w:eastAsia="en-AU"/>
              </w:rPr>
              <w:tab/>
            </w:r>
            <w:r w:rsidRPr="00773E13">
              <w:rPr>
                <w:rStyle w:val="Hyperlink"/>
                <w:rFonts w:ascii="Times New Roman" w:hAnsi="Times New Roman"/>
                <w:noProof/>
              </w:rPr>
              <w:t>3D Printed Prosthetic Ar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0</w:t>
            </w:r>
            <w:r w:rsidRPr="00773E13">
              <w:rPr>
                <w:rFonts w:ascii="Times New Roman" w:hAnsi="Times New Roman"/>
                <w:noProof/>
                <w:webHidden/>
              </w:rPr>
              <w:fldChar w:fldCharType="end"/>
            </w:r>
          </w:hyperlink>
        </w:p>
        <w:p w14:paraId="2091B17D" w14:textId="0ACA92B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2" w:history="1">
            <w:r w:rsidRPr="00773E13">
              <w:rPr>
                <w:rStyle w:val="Hyperlink"/>
                <w:rFonts w:ascii="Times New Roman" w:hAnsi="Times New Roman"/>
                <w:noProof/>
              </w:rPr>
              <w:t>4.7.</w:t>
            </w:r>
            <w:r w:rsidRPr="00773E13">
              <w:rPr>
                <w:rFonts w:ascii="Times New Roman" w:hAnsi="Times New Roman"/>
                <w:noProof/>
                <w:lang w:val="en-AU" w:eastAsia="en-AU"/>
              </w:rPr>
              <w:tab/>
            </w:r>
            <w:r w:rsidRPr="00773E13">
              <w:rPr>
                <w:rStyle w:val="Hyperlink"/>
                <w:rFonts w:ascii="Times New Roman" w:hAnsi="Times New Roman"/>
                <w:noProof/>
              </w:rPr>
              <w:t>Interim Demonstration Hardware an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2</w:t>
            </w:r>
            <w:r w:rsidRPr="00773E13">
              <w:rPr>
                <w:rFonts w:ascii="Times New Roman" w:hAnsi="Times New Roman"/>
                <w:noProof/>
                <w:webHidden/>
              </w:rPr>
              <w:fldChar w:fldCharType="end"/>
            </w:r>
          </w:hyperlink>
        </w:p>
        <w:p w14:paraId="1052D13E" w14:textId="3530CCA3"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3" w:history="1">
            <w:r w:rsidRPr="00773E13">
              <w:rPr>
                <w:rStyle w:val="Hyperlink"/>
                <w:rFonts w:ascii="Times New Roman" w:hAnsi="Times New Roman"/>
                <w:noProof/>
              </w:rPr>
              <w:t>4.7.1.</w:t>
            </w:r>
            <w:r w:rsidRPr="00773E13">
              <w:rPr>
                <w:rFonts w:ascii="Times New Roman" w:hAnsi="Times New Roman"/>
                <w:noProof/>
                <w:lang w:val="en-AU" w:eastAsia="en-AU"/>
              </w:rPr>
              <w:tab/>
            </w:r>
            <w:r w:rsidRPr="00773E13">
              <w:rPr>
                <w:rStyle w:val="Hyperlink"/>
                <w:rFonts w:ascii="Times New Roman" w:hAnsi="Times New Roman"/>
                <w:noProof/>
              </w:rPr>
              <w:t>Interim Demonstration Ap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2</w:t>
            </w:r>
            <w:r w:rsidRPr="00773E13">
              <w:rPr>
                <w:rFonts w:ascii="Times New Roman" w:hAnsi="Times New Roman"/>
                <w:noProof/>
                <w:webHidden/>
              </w:rPr>
              <w:fldChar w:fldCharType="end"/>
            </w:r>
          </w:hyperlink>
        </w:p>
        <w:p w14:paraId="54320047" w14:textId="452871E6"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4" w:history="1">
            <w:r w:rsidRPr="00773E13">
              <w:rPr>
                <w:rStyle w:val="Hyperlink"/>
                <w:rFonts w:ascii="Times New Roman" w:hAnsi="Times New Roman"/>
                <w:noProof/>
              </w:rPr>
              <w:t>4.7.2.</w:t>
            </w:r>
            <w:r w:rsidRPr="00773E13">
              <w:rPr>
                <w:rFonts w:ascii="Times New Roman" w:hAnsi="Times New Roman"/>
                <w:noProof/>
                <w:lang w:val="en-AU" w:eastAsia="en-AU"/>
              </w:rPr>
              <w:tab/>
            </w:r>
            <w:r w:rsidRPr="00773E13">
              <w:rPr>
                <w:rStyle w:val="Hyperlink"/>
                <w:rFonts w:ascii="Times New Roman" w:hAnsi="Times New Roman"/>
                <w:noProof/>
              </w:rPr>
              <w:t>Interim Demonstration Board Hard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2</w:t>
            </w:r>
            <w:r w:rsidRPr="00773E13">
              <w:rPr>
                <w:rFonts w:ascii="Times New Roman" w:hAnsi="Times New Roman"/>
                <w:noProof/>
                <w:webHidden/>
              </w:rPr>
              <w:fldChar w:fldCharType="end"/>
            </w:r>
          </w:hyperlink>
        </w:p>
        <w:p w14:paraId="1D418BF2" w14:textId="0DEF026F"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5" w:history="1">
            <w:r w:rsidRPr="00773E13">
              <w:rPr>
                <w:rStyle w:val="Hyperlink"/>
                <w:rFonts w:ascii="Times New Roman" w:hAnsi="Times New Roman"/>
                <w:noProof/>
              </w:rPr>
              <w:t>4.7.3.</w:t>
            </w:r>
            <w:r w:rsidRPr="00773E13">
              <w:rPr>
                <w:rFonts w:ascii="Times New Roman" w:hAnsi="Times New Roman"/>
                <w:noProof/>
                <w:lang w:val="en-AU" w:eastAsia="en-AU"/>
              </w:rPr>
              <w:tab/>
            </w:r>
            <w:r w:rsidRPr="00773E13">
              <w:rPr>
                <w:rStyle w:val="Hyperlink"/>
                <w:rFonts w:ascii="Times New Roman" w:hAnsi="Times New Roman"/>
                <w:noProof/>
              </w:rPr>
              <w:t>Interim Demonstration Board Software</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4</w:t>
            </w:r>
            <w:r w:rsidRPr="00773E13">
              <w:rPr>
                <w:rFonts w:ascii="Times New Roman" w:hAnsi="Times New Roman"/>
                <w:noProof/>
                <w:webHidden/>
              </w:rPr>
              <w:fldChar w:fldCharType="end"/>
            </w:r>
          </w:hyperlink>
        </w:p>
        <w:p w14:paraId="76A288D2" w14:textId="443F5FC9"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6" w:history="1">
            <w:r w:rsidRPr="00773E13">
              <w:rPr>
                <w:rStyle w:val="Hyperlink"/>
                <w:rFonts w:ascii="Times New Roman" w:hAnsi="Times New Roman"/>
                <w:noProof/>
              </w:rPr>
              <w:t>4.8.</w:t>
            </w:r>
            <w:r w:rsidRPr="00773E13">
              <w:rPr>
                <w:rFonts w:ascii="Times New Roman" w:hAnsi="Times New Roman"/>
                <w:noProof/>
                <w:lang w:val="en-AU" w:eastAsia="en-AU"/>
              </w:rPr>
              <w:tab/>
            </w:r>
            <w:r w:rsidRPr="00773E13">
              <w:rPr>
                <w:rStyle w:val="Hyperlink"/>
                <w:rFonts w:ascii="Times New Roman" w:hAnsi="Times New Roman"/>
                <w:noProof/>
              </w:rPr>
              <w:t>Modular Biosignal Front End</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6</w:t>
            </w:r>
            <w:r w:rsidRPr="00773E13">
              <w:rPr>
                <w:rFonts w:ascii="Times New Roman" w:hAnsi="Times New Roman"/>
                <w:noProof/>
                <w:webHidden/>
              </w:rPr>
              <w:fldChar w:fldCharType="end"/>
            </w:r>
          </w:hyperlink>
        </w:p>
        <w:p w14:paraId="5467CC2F" w14:textId="5EF4A49A"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67" w:history="1">
            <w:r w:rsidRPr="00773E13">
              <w:rPr>
                <w:rStyle w:val="Hyperlink"/>
                <w:rFonts w:ascii="Times New Roman" w:hAnsi="Times New Roman"/>
                <w:noProof/>
              </w:rPr>
              <w:t>5.</w:t>
            </w:r>
            <w:r w:rsidRPr="00773E13">
              <w:rPr>
                <w:rFonts w:ascii="Times New Roman" w:hAnsi="Times New Roman"/>
                <w:noProof/>
                <w:lang w:val="en-AU" w:eastAsia="en-AU"/>
              </w:rPr>
              <w:tab/>
            </w:r>
            <w:r w:rsidRPr="00773E13">
              <w:rPr>
                <w:rStyle w:val="Hyperlink"/>
                <w:rFonts w:ascii="Times New Roman" w:hAnsi="Times New Roman"/>
                <w:noProof/>
              </w:rPr>
              <w:t>System Evaluation</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9</w:t>
            </w:r>
            <w:r w:rsidRPr="00773E13">
              <w:rPr>
                <w:rFonts w:ascii="Times New Roman" w:hAnsi="Times New Roman"/>
                <w:noProof/>
                <w:webHidden/>
              </w:rPr>
              <w:fldChar w:fldCharType="end"/>
            </w:r>
          </w:hyperlink>
        </w:p>
        <w:p w14:paraId="2D11167E" w14:textId="6277C1D2"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68" w:history="1">
            <w:r w:rsidRPr="00773E13">
              <w:rPr>
                <w:rStyle w:val="Hyperlink"/>
                <w:rFonts w:ascii="Times New Roman" w:hAnsi="Times New Roman"/>
                <w:noProof/>
              </w:rPr>
              <w:t>5.1.</w:t>
            </w:r>
            <w:r w:rsidRPr="00773E13">
              <w:rPr>
                <w:rFonts w:ascii="Times New Roman" w:hAnsi="Times New Roman"/>
                <w:noProof/>
                <w:lang w:val="en-AU" w:eastAsia="en-AU"/>
              </w:rPr>
              <w:tab/>
            </w:r>
            <w:r w:rsidRPr="00773E13">
              <w:rPr>
                <w:rStyle w:val="Hyperlink"/>
                <w:rFonts w:ascii="Times New Roman" w:hAnsi="Times New Roman"/>
                <w:noProof/>
              </w:rPr>
              <w:t>Testing and Evaluation Processe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9</w:t>
            </w:r>
            <w:r w:rsidRPr="00773E13">
              <w:rPr>
                <w:rFonts w:ascii="Times New Roman" w:hAnsi="Times New Roman"/>
                <w:noProof/>
                <w:webHidden/>
              </w:rPr>
              <w:fldChar w:fldCharType="end"/>
            </w:r>
          </w:hyperlink>
        </w:p>
        <w:p w14:paraId="0398BD70" w14:textId="5D4EAADA"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69" w:history="1">
            <w:r w:rsidRPr="00773E13">
              <w:rPr>
                <w:rStyle w:val="Hyperlink"/>
                <w:rFonts w:ascii="Times New Roman" w:hAnsi="Times New Roman"/>
                <w:noProof/>
              </w:rPr>
              <w:t>5.1.1.</w:t>
            </w:r>
            <w:r w:rsidRPr="00773E13">
              <w:rPr>
                <w:rFonts w:ascii="Times New Roman" w:hAnsi="Times New Roman"/>
                <w:noProof/>
                <w:lang w:val="en-AU" w:eastAsia="en-AU"/>
              </w:rPr>
              <w:tab/>
            </w:r>
            <w:r w:rsidRPr="00773E13">
              <w:rPr>
                <w:rStyle w:val="Hyperlink"/>
                <w:rFonts w:ascii="Times New Roman" w:hAnsi="Times New Roman"/>
                <w:noProof/>
              </w:rPr>
              <w:t>Functionality Testing of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6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69</w:t>
            </w:r>
            <w:r w:rsidRPr="00773E13">
              <w:rPr>
                <w:rFonts w:ascii="Times New Roman" w:hAnsi="Times New Roman"/>
                <w:noProof/>
                <w:webHidden/>
              </w:rPr>
              <w:fldChar w:fldCharType="end"/>
            </w:r>
          </w:hyperlink>
        </w:p>
        <w:p w14:paraId="15A8271D" w14:textId="6264CC6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0" w:history="1">
            <w:r w:rsidRPr="00773E13">
              <w:rPr>
                <w:rStyle w:val="Hyperlink"/>
                <w:rFonts w:ascii="Times New Roman" w:hAnsi="Times New Roman"/>
                <w:noProof/>
              </w:rPr>
              <w:t>5.1.2.</w:t>
            </w:r>
            <w:r w:rsidRPr="00773E13">
              <w:rPr>
                <w:rFonts w:ascii="Times New Roman" w:hAnsi="Times New Roman"/>
                <w:noProof/>
                <w:lang w:val="en-AU" w:eastAsia="en-AU"/>
              </w:rPr>
              <w:tab/>
            </w:r>
            <w:r w:rsidRPr="00773E13">
              <w:rPr>
                <w:rStyle w:val="Hyperlink"/>
                <w:rFonts w:ascii="Times New Roman" w:hAnsi="Times New Roman"/>
                <w:noProof/>
              </w:rPr>
              <w:t>Establishment of the Bluetooth Lin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0</w:t>
            </w:r>
            <w:r w:rsidRPr="00773E13">
              <w:rPr>
                <w:rFonts w:ascii="Times New Roman" w:hAnsi="Times New Roman"/>
                <w:noProof/>
                <w:webHidden/>
              </w:rPr>
              <w:fldChar w:fldCharType="end"/>
            </w:r>
          </w:hyperlink>
        </w:p>
        <w:p w14:paraId="6EF14A91" w14:textId="77B3164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1" w:history="1">
            <w:r w:rsidRPr="00773E13">
              <w:rPr>
                <w:rStyle w:val="Hyperlink"/>
                <w:rFonts w:ascii="Times New Roman" w:hAnsi="Times New Roman"/>
                <w:noProof/>
              </w:rPr>
              <w:t>5.1.3.</w:t>
            </w:r>
            <w:r w:rsidRPr="00773E13">
              <w:rPr>
                <w:rFonts w:ascii="Times New Roman" w:hAnsi="Times New Roman"/>
                <w:noProof/>
                <w:lang w:val="en-AU" w:eastAsia="en-AU"/>
              </w:rPr>
              <w:tab/>
            </w:r>
            <w:r w:rsidRPr="00773E13">
              <w:rPr>
                <w:rStyle w:val="Hyperlink"/>
                <w:rFonts w:ascii="Times New Roman" w:hAnsi="Times New Roman"/>
                <w:noProof/>
              </w:rPr>
              <w:t>EEG Data Acquisition using the ADS1299</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0</w:t>
            </w:r>
            <w:r w:rsidRPr="00773E13">
              <w:rPr>
                <w:rFonts w:ascii="Times New Roman" w:hAnsi="Times New Roman"/>
                <w:noProof/>
                <w:webHidden/>
              </w:rPr>
              <w:fldChar w:fldCharType="end"/>
            </w:r>
          </w:hyperlink>
        </w:p>
        <w:p w14:paraId="39C67E02" w14:textId="5790C06D"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2" w:history="1">
            <w:r w:rsidRPr="00773E13">
              <w:rPr>
                <w:rStyle w:val="Hyperlink"/>
                <w:rFonts w:ascii="Times New Roman" w:hAnsi="Times New Roman"/>
                <w:noProof/>
              </w:rPr>
              <w:t>5.1.4.</w:t>
            </w:r>
            <w:r w:rsidRPr="00773E13">
              <w:rPr>
                <w:rFonts w:ascii="Times New Roman" w:hAnsi="Times New Roman"/>
                <w:noProof/>
                <w:lang w:val="en-AU" w:eastAsia="en-AU"/>
              </w:rPr>
              <w:tab/>
            </w:r>
            <w:r w:rsidRPr="00773E13">
              <w:rPr>
                <w:rStyle w:val="Hyperlink"/>
                <w:rFonts w:ascii="Times New Roman" w:hAnsi="Times New Roman"/>
                <w:noProof/>
              </w:rPr>
              <w:t>Generation of the PWM Control Signal</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2</w:t>
            </w:r>
            <w:r w:rsidRPr="00773E13">
              <w:rPr>
                <w:rFonts w:ascii="Times New Roman" w:hAnsi="Times New Roman"/>
                <w:noProof/>
                <w:webHidden/>
              </w:rPr>
              <w:fldChar w:fldCharType="end"/>
            </w:r>
          </w:hyperlink>
        </w:p>
        <w:p w14:paraId="0EDCEAC5" w14:textId="2372733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3" w:history="1">
            <w:r w:rsidRPr="00773E13">
              <w:rPr>
                <w:rStyle w:val="Hyperlink"/>
                <w:rFonts w:ascii="Times New Roman" w:hAnsi="Times New Roman"/>
                <w:noProof/>
              </w:rPr>
              <w:t>5.1.5.</w:t>
            </w:r>
            <w:r w:rsidRPr="00773E13">
              <w:rPr>
                <w:rFonts w:ascii="Times New Roman" w:hAnsi="Times New Roman"/>
                <w:noProof/>
                <w:lang w:val="en-AU" w:eastAsia="en-AU"/>
              </w:rPr>
              <w:tab/>
            </w:r>
            <w:r w:rsidRPr="00773E13">
              <w:rPr>
                <w:rStyle w:val="Hyperlink"/>
                <w:rFonts w:ascii="Times New Roman" w:hAnsi="Times New Roman"/>
                <w:noProof/>
              </w:rPr>
              <w:t>Calculating the DC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2</w:t>
            </w:r>
            <w:r w:rsidRPr="00773E13">
              <w:rPr>
                <w:rFonts w:ascii="Times New Roman" w:hAnsi="Times New Roman"/>
                <w:noProof/>
                <w:webHidden/>
              </w:rPr>
              <w:fldChar w:fldCharType="end"/>
            </w:r>
          </w:hyperlink>
        </w:p>
        <w:p w14:paraId="4C274B73" w14:textId="2940AC85"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4" w:history="1">
            <w:r w:rsidRPr="00773E13">
              <w:rPr>
                <w:rStyle w:val="Hyperlink"/>
                <w:rFonts w:ascii="Times New Roman" w:hAnsi="Times New Roman"/>
                <w:noProof/>
              </w:rPr>
              <w:t>5.1.6.</w:t>
            </w:r>
            <w:r w:rsidRPr="00773E13">
              <w:rPr>
                <w:rFonts w:ascii="Times New Roman" w:hAnsi="Times New Roman"/>
                <w:noProof/>
                <w:lang w:val="en-AU" w:eastAsia="en-AU"/>
              </w:rPr>
              <w:tab/>
            </w:r>
            <w:r w:rsidRPr="00773E13">
              <w:rPr>
                <w:rStyle w:val="Hyperlink"/>
                <w:rFonts w:ascii="Times New Roman" w:hAnsi="Times New Roman"/>
                <w:noProof/>
              </w:rPr>
              <w:t>Testing the SV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3</w:t>
            </w:r>
            <w:r w:rsidRPr="00773E13">
              <w:rPr>
                <w:rFonts w:ascii="Times New Roman" w:hAnsi="Times New Roman"/>
                <w:noProof/>
                <w:webHidden/>
              </w:rPr>
              <w:fldChar w:fldCharType="end"/>
            </w:r>
          </w:hyperlink>
        </w:p>
        <w:p w14:paraId="1A866A59" w14:textId="163F671B"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5" w:history="1">
            <w:r w:rsidRPr="00773E13">
              <w:rPr>
                <w:rStyle w:val="Hyperlink"/>
                <w:rFonts w:ascii="Times New Roman" w:hAnsi="Times New Roman"/>
                <w:noProof/>
              </w:rPr>
              <w:t>5.1.7.</w:t>
            </w:r>
            <w:r w:rsidRPr="00773E13">
              <w:rPr>
                <w:rFonts w:ascii="Times New Roman" w:hAnsi="Times New Roman"/>
                <w:noProof/>
                <w:lang w:val="en-AU" w:eastAsia="en-AU"/>
              </w:rPr>
              <w:tab/>
            </w:r>
            <w:r w:rsidRPr="00773E13">
              <w:rPr>
                <w:rStyle w:val="Hyperlink"/>
                <w:rFonts w:ascii="Times New Roman" w:hAnsi="Times New Roman"/>
                <w:noProof/>
              </w:rPr>
              <w:t>Classifying Real Time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31AA9D91" w14:textId="3C465074"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6" w:history="1">
            <w:r w:rsidRPr="00773E13">
              <w:rPr>
                <w:rStyle w:val="Hyperlink"/>
                <w:rFonts w:ascii="Times New Roman" w:hAnsi="Times New Roman"/>
                <w:noProof/>
              </w:rPr>
              <w:t>5.1.8.</w:t>
            </w:r>
            <w:r w:rsidRPr="00773E13">
              <w:rPr>
                <w:rFonts w:ascii="Times New Roman" w:hAnsi="Times New Roman"/>
                <w:noProof/>
                <w:lang w:val="en-AU" w:eastAsia="en-AU"/>
              </w:rPr>
              <w:tab/>
            </w:r>
            <w:r w:rsidRPr="00773E13">
              <w:rPr>
                <w:rStyle w:val="Hyperlink"/>
                <w:rFonts w:ascii="Times New Roman" w:hAnsi="Times New Roman"/>
                <w:noProof/>
              </w:rPr>
              <w:t>All Together Now!</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796B9738" w14:textId="426C8837"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77" w:history="1">
            <w:r w:rsidRPr="00773E13">
              <w:rPr>
                <w:rStyle w:val="Hyperlink"/>
                <w:rFonts w:ascii="Times New Roman" w:hAnsi="Times New Roman"/>
                <w:noProof/>
              </w:rPr>
              <w:t>5.2.</w:t>
            </w:r>
            <w:r w:rsidRPr="00773E13">
              <w:rPr>
                <w:rFonts w:ascii="Times New Roman" w:hAnsi="Times New Roman"/>
                <w:noProof/>
                <w:lang w:val="en-AU" w:eastAsia="en-AU"/>
              </w:rPr>
              <w:tab/>
            </w:r>
            <w:r w:rsidRPr="00773E13">
              <w:rPr>
                <w:rStyle w:val="Hyperlink"/>
                <w:rFonts w:ascii="Times New Roman" w:hAnsi="Times New Roman"/>
                <w:noProof/>
              </w:rPr>
              <w:t>Generating Classifier Training Data</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2F952D7D" w14:textId="3022FA08"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8" w:history="1">
            <w:r w:rsidRPr="00773E13">
              <w:rPr>
                <w:rStyle w:val="Hyperlink"/>
                <w:rFonts w:ascii="Times New Roman" w:hAnsi="Times New Roman"/>
                <w:noProof/>
              </w:rPr>
              <w:t>5.2.1.</w:t>
            </w:r>
            <w:r w:rsidRPr="00773E13">
              <w:rPr>
                <w:rFonts w:ascii="Times New Roman" w:hAnsi="Times New Roman"/>
                <w:noProof/>
                <w:lang w:val="en-AU" w:eastAsia="en-AU"/>
              </w:rPr>
              <w:tab/>
            </w:r>
            <w:r w:rsidRPr="00773E13">
              <w:rPr>
                <w:rStyle w:val="Hyperlink"/>
                <w:rFonts w:ascii="Times New Roman" w:hAnsi="Times New Roman"/>
                <w:noProof/>
              </w:rPr>
              <w:t>Training Data Acquisition Setup</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08FEEEDA" w14:textId="3DAEC3D2"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79" w:history="1">
            <w:r w:rsidRPr="00773E13">
              <w:rPr>
                <w:rStyle w:val="Hyperlink"/>
                <w:rFonts w:ascii="Times New Roman" w:hAnsi="Times New Roman"/>
                <w:noProof/>
              </w:rPr>
              <w:t>5.2.2.</w:t>
            </w:r>
            <w:r w:rsidRPr="00773E13">
              <w:rPr>
                <w:rFonts w:ascii="Times New Roman" w:hAnsi="Times New Roman"/>
                <w:noProof/>
                <w:lang w:val="en-AU" w:eastAsia="en-AU"/>
              </w:rPr>
              <w:tab/>
            </w:r>
            <w:r w:rsidRPr="00773E13">
              <w:rPr>
                <w:rStyle w:val="Hyperlink"/>
                <w:rFonts w:ascii="Times New Roman" w:hAnsi="Times New Roman"/>
                <w:noProof/>
              </w:rPr>
              <w:t>Training Paradigm</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7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4</w:t>
            </w:r>
            <w:r w:rsidRPr="00773E13">
              <w:rPr>
                <w:rFonts w:ascii="Times New Roman" w:hAnsi="Times New Roman"/>
                <w:noProof/>
                <w:webHidden/>
              </w:rPr>
              <w:fldChar w:fldCharType="end"/>
            </w:r>
          </w:hyperlink>
        </w:p>
        <w:p w14:paraId="371DDDE3" w14:textId="6F2C7311" w:rsidR="00F17AAF" w:rsidRPr="00773E13" w:rsidRDefault="00F17AAF" w:rsidP="00773E13">
          <w:pPr>
            <w:pStyle w:val="TOC3"/>
            <w:tabs>
              <w:tab w:val="left" w:pos="1320"/>
              <w:tab w:val="right" w:leader="dot" w:pos="8755"/>
            </w:tabs>
            <w:spacing w:line="276" w:lineRule="auto"/>
            <w:rPr>
              <w:rFonts w:ascii="Times New Roman" w:hAnsi="Times New Roman"/>
              <w:noProof/>
              <w:lang w:val="en-AU" w:eastAsia="en-AU"/>
            </w:rPr>
          </w:pPr>
          <w:hyperlink w:anchor="_Toc44077180" w:history="1">
            <w:r w:rsidRPr="00773E13">
              <w:rPr>
                <w:rStyle w:val="Hyperlink"/>
                <w:rFonts w:ascii="Times New Roman" w:hAnsi="Times New Roman"/>
                <w:noProof/>
              </w:rPr>
              <w:t>5.2.3.</w:t>
            </w:r>
            <w:r w:rsidRPr="00773E13">
              <w:rPr>
                <w:rFonts w:ascii="Times New Roman" w:hAnsi="Times New Roman"/>
                <w:noProof/>
                <w:lang w:val="en-AU" w:eastAsia="en-AU"/>
              </w:rPr>
              <w:tab/>
            </w:r>
            <w:r w:rsidRPr="00773E13">
              <w:rPr>
                <w:rStyle w:val="Hyperlink"/>
                <w:rFonts w:ascii="Times New Roman" w:hAnsi="Times New Roman"/>
                <w:noProof/>
              </w:rPr>
              <w:t>Training Result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5</w:t>
            </w:r>
            <w:r w:rsidRPr="00773E13">
              <w:rPr>
                <w:rFonts w:ascii="Times New Roman" w:hAnsi="Times New Roman"/>
                <w:noProof/>
                <w:webHidden/>
              </w:rPr>
              <w:fldChar w:fldCharType="end"/>
            </w:r>
          </w:hyperlink>
        </w:p>
        <w:p w14:paraId="0FD62C41" w14:textId="1FC6492E"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1" w:history="1">
            <w:r w:rsidRPr="00773E13">
              <w:rPr>
                <w:rStyle w:val="Hyperlink"/>
                <w:rFonts w:ascii="Times New Roman" w:hAnsi="Times New Roman"/>
                <w:noProof/>
              </w:rPr>
              <w:t>6.</w:t>
            </w:r>
            <w:r w:rsidRPr="00773E13">
              <w:rPr>
                <w:rFonts w:ascii="Times New Roman" w:hAnsi="Times New Roman"/>
                <w:noProof/>
                <w:lang w:val="en-AU" w:eastAsia="en-AU"/>
              </w:rPr>
              <w:tab/>
            </w:r>
            <w:r w:rsidRPr="00773E13">
              <w:rPr>
                <w:rStyle w:val="Hyperlink"/>
                <w:rFonts w:ascii="Times New Roman" w:hAnsi="Times New Roman"/>
                <w:noProof/>
              </w:rPr>
              <w:t>Conclusions and Future Work</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7</w:t>
            </w:r>
            <w:r w:rsidRPr="00773E13">
              <w:rPr>
                <w:rFonts w:ascii="Times New Roman" w:hAnsi="Times New Roman"/>
                <w:noProof/>
                <w:webHidden/>
              </w:rPr>
              <w:fldChar w:fldCharType="end"/>
            </w:r>
          </w:hyperlink>
        </w:p>
        <w:p w14:paraId="266C6479" w14:textId="58011F5C"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2" w:history="1">
            <w:r w:rsidRPr="00773E13">
              <w:rPr>
                <w:rStyle w:val="Hyperlink"/>
                <w:rFonts w:ascii="Times New Roman" w:hAnsi="Times New Roman"/>
                <w:noProof/>
              </w:rPr>
              <w:t>6.1.</w:t>
            </w:r>
            <w:r w:rsidRPr="00773E13">
              <w:rPr>
                <w:rFonts w:ascii="Times New Roman" w:hAnsi="Times New Roman"/>
                <w:noProof/>
                <w:lang w:val="en-AU" w:eastAsia="en-AU"/>
              </w:rPr>
              <w:tab/>
            </w:r>
            <w:r w:rsidRPr="00773E13">
              <w:rPr>
                <w:rStyle w:val="Hyperlink"/>
                <w:rFonts w:ascii="Times New Roman" w:hAnsi="Times New Roman"/>
                <w:noProof/>
              </w:rPr>
              <w:t>Soft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7</w:t>
            </w:r>
            <w:r w:rsidRPr="00773E13">
              <w:rPr>
                <w:rFonts w:ascii="Times New Roman" w:hAnsi="Times New Roman"/>
                <w:noProof/>
                <w:webHidden/>
              </w:rPr>
              <w:fldChar w:fldCharType="end"/>
            </w:r>
          </w:hyperlink>
        </w:p>
        <w:p w14:paraId="27574BE7" w14:textId="356BD87F" w:rsidR="00F17AAF" w:rsidRPr="00773E13" w:rsidRDefault="00F17AAF" w:rsidP="00773E13">
          <w:pPr>
            <w:pStyle w:val="TOC2"/>
            <w:tabs>
              <w:tab w:val="left" w:pos="880"/>
              <w:tab w:val="right" w:leader="dot" w:pos="8755"/>
            </w:tabs>
            <w:spacing w:line="276" w:lineRule="auto"/>
            <w:rPr>
              <w:rFonts w:ascii="Times New Roman" w:hAnsi="Times New Roman"/>
              <w:noProof/>
              <w:lang w:val="en-AU" w:eastAsia="en-AU"/>
            </w:rPr>
          </w:pPr>
          <w:hyperlink w:anchor="_Toc44077183" w:history="1">
            <w:r w:rsidRPr="00773E13">
              <w:rPr>
                <w:rStyle w:val="Hyperlink"/>
                <w:rFonts w:ascii="Times New Roman" w:hAnsi="Times New Roman"/>
                <w:noProof/>
              </w:rPr>
              <w:t>6.2.</w:t>
            </w:r>
            <w:r w:rsidRPr="00773E13">
              <w:rPr>
                <w:rFonts w:ascii="Times New Roman" w:hAnsi="Times New Roman"/>
                <w:noProof/>
                <w:lang w:val="en-AU" w:eastAsia="en-AU"/>
              </w:rPr>
              <w:tab/>
            </w:r>
            <w:r w:rsidRPr="00773E13">
              <w:rPr>
                <w:rStyle w:val="Hyperlink"/>
                <w:rFonts w:ascii="Times New Roman" w:hAnsi="Times New Roman"/>
                <w:noProof/>
              </w:rPr>
              <w:t>Hardware Expansions</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3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78</w:t>
            </w:r>
            <w:r w:rsidRPr="00773E13">
              <w:rPr>
                <w:rFonts w:ascii="Times New Roman" w:hAnsi="Times New Roman"/>
                <w:noProof/>
                <w:webHidden/>
              </w:rPr>
              <w:fldChar w:fldCharType="end"/>
            </w:r>
          </w:hyperlink>
        </w:p>
        <w:p w14:paraId="5B079D81" w14:textId="13762022" w:rsidR="00F17AAF" w:rsidRPr="00773E13" w:rsidRDefault="00F17AAF" w:rsidP="00773E13">
          <w:pPr>
            <w:pStyle w:val="TOC1"/>
            <w:tabs>
              <w:tab w:val="left" w:pos="440"/>
              <w:tab w:val="right" w:leader="dot" w:pos="8755"/>
            </w:tabs>
            <w:spacing w:line="276" w:lineRule="auto"/>
            <w:rPr>
              <w:rFonts w:ascii="Times New Roman" w:hAnsi="Times New Roman"/>
              <w:noProof/>
              <w:lang w:val="en-AU" w:eastAsia="en-AU"/>
            </w:rPr>
          </w:pPr>
          <w:hyperlink w:anchor="_Toc44077184" w:history="1">
            <w:r w:rsidRPr="00773E13">
              <w:rPr>
                <w:rStyle w:val="Hyperlink"/>
                <w:rFonts w:ascii="Times New Roman" w:hAnsi="Times New Roman"/>
                <w:noProof/>
              </w:rPr>
              <w:t>7.</w:t>
            </w:r>
            <w:r w:rsidRPr="00773E13">
              <w:rPr>
                <w:rFonts w:ascii="Times New Roman" w:hAnsi="Times New Roman"/>
                <w:noProof/>
                <w:lang w:val="en-AU" w:eastAsia="en-AU"/>
              </w:rPr>
              <w:tab/>
            </w:r>
            <w:r w:rsidRPr="00773E13">
              <w:rPr>
                <w:rStyle w:val="Hyperlink"/>
                <w:rFonts w:ascii="Times New Roman" w:hAnsi="Times New Roman"/>
                <w:noProof/>
              </w:rPr>
              <w:t>Reference List</w:t>
            </w:r>
            <w:r w:rsidRPr="00773E13">
              <w:rPr>
                <w:rFonts w:ascii="Times New Roman" w:hAnsi="Times New Roman"/>
                <w:noProof/>
                <w:webHidden/>
              </w:rPr>
              <w:tab/>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4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80</w:t>
            </w:r>
            <w:r w:rsidRPr="00773E13">
              <w:rPr>
                <w:rFonts w:ascii="Times New Roman" w:hAnsi="Times New Roman"/>
                <w:noProof/>
                <w:webHidden/>
              </w:rPr>
              <w:fldChar w:fldCharType="end"/>
            </w:r>
          </w:hyperlink>
        </w:p>
        <w:p w14:paraId="4E324DBB" w14:textId="76565429"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5" w:history="1">
            <w:r w:rsidRPr="00773E13">
              <w:rPr>
                <w:rStyle w:val="Hyperlink"/>
                <w:rFonts w:ascii="Times New Roman" w:hAnsi="Times New Roman"/>
                <w:noProof/>
              </w:rPr>
              <w:t>Appendix A – Data Acquisition System Schematic</w:t>
            </w:r>
            <w:r w:rsidRPr="00773E13">
              <w:rPr>
                <w:rFonts w:ascii="Times New Roman" w:hAnsi="Times New Roman"/>
                <w:noProof/>
                <w:webHidden/>
              </w:rPr>
              <w:tab/>
            </w:r>
            <w:r w:rsidR="00773E13">
              <w:rPr>
                <w:rFonts w:ascii="Times New Roman" w:hAnsi="Times New Roman"/>
                <w:noProof/>
                <w:webHidden/>
              </w:rPr>
              <w:t>A-</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5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7ADCE00A" w14:textId="179D14DF"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6" w:history="1">
            <w:r w:rsidRPr="00773E13">
              <w:rPr>
                <w:rStyle w:val="Hyperlink"/>
                <w:rFonts w:ascii="Times New Roman" w:hAnsi="Times New Roman"/>
                <w:noProof/>
              </w:rPr>
              <w:t>Appendix B – Data Acquisition System Gerber Files</w:t>
            </w:r>
            <w:r w:rsidRPr="00773E13">
              <w:rPr>
                <w:rFonts w:ascii="Times New Roman" w:hAnsi="Times New Roman"/>
                <w:noProof/>
                <w:webHidden/>
              </w:rPr>
              <w:tab/>
            </w:r>
            <w:r w:rsidR="00773E13">
              <w:rPr>
                <w:rFonts w:ascii="Times New Roman" w:hAnsi="Times New Roman"/>
                <w:noProof/>
                <w:webHidden/>
              </w:rPr>
              <w:t>B-</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6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068BC910" w14:textId="41254A51"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7" w:history="1">
            <w:r w:rsidRPr="00773E13">
              <w:rPr>
                <w:rStyle w:val="Hyperlink"/>
                <w:rFonts w:ascii="Times New Roman" w:hAnsi="Times New Roman"/>
                <w:noProof/>
              </w:rPr>
              <w:t>Appendix C – Data Acquisition Board Bill of Materials</w:t>
            </w:r>
            <w:r w:rsidRPr="00773E13">
              <w:rPr>
                <w:rFonts w:ascii="Times New Roman" w:hAnsi="Times New Roman"/>
                <w:noProof/>
                <w:webHidden/>
              </w:rPr>
              <w:tab/>
            </w:r>
            <w:r w:rsidR="00773E13">
              <w:rPr>
                <w:rFonts w:ascii="Times New Roman" w:hAnsi="Times New Roman"/>
                <w:noProof/>
                <w:webHidden/>
              </w:rPr>
              <w:t>C-</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7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3BAD0DCE" w14:textId="0AC2095D"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8" w:history="1">
            <w:r w:rsidRPr="00773E13">
              <w:rPr>
                <w:rStyle w:val="Hyperlink"/>
                <w:rFonts w:ascii="Times New Roman" w:hAnsi="Times New Roman"/>
                <w:noProof/>
              </w:rPr>
              <w:t>Appendix D – Data Acquisition Software Documentation Excerpt</w:t>
            </w:r>
            <w:r w:rsidRPr="00773E13">
              <w:rPr>
                <w:rFonts w:ascii="Times New Roman" w:hAnsi="Times New Roman"/>
                <w:noProof/>
                <w:webHidden/>
              </w:rPr>
              <w:tab/>
            </w:r>
            <w:r w:rsidR="00773E13">
              <w:rPr>
                <w:rFonts w:ascii="Times New Roman" w:hAnsi="Times New Roman"/>
                <w:noProof/>
                <w:webHidden/>
              </w:rPr>
              <w:t>D-</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8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78F76B01" w14:textId="50D1D113"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89" w:history="1">
            <w:r w:rsidRPr="00773E13">
              <w:rPr>
                <w:rStyle w:val="Hyperlink"/>
                <w:rFonts w:ascii="Times New Roman" w:hAnsi="Times New Roman"/>
                <w:noProof/>
              </w:rPr>
              <w:t>Appendix E – Classification and Control Board Schematic</w:t>
            </w:r>
            <w:r w:rsidRPr="00773E13">
              <w:rPr>
                <w:rFonts w:ascii="Times New Roman" w:hAnsi="Times New Roman"/>
                <w:noProof/>
                <w:webHidden/>
              </w:rPr>
              <w:tab/>
            </w:r>
            <w:r w:rsidR="00773E13">
              <w:rPr>
                <w:rFonts w:ascii="Times New Roman" w:hAnsi="Times New Roman"/>
                <w:noProof/>
                <w:webHidden/>
              </w:rPr>
              <w:t>E-</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89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46D0F708" w14:textId="0E64786F"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0" w:history="1">
            <w:r w:rsidRPr="00773E13">
              <w:rPr>
                <w:rStyle w:val="Hyperlink"/>
                <w:rFonts w:ascii="Times New Roman" w:hAnsi="Times New Roman"/>
                <w:noProof/>
              </w:rPr>
              <w:t>Appendix F – Classification and Control Board Gerber Files</w:t>
            </w:r>
            <w:r w:rsidRPr="00773E13">
              <w:rPr>
                <w:rFonts w:ascii="Times New Roman" w:hAnsi="Times New Roman"/>
                <w:noProof/>
                <w:webHidden/>
              </w:rPr>
              <w:tab/>
            </w:r>
            <w:r w:rsidR="00773E13">
              <w:rPr>
                <w:rFonts w:ascii="Times New Roman" w:hAnsi="Times New Roman"/>
                <w:noProof/>
                <w:webHidden/>
              </w:rPr>
              <w:t>F-</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0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59A1B683" w14:textId="505EC97B"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1" w:history="1">
            <w:r w:rsidRPr="00773E13">
              <w:rPr>
                <w:rStyle w:val="Hyperlink"/>
                <w:rFonts w:ascii="Times New Roman" w:hAnsi="Times New Roman"/>
                <w:noProof/>
              </w:rPr>
              <w:t>Appendix G – Classification and Control Board Bill of Materials</w:t>
            </w:r>
            <w:r w:rsidRPr="00773E13">
              <w:rPr>
                <w:rFonts w:ascii="Times New Roman" w:hAnsi="Times New Roman"/>
                <w:noProof/>
                <w:webHidden/>
              </w:rPr>
              <w:tab/>
            </w:r>
            <w:r w:rsidR="00773E13">
              <w:rPr>
                <w:rFonts w:ascii="Times New Roman" w:hAnsi="Times New Roman"/>
                <w:noProof/>
                <w:webHidden/>
              </w:rPr>
              <w:t>G-</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1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2BE399CE" w14:textId="2771AEAC" w:rsidR="00F17AAF" w:rsidRPr="00773E13" w:rsidRDefault="00F17AAF" w:rsidP="00773E13">
          <w:pPr>
            <w:pStyle w:val="TOC1"/>
            <w:tabs>
              <w:tab w:val="right" w:leader="dot" w:pos="8755"/>
            </w:tabs>
            <w:spacing w:line="276" w:lineRule="auto"/>
            <w:rPr>
              <w:rFonts w:ascii="Times New Roman" w:hAnsi="Times New Roman"/>
              <w:noProof/>
              <w:lang w:val="en-AU" w:eastAsia="en-AU"/>
            </w:rPr>
          </w:pPr>
          <w:hyperlink w:anchor="_Toc44077192" w:history="1">
            <w:r w:rsidRPr="00773E13">
              <w:rPr>
                <w:rStyle w:val="Hyperlink"/>
                <w:rFonts w:ascii="Times New Roman" w:hAnsi="Times New Roman"/>
                <w:noProof/>
              </w:rPr>
              <w:t>Appendix H – Mock MENG3800 Project Description (Based on 2018 ENGG3850 Project List [135])</w:t>
            </w:r>
            <w:r w:rsidRPr="00773E13">
              <w:rPr>
                <w:rFonts w:ascii="Times New Roman" w:hAnsi="Times New Roman"/>
                <w:noProof/>
                <w:webHidden/>
              </w:rPr>
              <w:tab/>
            </w:r>
            <w:r w:rsidR="00773E13">
              <w:rPr>
                <w:rFonts w:ascii="Times New Roman" w:hAnsi="Times New Roman"/>
                <w:noProof/>
                <w:webHidden/>
              </w:rPr>
              <w:t>H-</w:t>
            </w:r>
            <w:r w:rsidRPr="00773E13">
              <w:rPr>
                <w:rFonts w:ascii="Times New Roman" w:hAnsi="Times New Roman"/>
                <w:noProof/>
                <w:webHidden/>
              </w:rPr>
              <w:fldChar w:fldCharType="begin"/>
            </w:r>
            <w:r w:rsidRPr="00773E13">
              <w:rPr>
                <w:rFonts w:ascii="Times New Roman" w:hAnsi="Times New Roman"/>
                <w:noProof/>
                <w:webHidden/>
              </w:rPr>
              <w:instrText xml:space="preserve"> PAGEREF _Toc44077192 \h </w:instrText>
            </w:r>
            <w:r w:rsidRPr="00773E13">
              <w:rPr>
                <w:rFonts w:ascii="Times New Roman" w:hAnsi="Times New Roman"/>
                <w:noProof/>
                <w:webHidden/>
              </w:rPr>
            </w:r>
            <w:r w:rsidRPr="00773E13">
              <w:rPr>
                <w:rFonts w:ascii="Times New Roman" w:hAnsi="Times New Roman"/>
                <w:noProof/>
                <w:webHidden/>
              </w:rPr>
              <w:fldChar w:fldCharType="separate"/>
            </w:r>
            <w:r w:rsidRPr="00773E13">
              <w:rPr>
                <w:rFonts w:ascii="Times New Roman" w:hAnsi="Times New Roman"/>
                <w:noProof/>
                <w:webHidden/>
              </w:rPr>
              <w:t>1</w:t>
            </w:r>
            <w:r w:rsidRPr="00773E13">
              <w:rPr>
                <w:rFonts w:ascii="Times New Roman" w:hAnsi="Times New Roman"/>
                <w:noProof/>
                <w:webHidden/>
              </w:rPr>
              <w:fldChar w:fldCharType="end"/>
            </w:r>
          </w:hyperlink>
        </w:p>
        <w:p w14:paraId="11C5EF87" w14:textId="559041FC" w:rsidR="00490097" w:rsidRDefault="00490097" w:rsidP="00773E13">
          <w:pPr>
            <w:spacing w:line="276" w:lineRule="auto"/>
          </w:pPr>
          <w:r w:rsidRPr="00773E13">
            <w:rPr>
              <w:b/>
              <w:bCs/>
              <w:noProof/>
            </w:rPr>
            <w:fldChar w:fldCharType="end"/>
          </w:r>
        </w:p>
      </w:sdtContent>
    </w:sdt>
    <w:p w14:paraId="77D51FC8" w14:textId="3177C1DB" w:rsidR="008E0978" w:rsidRDefault="008E0978" w:rsidP="00443FEC">
      <w:pPr>
        <w:pStyle w:val="Heading3"/>
      </w:pPr>
      <w:r>
        <w:br w:type="page"/>
      </w:r>
    </w:p>
    <w:p w14:paraId="2356F777" w14:textId="6FC7F5C9" w:rsidR="008A7E12" w:rsidRDefault="003D3DF5" w:rsidP="008A7E12">
      <w:pPr>
        <w:pStyle w:val="Heading1"/>
      </w:pPr>
      <w:bookmarkStart w:id="7" w:name="_Toc44077114"/>
      <w:r>
        <w:lastRenderedPageBreak/>
        <w:t>Nomenclature</w:t>
      </w:r>
      <w:bookmarkEnd w:id="7"/>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34B12CE4" w:rsidR="00C05944" w:rsidRDefault="004700D5" w:rsidP="00B83749">
            <w:pPr>
              <w:spacing w:line="276" w:lineRule="auto"/>
              <w:ind w:left="-109"/>
            </w:pPr>
            <w:r>
              <w:t xml:space="preserve">  </w:t>
            </w:r>
            <w:r w:rsidR="00C05944">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18ACB53A" w:rsidR="00C05944" w:rsidRDefault="004700D5" w:rsidP="00B83749">
            <w:pPr>
              <w:spacing w:line="276" w:lineRule="auto"/>
              <w:ind w:left="-109"/>
            </w:pPr>
            <w:r>
              <w:t xml:space="preserve">  </w:t>
            </w:r>
            <w:r w:rsidR="00C05944">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406C6007" w:rsidR="00C05944" w:rsidRDefault="004700D5" w:rsidP="00B83749">
            <w:pPr>
              <w:spacing w:line="276" w:lineRule="auto"/>
              <w:ind w:left="-109"/>
            </w:pPr>
            <w:r>
              <w:t xml:space="preserve">  </w:t>
            </w:r>
            <w:r w:rsidR="00C05944">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3FC9EBEB" w:rsidR="00C05944" w:rsidRDefault="004700D5" w:rsidP="00B83749">
            <w:pPr>
              <w:spacing w:line="276" w:lineRule="auto"/>
              <w:ind w:left="-109"/>
            </w:pPr>
            <w:r>
              <w:t xml:space="preserve">  </w:t>
            </w:r>
            <w:r w:rsidR="00C05944">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6B6FEC52" w:rsidR="00C05944" w:rsidRDefault="004700D5" w:rsidP="00B83749">
            <w:pPr>
              <w:spacing w:line="276" w:lineRule="auto"/>
              <w:ind w:left="-109"/>
            </w:pPr>
            <w:r>
              <w:t xml:space="preserve">  </w:t>
            </w:r>
            <w:r w:rsidR="00C05944">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16FDCA0" w:rsidR="00C05944" w:rsidRDefault="004700D5" w:rsidP="00B83749">
            <w:pPr>
              <w:spacing w:line="276" w:lineRule="auto"/>
              <w:ind w:left="-109"/>
            </w:pPr>
            <w:r>
              <w:t xml:space="preserve">  </w:t>
            </w:r>
            <w:r w:rsidR="00C05944">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0DAAEDC2" w:rsidR="00C05944" w:rsidRDefault="004700D5" w:rsidP="00B83749">
            <w:pPr>
              <w:spacing w:line="276" w:lineRule="auto"/>
              <w:ind w:left="-109"/>
            </w:pPr>
            <w:r>
              <w:t xml:space="preserve">  </w:t>
            </w:r>
            <w:r w:rsidR="00C05944">
              <w:t>AR</w:t>
            </w:r>
          </w:p>
        </w:tc>
        <w:tc>
          <w:tcPr>
            <w:tcW w:w="6963" w:type="dxa"/>
          </w:tcPr>
          <w:p w14:paraId="2027A23C" w14:textId="77777777" w:rsidR="00C05944" w:rsidRDefault="00C05944" w:rsidP="00B83749">
            <w:pPr>
              <w:spacing w:line="276" w:lineRule="auto"/>
            </w:pPr>
            <w:r>
              <w:t>Autoregressive</w:t>
            </w:r>
          </w:p>
        </w:tc>
      </w:tr>
      <w:tr w:rsidR="004700D5" w14:paraId="00895524" w14:textId="77777777" w:rsidTr="004700D5">
        <w:tc>
          <w:tcPr>
            <w:tcW w:w="1800" w:type="dxa"/>
            <w:vAlign w:val="center"/>
          </w:tcPr>
          <w:p w14:paraId="1B24CDD3" w14:textId="4B5281BA" w:rsidR="004700D5" w:rsidRPr="004700D5" w:rsidRDefault="004700D5" w:rsidP="004700D5">
            <w:pPr>
              <w:spacing w:line="276" w:lineRule="auto"/>
              <w:ind w:left="-109"/>
            </w:pPr>
            <m:oMathPara>
              <m:oMathParaPr>
                <m:jc m:val="left"/>
              </m:oMathParaPr>
              <m:oMath>
                <m:r>
                  <w:rPr>
                    <w:rFonts w:ascii="Cambria Math" w:hAnsi="Cambria Math"/>
                  </w:rPr>
                  <m:t>b</m:t>
                </m:r>
              </m:oMath>
            </m:oMathPara>
          </w:p>
        </w:tc>
        <w:tc>
          <w:tcPr>
            <w:tcW w:w="6963" w:type="dxa"/>
          </w:tcPr>
          <w:p w14:paraId="6DF8E580" w14:textId="37479CEE" w:rsidR="004700D5" w:rsidRDefault="004700D5" w:rsidP="004700D5">
            <w:pPr>
              <w:spacing w:line="276" w:lineRule="auto"/>
            </w:pPr>
            <w:r>
              <w:t>The hyperplane offset for SVM classification</w:t>
            </w:r>
          </w:p>
        </w:tc>
      </w:tr>
      <w:tr w:rsidR="004700D5" w14:paraId="0FE70139" w14:textId="77777777" w:rsidTr="00C05944">
        <w:tc>
          <w:tcPr>
            <w:tcW w:w="1800" w:type="dxa"/>
          </w:tcPr>
          <w:p w14:paraId="0E3DFCD5" w14:textId="3DEB79C2" w:rsidR="004700D5" w:rsidRDefault="004700D5" w:rsidP="004700D5">
            <w:pPr>
              <w:spacing w:line="276" w:lineRule="auto"/>
              <w:ind w:left="-109"/>
            </w:pPr>
            <w:r>
              <w:t xml:space="preserve">  BCI</w:t>
            </w:r>
          </w:p>
        </w:tc>
        <w:tc>
          <w:tcPr>
            <w:tcW w:w="6963" w:type="dxa"/>
          </w:tcPr>
          <w:p w14:paraId="7B192D2D" w14:textId="77777777" w:rsidR="004700D5" w:rsidRDefault="004700D5" w:rsidP="004700D5">
            <w:pPr>
              <w:spacing w:line="276" w:lineRule="auto"/>
            </w:pPr>
            <w:r>
              <w:t>Brain Computer Interface</w:t>
            </w:r>
          </w:p>
        </w:tc>
      </w:tr>
      <w:tr w:rsidR="004700D5" w14:paraId="017F060C" w14:textId="77777777" w:rsidTr="00C05944">
        <w:tc>
          <w:tcPr>
            <w:tcW w:w="1800" w:type="dxa"/>
          </w:tcPr>
          <w:p w14:paraId="4B95FAB5" w14:textId="708BCAAE" w:rsidR="004700D5" w:rsidRDefault="004700D5" w:rsidP="004700D5">
            <w:pPr>
              <w:spacing w:line="276" w:lineRule="auto"/>
              <w:ind w:left="-109"/>
            </w:pPr>
            <w:r>
              <w:t xml:space="preserve">  </w:t>
            </w:r>
            <w:proofErr w:type="spellStart"/>
            <w:r>
              <w:t>BOOTx</w:t>
            </w:r>
            <w:proofErr w:type="spellEnd"/>
          </w:p>
        </w:tc>
        <w:tc>
          <w:tcPr>
            <w:tcW w:w="6963" w:type="dxa"/>
          </w:tcPr>
          <w:p w14:paraId="53BFD5EF" w14:textId="4868E312" w:rsidR="004700D5" w:rsidRDefault="004700D5" w:rsidP="004700D5">
            <w:pPr>
              <w:spacing w:line="276" w:lineRule="auto"/>
            </w:pPr>
            <w:r>
              <w:t>STM32 Bootloader Configuration Pins</w:t>
            </w:r>
          </w:p>
        </w:tc>
      </w:tr>
      <w:tr w:rsidR="004700D5" w14:paraId="4CBEE6D2" w14:textId="77777777" w:rsidTr="00C05944">
        <w:tc>
          <w:tcPr>
            <w:tcW w:w="1800" w:type="dxa"/>
          </w:tcPr>
          <w:p w14:paraId="2C26B483" w14:textId="0E9B229E" w:rsidR="004700D5" w:rsidRDefault="004700D5" w:rsidP="004700D5">
            <w:pPr>
              <w:spacing w:line="276" w:lineRule="auto"/>
              <w:ind w:left="-109"/>
            </w:pPr>
            <w:r>
              <w:t xml:space="preserve">  CONFIG1</w:t>
            </w:r>
          </w:p>
        </w:tc>
        <w:tc>
          <w:tcPr>
            <w:tcW w:w="6963" w:type="dxa"/>
          </w:tcPr>
          <w:p w14:paraId="63E7C008" w14:textId="77777777" w:rsidR="004700D5" w:rsidRDefault="004700D5" w:rsidP="004700D5">
            <w:pPr>
              <w:tabs>
                <w:tab w:val="left" w:pos="4157"/>
              </w:tabs>
              <w:spacing w:line="276" w:lineRule="auto"/>
            </w:pPr>
            <w:r>
              <w:t>ADS1299 configuration register number 1</w:t>
            </w:r>
          </w:p>
        </w:tc>
      </w:tr>
      <w:tr w:rsidR="004700D5" w14:paraId="170679E5" w14:textId="77777777" w:rsidTr="00C05944">
        <w:tc>
          <w:tcPr>
            <w:tcW w:w="1800" w:type="dxa"/>
          </w:tcPr>
          <w:p w14:paraId="52A9E00D" w14:textId="0871BE38" w:rsidR="004700D5" w:rsidRDefault="004700D5" w:rsidP="004700D5">
            <w:pPr>
              <w:spacing w:line="276" w:lineRule="auto"/>
              <w:ind w:left="-109"/>
            </w:pPr>
            <w:r>
              <w:t xml:space="preserve">  CONFIG3</w:t>
            </w:r>
          </w:p>
        </w:tc>
        <w:tc>
          <w:tcPr>
            <w:tcW w:w="6963" w:type="dxa"/>
          </w:tcPr>
          <w:p w14:paraId="5A0543CA" w14:textId="77777777" w:rsidR="004700D5" w:rsidRDefault="004700D5" w:rsidP="004700D5">
            <w:pPr>
              <w:tabs>
                <w:tab w:val="left" w:pos="4157"/>
              </w:tabs>
              <w:spacing w:line="276" w:lineRule="auto"/>
            </w:pPr>
            <w:r>
              <w:t>ADS1299 configuration register number 3</w:t>
            </w:r>
          </w:p>
        </w:tc>
      </w:tr>
      <w:tr w:rsidR="004700D5" w14:paraId="3E33D445" w14:textId="77777777" w:rsidTr="00C05944">
        <w:tc>
          <w:tcPr>
            <w:tcW w:w="1800" w:type="dxa"/>
          </w:tcPr>
          <w:p w14:paraId="00C660E9" w14:textId="52828B14" w:rsidR="004700D5" w:rsidRPr="004700D5" w:rsidRDefault="004700D5" w:rsidP="004700D5">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55808324" w14:textId="751E60F1" w:rsidR="004700D5" w:rsidRDefault="004700D5" w:rsidP="004700D5">
            <w:pPr>
              <w:tabs>
                <w:tab w:val="left" w:pos="4157"/>
              </w:tabs>
              <w:spacing w:line="276" w:lineRule="auto"/>
            </w:pPr>
            <w:r>
              <w:t>Chip Select Pin (active low)</w:t>
            </w:r>
          </w:p>
        </w:tc>
      </w:tr>
      <w:tr w:rsidR="004700D5" w14:paraId="14406CCD" w14:textId="77777777" w:rsidTr="00C05944">
        <w:tc>
          <w:tcPr>
            <w:tcW w:w="1800" w:type="dxa"/>
          </w:tcPr>
          <w:p w14:paraId="6E7F140A" w14:textId="666D415F" w:rsidR="004700D5" w:rsidRDefault="004700D5" w:rsidP="004700D5">
            <w:pPr>
              <w:spacing w:line="276" w:lineRule="auto"/>
              <w:ind w:left="-109"/>
            </w:pPr>
            <w:r>
              <w:t xml:space="preserve">  DC</w:t>
            </w:r>
          </w:p>
        </w:tc>
        <w:tc>
          <w:tcPr>
            <w:tcW w:w="6963" w:type="dxa"/>
          </w:tcPr>
          <w:p w14:paraId="1C30B946" w14:textId="77777777" w:rsidR="004700D5" w:rsidRDefault="004700D5" w:rsidP="004700D5">
            <w:pPr>
              <w:spacing w:line="276" w:lineRule="auto"/>
            </w:pPr>
            <w:r>
              <w:t>Direct Current</w:t>
            </w:r>
          </w:p>
        </w:tc>
      </w:tr>
      <w:tr w:rsidR="004700D5" w14:paraId="18B14BCA" w14:textId="77777777" w:rsidTr="00C05944">
        <w:tc>
          <w:tcPr>
            <w:tcW w:w="1800" w:type="dxa"/>
          </w:tcPr>
          <w:p w14:paraId="069ABB0F" w14:textId="2B7C9BAF" w:rsidR="004700D5" w:rsidRDefault="004700D5" w:rsidP="004700D5">
            <w:pPr>
              <w:spacing w:line="276" w:lineRule="auto"/>
              <w:ind w:left="-109"/>
            </w:pPr>
            <w:r>
              <w:t xml:space="preserve">  DCT</w:t>
            </w:r>
          </w:p>
        </w:tc>
        <w:tc>
          <w:tcPr>
            <w:tcW w:w="6963" w:type="dxa"/>
          </w:tcPr>
          <w:p w14:paraId="7906E5F8" w14:textId="77777777" w:rsidR="004700D5" w:rsidRDefault="004700D5" w:rsidP="004700D5">
            <w:pPr>
              <w:spacing w:line="276" w:lineRule="auto"/>
            </w:pPr>
            <w:r>
              <w:t>Discrete Cosine Transform</w:t>
            </w:r>
          </w:p>
        </w:tc>
      </w:tr>
      <w:tr w:rsidR="004700D5" w14:paraId="6A30F94E" w14:textId="77777777" w:rsidTr="00C05944">
        <w:tc>
          <w:tcPr>
            <w:tcW w:w="1800" w:type="dxa"/>
          </w:tcPr>
          <w:p w14:paraId="25F9D128" w14:textId="01BF85CC" w:rsidR="004700D5" w:rsidRDefault="004700D5" w:rsidP="004700D5">
            <w:pPr>
              <w:spacing w:line="276" w:lineRule="auto"/>
              <w:ind w:left="-109"/>
            </w:pPr>
            <w:r>
              <w:t xml:space="preserve">  DMA</w:t>
            </w:r>
          </w:p>
        </w:tc>
        <w:tc>
          <w:tcPr>
            <w:tcW w:w="6963" w:type="dxa"/>
          </w:tcPr>
          <w:p w14:paraId="7BD9B63B" w14:textId="2833B122" w:rsidR="004700D5" w:rsidRDefault="004700D5" w:rsidP="004700D5">
            <w:pPr>
              <w:spacing w:line="276" w:lineRule="auto"/>
            </w:pPr>
            <w:r>
              <w:t>Direct Memory Access</w:t>
            </w:r>
          </w:p>
        </w:tc>
      </w:tr>
      <w:tr w:rsidR="004700D5" w14:paraId="05E68A1E" w14:textId="77777777" w:rsidTr="00C05944">
        <w:tc>
          <w:tcPr>
            <w:tcW w:w="1800" w:type="dxa"/>
          </w:tcPr>
          <w:p w14:paraId="64B53F0D" w14:textId="71B9D8D0" w:rsidR="004700D5" w:rsidRDefault="004700D5" w:rsidP="004700D5">
            <w:pPr>
              <w:spacing w:line="276" w:lineRule="auto"/>
              <w:ind w:left="-109"/>
            </w:pPr>
            <w:r>
              <w:t xml:space="preserve">  DOF</w:t>
            </w:r>
          </w:p>
        </w:tc>
        <w:tc>
          <w:tcPr>
            <w:tcW w:w="6963" w:type="dxa"/>
          </w:tcPr>
          <w:p w14:paraId="1840B82E" w14:textId="77777777" w:rsidR="004700D5" w:rsidRDefault="004700D5" w:rsidP="004700D5">
            <w:pPr>
              <w:spacing w:line="276" w:lineRule="auto"/>
            </w:pPr>
            <w:r>
              <w:t>Degree(s) of Freedom</w:t>
            </w:r>
          </w:p>
        </w:tc>
      </w:tr>
      <w:tr w:rsidR="004700D5" w14:paraId="280752C6" w14:textId="77777777" w:rsidTr="00C05944">
        <w:tc>
          <w:tcPr>
            <w:tcW w:w="1800" w:type="dxa"/>
          </w:tcPr>
          <w:p w14:paraId="784D465C" w14:textId="043DA3F0" w:rsidR="004700D5" w:rsidRPr="006B3048" w:rsidRDefault="004700D5" w:rsidP="004700D5">
            <w:pPr>
              <w:spacing w:line="276" w:lineRule="auto"/>
              <w:ind w:left="-109"/>
            </w:pPr>
            <m:oMathPara>
              <m:oMathParaPr>
                <m:jc m:val="left"/>
              </m:oMathParaPr>
              <m:oMath>
                <m:bar>
                  <m:barPr>
                    <m:pos m:val="top"/>
                    <m:ctrlPr>
                      <w:rPr>
                        <w:rFonts w:ascii="Cambria Math" w:hAnsi="Cambria Math"/>
                        <w:i/>
                      </w:rPr>
                    </m:ctrlPr>
                  </m:barPr>
                  <m:e>
                    <m:r>
                      <m:rPr>
                        <m:sty m:val="p"/>
                      </m:rPr>
                      <w:rPr>
                        <w:rFonts w:ascii="Cambria Math" w:hAnsi="Cambria Math"/>
                      </w:rPr>
                      <m:t>DRDY</m:t>
                    </m:r>
                  </m:e>
                </m:bar>
              </m:oMath>
            </m:oMathPara>
          </w:p>
        </w:tc>
        <w:tc>
          <w:tcPr>
            <w:tcW w:w="6963" w:type="dxa"/>
          </w:tcPr>
          <w:p w14:paraId="479130BB" w14:textId="26746C66" w:rsidR="004700D5" w:rsidRDefault="004700D5" w:rsidP="004700D5">
            <w:pPr>
              <w:tabs>
                <w:tab w:val="left" w:pos="4157"/>
              </w:tabs>
              <w:spacing w:line="276" w:lineRule="auto"/>
            </w:pPr>
            <w:r>
              <w:t>ADS1299 Data Ready Pin. Active Low.</w:t>
            </w:r>
          </w:p>
        </w:tc>
      </w:tr>
      <w:tr w:rsidR="004700D5" w14:paraId="60C30294" w14:textId="77777777" w:rsidTr="00C05944">
        <w:tc>
          <w:tcPr>
            <w:tcW w:w="1800" w:type="dxa"/>
          </w:tcPr>
          <w:p w14:paraId="3BFF2B6E" w14:textId="740BED14" w:rsidR="004700D5" w:rsidRDefault="004700D5" w:rsidP="004700D5">
            <w:pPr>
              <w:spacing w:line="276" w:lineRule="auto"/>
              <w:ind w:left="-109"/>
            </w:pPr>
            <w:r>
              <w:t xml:space="preserve">  DWT</w:t>
            </w:r>
          </w:p>
        </w:tc>
        <w:tc>
          <w:tcPr>
            <w:tcW w:w="6963" w:type="dxa"/>
          </w:tcPr>
          <w:p w14:paraId="4731E8F6" w14:textId="77777777" w:rsidR="004700D5" w:rsidRDefault="004700D5" w:rsidP="004700D5">
            <w:pPr>
              <w:spacing w:line="276" w:lineRule="auto"/>
            </w:pPr>
            <w:r>
              <w:t>Discrete Wavelet Transform</w:t>
            </w:r>
          </w:p>
        </w:tc>
      </w:tr>
      <w:tr w:rsidR="004700D5" w14:paraId="7A76B8C2" w14:textId="77777777" w:rsidTr="00C05944">
        <w:tc>
          <w:tcPr>
            <w:tcW w:w="1800" w:type="dxa"/>
          </w:tcPr>
          <w:p w14:paraId="3446C01B" w14:textId="0C21BC4F" w:rsidR="004700D5" w:rsidRDefault="004700D5" w:rsidP="004700D5">
            <w:pPr>
              <w:spacing w:line="276" w:lineRule="auto"/>
              <w:ind w:left="-109"/>
            </w:pPr>
            <w:r>
              <w:t xml:space="preserve">  ECoG</w:t>
            </w:r>
          </w:p>
        </w:tc>
        <w:tc>
          <w:tcPr>
            <w:tcW w:w="6963" w:type="dxa"/>
          </w:tcPr>
          <w:p w14:paraId="1944AB92" w14:textId="77777777" w:rsidR="004700D5" w:rsidRDefault="004700D5" w:rsidP="004700D5">
            <w:pPr>
              <w:spacing w:line="276" w:lineRule="auto"/>
            </w:pPr>
            <w:r>
              <w:t>Electrocorticography</w:t>
            </w:r>
          </w:p>
        </w:tc>
      </w:tr>
      <w:tr w:rsidR="004700D5" w14:paraId="0367CB60" w14:textId="77777777" w:rsidTr="00C05944">
        <w:tc>
          <w:tcPr>
            <w:tcW w:w="1800" w:type="dxa"/>
          </w:tcPr>
          <w:p w14:paraId="379AD793" w14:textId="4BDBD5D6" w:rsidR="004700D5" w:rsidRDefault="004700D5" w:rsidP="004700D5">
            <w:pPr>
              <w:spacing w:line="276" w:lineRule="auto"/>
              <w:ind w:left="-109"/>
            </w:pPr>
            <w:r>
              <w:t xml:space="preserve">  EEG</w:t>
            </w:r>
          </w:p>
        </w:tc>
        <w:tc>
          <w:tcPr>
            <w:tcW w:w="6963" w:type="dxa"/>
          </w:tcPr>
          <w:p w14:paraId="4A4CE7DC" w14:textId="77777777" w:rsidR="004700D5" w:rsidRDefault="004700D5" w:rsidP="004700D5">
            <w:pPr>
              <w:spacing w:line="276" w:lineRule="auto"/>
            </w:pPr>
            <w:r>
              <w:t>Electroencephalography</w:t>
            </w:r>
          </w:p>
        </w:tc>
      </w:tr>
      <w:tr w:rsidR="004700D5" w14:paraId="2192B3C6" w14:textId="77777777" w:rsidTr="00C05944">
        <w:tc>
          <w:tcPr>
            <w:tcW w:w="1800" w:type="dxa"/>
          </w:tcPr>
          <w:p w14:paraId="4F0A8DD3" w14:textId="6B9F2865" w:rsidR="004700D5" w:rsidRDefault="004700D5" w:rsidP="004700D5">
            <w:pPr>
              <w:spacing w:line="276" w:lineRule="auto"/>
              <w:ind w:left="-109"/>
            </w:pPr>
            <w:r>
              <w:t xml:space="preserve">  EMG</w:t>
            </w:r>
          </w:p>
        </w:tc>
        <w:tc>
          <w:tcPr>
            <w:tcW w:w="6963" w:type="dxa"/>
          </w:tcPr>
          <w:p w14:paraId="62EFB8D5" w14:textId="0271612C" w:rsidR="004700D5" w:rsidRDefault="004700D5" w:rsidP="004700D5">
            <w:pPr>
              <w:spacing w:line="276" w:lineRule="auto"/>
            </w:pPr>
            <w:r>
              <w:t>Electromyography</w:t>
            </w:r>
          </w:p>
        </w:tc>
      </w:tr>
      <w:tr w:rsidR="004700D5" w14:paraId="2E865AF3" w14:textId="77777777" w:rsidTr="00C05944">
        <w:tc>
          <w:tcPr>
            <w:tcW w:w="1800" w:type="dxa"/>
          </w:tcPr>
          <w:p w14:paraId="3FF1DD4B" w14:textId="76E12851" w:rsidR="004700D5" w:rsidRDefault="004700D5" w:rsidP="004700D5">
            <w:pPr>
              <w:spacing w:line="276" w:lineRule="auto"/>
              <w:ind w:left="-109"/>
            </w:pPr>
            <w:r>
              <w:t xml:space="preserve">  EMI</w:t>
            </w:r>
          </w:p>
        </w:tc>
        <w:tc>
          <w:tcPr>
            <w:tcW w:w="6963" w:type="dxa"/>
          </w:tcPr>
          <w:p w14:paraId="3CC361A9" w14:textId="77777777" w:rsidR="004700D5" w:rsidRDefault="004700D5" w:rsidP="004700D5">
            <w:pPr>
              <w:spacing w:line="276" w:lineRule="auto"/>
            </w:pPr>
            <w:r>
              <w:t>Electromagnetic Interference</w:t>
            </w:r>
          </w:p>
        </w:tc>
      </w:tr>
      <w:tr w:rsidR="004700D5" w14:paraId="0070457D" w14:textId="77777777" w:rsidTr="00C05944">
        <w:tc>
          <w:tcPr>
            <w:tcW w:w="1800" w:type="dxa"/>
          </w:tcPr>
          <w:p w14:paraId="735BEBD9" w14:textId="15EEC6A7" w:rsidR="004700D5" w:rsidRDefault="004700D5" w:rsidP="004700D5">
            <w:pPr>
              <w:spacing w:line="276" w:lineRule="auto"/>
              <w:ind w:left="-109"/>
            </w:pPr>
            <w:r>
              <w:t xml:space="preserve">  ERD</w:t>
            </w:r>
          </w:p>
        </w:tc>
        <w:tc>
          <w:tcPr>
            <w:tcW w:w="6963" w:type="dxa"/>
          </w:tcPr>
          <w:p w14:paraId="2873E04A" w14:textId="77777777" w:rsidR="004700D5" w:rsidRDefault="004700D5" w:rsidP="004700D5">
            <w:pPr>
              <w:spacing w:line="276" w:lineRule="auto"/>
            </w:pPr>
            <w:r>
              <w:t>Event Related Desynchronisation</w:t>
            </w:r>
          </w:p>
        </w:tc>
      </w:tr>
      <w:tr w:rsidR="004700D5" w14:paraId="5D336469" w14:textId="77777777" w:rsidTr="00C05944">
        <w:tc>
          <w:tcPr>
            <w:tcW w:w="1800" w:type="dxa"/>
          </w:tcPr>
          <w:p w14:paraId="6E266E46" w14:textId="4C7A8012" w:rsidR="004700D5" w:rsidRDefault="004700D5" w:rsidP="004700D5">
            <w:pPr>
              <w:spacing w:line="276" w:lineRule="auto"/>
              <w:ind w:left="-109"/>
            </w:pPr>
            <w:r>
              <w:t xml:space="preserve">  ERS</w:t>
            </w:r>
          </w:p>
        </w:tc>
        <w:tc>
          <w:tcPr>
            <w:tcW w:w="6963" w:type="dxa"/>
          </w:tcPr>
          <w:p w14:paraId="53617787" w14:textId="77777777" w:rsidR="004700D5" w:rsidRDefault="004700D5" w:rsidP="004700D5">
            <w:pPr>
              <w:spacing w:line="276" w:lineRule="auto"/>
            </w:pPr>
            <w:r>
              <w:t>Event Related Synchronisation</w:t>
            </w:r>
          </w:p>
        </w:tc>
      </w:tr>
      <w:tr w:rsidR="004700D5" w14:paraId="425741BD" w14:textId="77777777" w:rsidTr="00C05944">
        <w:tc>
          <w:tcPr>
            <w:tcW w:w="1800" w:type="dxa"/>
          </w:tcPr>
          <w:p w14:paraId="611F57FA" w14:textId="3A0FA43B" w:rsidR="004700D5" w:rsidRDefault="004700D5" w:rsidP="004700D5">
            <w:pPr>
              <w:spacing w:line="276" w:lineRule="auto"/>
              <w:ind w:left="-109"/>
            </w:pPr>
            <w:r>
              <w:t xml:space="preserve">  ESR</w:t>
            </w:r>
          </w:p>
        </w:tc>
        <w:tc>
          <w:tcPr>
            <w:tcW w:w="6963" w:type="dxa"/>
          </w:tcPr>
          <w:p w14:paraId="0A7EED03" w14:textId="3459ABDC" w:rsidR="004700D5" w:rsidRDefault="004700D5" w:rsidP="004700D5">
            <w:pPr>
              <w:spacing w:line="276" w:lineRule="auto"/>
            </w:pPr>
            <w:r>
              <w:t>Equivalent Series Resistance</w:t>
            </w:r>
          </w:p>
        </w:tc>
      </w:tr>
      <w:tr w:rsidR="004700D5" w14:paraId="358A3293" w14:textId="77777777" w:rsidTr="00C05944">
        <w:tc>
          <w:tcPr>
            <w:tcW w:w="1800" w:type="dxa"/>
          </w:tcPr>
          <w:p w14:paraId="179FFF57" w14:textId="28E7FC9D" w:rsidR="004700D5" w:rsidRDefault="004700D5" w:rsidP="004700D5">
            <w:pPr>
              <w:spacing w:line="276" w:lineRule="auto"/>
              <w:ind w:left="-109"/>
            </w:pPr>
            <w:r>
              <w:t xml:space="preserve">  FDM</w:t>
            </w:r>
          </w:p>
        </w:tc>
        <w:tc>
          <w:tcPr>
            <w:tcW w:w="6963" w:type="dxa"/>
          </w:tcPr>
          <w:p w14:paraId="7013755C" w14:textId="77777777" w:rsidR="004700D5" w:rsidRDefault="004700D5" w:rsidP="004700D5">
            <w:pPr>
              <w:spacing w:line="276" w:lineRule="auto"/>
            </w:pPr>
            <w:r>
              <w:t>Fused Deposition Modelling</w:t>
            </w:r>
          </w:p>
        </w:tc>
      </w:tr>
      <w:tr w:rsidR="004700D5" w14:paraId="5611F25B" w14:textId="77777777" w:rsidTr="00C05944">
        <w:tc>
          <w:tcPr>
            <w:tcW w:w="1800" w:type="dxa"/>
          </w:tcPr>
          <w:p w14:paraId="4256CAFA" w14:textId="3F97BB71" w:rsidR="004700D5" w:rsidRDefault="004700D5" w:rsidP="004700D5">
            <w:pPr>
              <w:spacing w:line="276" w:lineRule="auto"/>
              <w:ind w:left="-109"/>
            </w:pPr>
            <w:r>
              <w:t xml:space="preserve">  FFT</w:t>
            </w:r>
          </w:p>
        </w:tc>
        <w:tc>
          <w:tcPr>
            <w:tcW w:w="6963" w:type="dxa"/>
          </w:tcPr>
          <w:p w14:paraId="16B5C34C" w14:textId="730EFAEE" w:rsidR="004700D5" w:rsidRDefault="004700D5" w:rsidP="004700D5">
            <w:pPr>
              <w:spacing w:line="276" w:lineRule="auto"/>
            </w:pPr>
            <w:r>
              <w:t>Fast Fourier Transform</w:t>
            </w:r>
          </w:p>
        </w:tc>
      </w:tr>
      <w:tr w:rsidR="004700D5" w14:paraId="27E9F36C" w14:textId="77777777" w:rsidTr="00C05944">
        <w:tc>
          <w:tcPr>
            <w:tcW w:w="1800" w:type="dxa"/>
          </w:tcPr>
          <w:p w14:paraId="11C2F777" w14:textId="59C48D48" w:rsidR="004700D5" w:rsidRDefault="004700D5" w:rsidP="004700D5">
            <w:pPr>
              <w:spacing w:line="276" w:lineRule="auto"/>
              <w:ind w:left="-109"/>
            </w:pPr>
            <w:r>
              <w:t xml:space="preserve">  FIFO</w:t>
            </w:r>
          </w:p>
        </w:tc>
        <w:tc>
          <w:tcPr>
            <w:tcW w:w="6963" w:type="dxa"/>
          </w:tcPr>
          <w:p w14:paraId="7F9C3D55" w14:textId="77777777" w:rsidR="004700D5" w:rsidRDefault="004700D5" w:rsidP="004700D5">
            <w:pPr>
              <w:spacing w:line="276" w:lineRule="auto"/>
            </w:pPr>
            <w:r>
              <w:t>First In, First Out</w:t>
            </w:r>
          </w:p>
        </w:tc>
      </w:tr>
      <w:tr w:rsidR="004700D5" w14:paraId="32244FFF" w14:textId="77777777" w:rsidTr="00C05944">
        <w:tc>
          <w:tcPr>
            <w:tcW w:w="1800" w:type="dxa"/>
          </w:tcPr>
          <w:p w14:paraId="552C2E5B" w14:textId="4249B312" w:rsidR="004700D5" w:rsidRDefault="004700D5" w:rsidP="004700D5">
            <w:pPr>
              <w:spacing w:line="276" w:lineRule="auto"/>
              <w:ind w:left="-109"/>
            </w:pPr>
            <w:r>
              <w:t xml:space="preserve">  FRI</w:t>
            </w:r>
          </w:p>
        </w:tc>
        <w:tc>
          <w:tcPr>
            <w:tcW w:w="6963" w:type="dxa"/>
          </w:tcPr>
          <w:p w14:paraId="1AFB34C6" w14:textId="77777777" w:rsidR="004700D5" w:rsidRPr="005B6ADA" w:rsidRDefault="004700D5" w:rsidP="004700D5">
            <w:pPr>
              <w:spacing w:line="276" w:lineRule="auto"/>
            </w:pPr>
            <w:r>
              <w:t>Florida Research Instruments</w:t>
            </w:r>
          </w:p>
        </w:tc>
      </w:tr>
      <w:tr w:rsidR="004700D5" w14:paraId="3E586EB2" w14:textId="77777777" w:rsidTr="00C05944">
        <w:tc>
          <w:tcPr>
            <w:tcW w:w="1800" w:type="dxa"/>
          </w:tcPr>
          <w:p w14:paraId="361DA8BA" w14:textId="42BE48B1" w:rsidR="004700D5" w:rsidRDefault="004700D5" w:rsidP="004700D5">
            <w:pPr>
              <w:spacing w:line="276" w:lineRule="auto"/>
              <w:ind w:left="-109"/>
            </w:pPr>
            <w:r>
              <w:t xml:space="preserve">  FTDI</w:t>
            </w:r>
          </w:p>
        </w:tc>
        <w:tc>
          <w:tcPr>
            <w:tcW w:w="6963" w:type="dxa"/>
          </w:tcPr>
          <w:p w14:paraId="2ADEBF2A" w14:textId="77777777" w:rsidR="004700D5" w:rsidRDefault="004700D5" w:rsidP="004700D5">
            <w:pPr>
              <w:spacing w:line="276" w:lineRule="auto"/>
            </w:pPr>
            <w:r w:rsidRPr="005B6ADA">
              <w:t>Future Technology Devices International</w:t>
            </w:r>
          </w:p>
        </w:tc>
      </w:tr>
      <w:tr w:rsidR="004700D5" w14:paraId="4E359970" w14:textId="77777777" w:rsidTr="00C05944">
        <w:tc>
          <w:tcPr>
            <w:tcW w:w="1800" w:type="dxa"/>
          </w:tcPr>
          <w:p w14:paraId="26939B89" w14:textId="3A68F955" w:rsidR="004700D5" w:rsidRPr="004700D5" w:rsidRDefault="004700D5" w:rsidP="004700D5">
            <w:pPr>
              <w:spacing w:line="276" w:lineRule="auto"/>
              <w:ind w:left="-109"/>
            </w:pPr>
            <m:oMathPara>
              <m:oMathParaPr>
                <m:jc m:val="left"/>
              </m:oMathParaPr>
              <m:oMath>
                <m:r>
                  <w:rPr>
                    <w:rFonts w:ascii="Cambria Math" w:hAnsi="Cambria Math"/>
                  </w:rPr>
                  <m:t>g[n</m:t>
                </m:r>
                <m:r>
                  <w:rPr>
                    <w:rFonts w:ascii="Cambria Math" w:hAnsi="Cambria Math"/>
                  </w:rPr>
                  <m:t>]</m:t>
                </m:r>
              </m:oMath>
            </m:oMathPara>
          </w:p>
        </w:tc>
        <w:tc>
          <w:tcPr>
            <w:tcW w:w="6963" w:type="dxa"/>
          </w:tcPr>
          <w:p w14:paraId="07C290B1" w14:textId="68321741" w:rsidR="004700D5" w:rsidRPr="005B6ADA" w:rsidRDefault="004700D5" w:rsidP="004700D5">
            <w:pPr>
              <w:spacing w:line="276" w:lineRule="auto"/>
            </w:pPr>
            <w:r>
              <w:t>The lowpass filter transfer function in the DWT filter bank</w:t>
            </w:r>
          </w:p>
        </w:tc>
      </w:tr>
      <w:tr w:rsidR="004700D5" w14:paraId="32C8375A" w14:textId="77777777" w:rsidTr="00C05944">
        <w:tc>
          <w:tcPr>
            <w:tcW w:w="1800" w:type="dxa"/>
          </w:tcPr>
          <w:p w14:paraId="619B8498" w14:textId="6B6AFC08" w:rsidR="004700D5" w:rsidRDefault="004700D5" w:rsidP="004700D5">
            <w:pPr>
              <w:spacing w:line="276" w:lineRule="auto"/>
              <w:ind w:left="-109"/>
            </w:pPr>
            <w:r>
              <w:t xml:space="preserve">  GPIO</w:t>
            </w:r>
          </w:p>
        </w:tc>
        <w:tc>
          <w:tcPr>
            <w:tcW w:w="6963" w:type="dxa"/>
          </w:tcPr>
          <w:p w14:paraId="263AA492" w14:textId="77777777" w:rsidR="004700D5" w:rsidRDefault="004700D5" w:rsidP="004700D5">
            <w:pPr>
              <w:tabs>
                <w:tab w:val="left" w:pos="4157"/>
              </w:tabs>
              <w:spacing w:line="276" w:lineRule="auto"/>
            </w:pPr>
            <w:r>
              <w:t>General Purpose Input Output (pin)</w:t>
            </w:r>
          </w:p>
        </w:tc>
      </w:tr>
      <w:tr w:rsidR="004700D5" w14:paraId="781317CD" w14:textId="77777777" w:rsidTr="00C05944">
        <w:tc>
          <w:tcPr>
            <w:tcW w:w="1800" w:type="dxa"/>
          </w:tcPr>
          <w:p w14:paraId="1AA44EBC" w14:textId="6D3BE350" w:rsidR="004700D5" w:rsidRPr="004700D5" w:rsidRDefault="004700D5" w:rsidP="004700D5">
            <w:pPr>
              <w:spacing w:line="276" w:lineRule="auto"/>
              <w:ind w:left="-109"/>
            </w:pPr>
            <m:oMathPara>
              <m:oMathParaPr>
                <m:jc m:val="left"/>
              </m:oMathParaPr>
              <m:oMath>
                <m:r>
                  <w:rPr>
                    <w:rFonts w:ascii="Cambria Math" w:hAnsi="Cambria Math"/>
                  </w:rPr>
                  <m:t>h[n</m:t>
                </m:r>
                <m:r>
                  <w:rPr>
                    <w:rFonts w:ascii="Cambria Math" w:hAnsi="Cambria Math"/>
                  </w:rPr>
                  <m:t>]</m:t>
                </m:r>
              </m:oMath>
            </m:oMathPara>
          </w:p>
        </w:tc>
        <w:tc>
          <w:tcPr>
            <w:tcW w:w="6963" w:type="dxa"/>
          </w:tcPr>
          <w:p w14:paraId="2C6D4C41" w14:textId="2D8C6881" w:rsidR="004700D5" w:rsidRDefault="004700D5" w:rsidP="004700D5">
            <w:pPr>
              <w:tabs>
                <w:tab w:val="left" w:pos="4157"/>
              </w:tabs>
              <w:spacing w:line="276" w:lineRule="auto"/>
            </w:pPr>
            <w:r>
              <w:t>The highpass filter transfer function in the DWT filter bank</w:t>
            </w:r>
          </w:p>
        </w:tc>
      </w:tr>
      <w:tr w:rsidR="004700D5" w14:paraId="550F47DA" w14:textId="77777777" w:rsidTr="00C05944">
        <w:tc>
          <w:tcPr>
            <w:tcW w:w="1800" w:type="dxa"/>
          </w:tcPr>
          <w:p w14:paraId="14CBD0E0" w14:textId="604D98B6" w:rsidR="004700D5" w:rsidRDefault="004700D5" w:rsidP="004700D5">
            <w:pPr>
              <w:spacing w:line="276" w:lineRule="auto"/>
              <w:ind w:left="-109"/>
            </w:pPr>
            <w:r>
              <w:t xml:space="preserve">  HAL</w:t>
            </w:r>
          </w:p>
        </w:tc>
        <w:tc>
          <w:tcPr>
            <w:tcW w:w="6963" w:type="dxa"/>
          </w:tcPr>
          <w:p w14:paraId="6A18D0CD" w14:textId="5719DE4F" w:rsidR="004700D5" w:rsidRDefault="004700D5" w:rsidP="004700D5">
            <w:pPr>
              <w:tabs>
                <w:tab w:val="left" w:pos="4157"/>
              </w:tabs>
              <w:spacing w:line="276" w:lineRule="auto"/>
            </w:pPr>
            <w:r>
              <w:t>Hardware Abstraction Layer</w:t>
            </w:r>
          </w:p>
        </w:tc>
      </w:tr>
      <w:tr w:rsidR="004700D5" w14:paraId="2CE18D64" w14:textId="77777777" w:rsidTr="00C05944">
        <w:tc>
          <w:tcPr>
            <w:tcW w:w="1800" w:type="dxa"/>
          </w:tcPr>
          <w:p w14:paraId="5E5BDF5B" w14:textId="3BE7D627" w:rsidR="004700D5" w:rsidRDefault="004700D5" w:rsidP="004700D5">
            <w:pPr>
              <w:spacing w:line="276" w:lineRule="auto"/>
              <w:ind w:left="-109"/>
            </w:pPr>
            <w:r>
              <w:t xml:space="preserve">  IC</w:t>
            </w:r>
          </w:p>
        </w:tc>
        <w:tc>
          <w:tcPr>
            <w:tcW w:w="6963" w:type="dxa"/>
          </w:tcPr>
          <w:p w14:paraId="05947F3A" w14:textId="2EE060B7" w:rsidR="004700D5" w:rsidRDefault="004700D5" w:rsidP="004700D5">
            <w:pPr>
              <w:tabs>
                <w:tab w:val="left" w:pos="4157"/>
              </w:tabs>
              <w:spacing w:line="276" w:lineRule="auto"/>
            </w:pPr>
            <w:r>
              <w:t>Integrated Circuit</w:t>
            </w:r>
          </w:p>
        </w:tc>
      </w:tr>
      <w:tr w:rsidR="004700D5" w14:paraId="46EAEEF7" w14:textId="77777777" w:rsidTr="00C05944">
        <w:tc>
          <w:tcPr>
            <w:tcW w:w="1800" w:type="dxa"/>
          </w:tcPr>
          <w:p w14:paraId="7C756B77" w14:textId="133D4EEB" w:rsidR="004700D5" w:rsidRDefault="004700D5" w:rsidP="004700D5">
            <w:pPr>
              <w:spacing w:line="276" w:lineRule="auto"/>
              <w:ind w:left="-109"/>
            </w:pPr>
            <w:r>
              <w:t xml:space="preserve">  ICSP</w:t>
            </w:r>
          </w:p>
        </w:tc>
        <w:tc>
          <w:tcPr>
            <w:tcW w:w="6963" w:type="dxa"/>
          </w:tcPr>
          <w:p w14:paraId="3FA8B9C1" w14:textId="3FF6F4D9" w:rsidR="004700D5" w:rsidRDefault="004700D5" w:rsidP="004700D5">
            <w:pPr>
              <w:tabs>
                <w:tab w:val="left" w:pos="4157"/>
              </w:tabs>
              <w:spacing w:line="276" w:lineRule="auto"/>
            </w:pPr>
            <w:r>
              <w:t>In Circuit Serial Programmer</w:t>
            </w:r>
          </w:p>
        </w:tc>
      </w:tr>
      <w:tr w:rsidR="004700D5" w14:paraId="558F2E53" w14:textId="77777777" w:rsidTr="00C05944">
        <w:tc>
          <w:tcPr>
            <w:tcW w:w="1800" w:type="dxa"/>
          </w:tcPr>
          <w:p w14:paraId="46004805" w14:textId="2A70BAD4" w:rsidR="004700D5" w:rsidRDefault="004700D5" w:rsidP="004700D5">
            <w:pPr>
              <w:spacing w:line="276" w:lineRule="auto"/>
              <w:ind w:left="-109"/>
            </w:pPr>
            <w:r>
              <w:t xml:space="preserve">  IDE</w:t>
            </w:r>
          </w:p>
        </w:tc>
        <w:tc>
          <w:tcPr>
            <w:tcW w:w="6963" w:type="dxa"/>
          </w:tcPr>
          <w:p w14:paraId="13D7B6DE" w14:textId="77777777" w:rsidR="004700D5" w:rsidRDefault="004700D5" w:rsidP="004700D5">
            <w:pPr>
              <w:tabs>
                <w:tab w:val="left" w:pos="4157"/>
              </w:tabs>
              <w:spacing w:line="276" w:lineRule="auto"/>
            </w:pPr>
            <w:r>
              <w:t>Integrated Development Environment</w:t>
            </w:r>
          </w:p>
        </w:tc>
      </w:tr>
      <w:tr w:rsidR="004700D5" w14:paraId="30EADBB8" w14:textId="77777777" w:rsidTr="00C05944">
        <w:tc>
          <w:tcPr>
            <w:tcW w:w="1800" w:type="dxa"/>
          </w:tcPr>
          <w:p w14:paraId="70F11186" w14:textId="6BAB133A" w:rsidR="004700D5" w:rsidRDefault="004700D5" w:rsidP="004700D5">
            <w:pPr>
              <w:spacing w:line="276" w:lineRule="auto"/>
              <w:ind w:left="-109"/>
            </w:pPr>
            <w:r>
              <w:t xml:space="preserve">  IMDCT</w:t>
            </w:r>
          </w:p>
        </w:tc>
        <w:tc>
          <w:tcPr>
            <w:tcW w:w="6963" w:type="dxa"/>
          </w:tcPr>
          <w:p w14:paraId="6B3A26AE" w14:textId="42179EA1" w:rsidR="004700D5" w:rsidRDefault="004700D5" w:rsidP="004700D5">
            <w:pPr>
              <w:spacing w:line="276" w:lineRule="auto"/>
            </w:pPr>
            <w:r>
              <w:t>Inverse Modified Discrete Cosine Transform</w:t>
            </w:r>
          </w:p>
        </w:tc>
      </w:tr>
      <w:tr w:rsidR="004700D5" w14:paraId="00DB0D28" w14:textId="77777777" w:rsidTr="00C05944">
        <w:tc>
          <w:tcPr>
            <w:tcW w:w="1800" w:type="dxa"/>
          </w:tcPr>
          <w:p w14:paraId="3CFBFB15" w14:textId="2D8647F4" w:rsidR="004700D5" w:rsidRDefault="004700D5" w:rsidP="004700D5">
            <w:pPr>
              <w:spacing w:line="276" w:lineRule="auto"/>
              <w:ind w:left="-109"/>
            </w:pPr>
            <w:r>
              <w:lastRenderedPageBreak/>
              <w:t xml:space="preserve">  K</w:t>
            </w:r>
          </w:p>
        </w:tc>
        <w:tc>
          <w:tcPr>
            <w:tcW w:w="6963" w:type="dxa"/>
          </w:tcPr>
          <w:p w14:paraId="29DC3B48" w14:textId="77777777" w:rsidR="004700D5" w:rsidRDefault="004700D5" w:rsidP="004700D5">
            <w:pPr>
              <w:spacing w:line="276" w:lineRule="auto"/>
            </w:pPr>
            <w:r>
              <w:t>Potassium</w:t>
            </w:r>
          </w:p>
        </w:tc>
      </w:tr>
      <w:tr w:rsidR="004700D5" w14:paraId="1C386E62" w14:textId="77777777" w:rsidTr="00C05944">
        <w:tc>
          <w:tcPr>
            <w:tcW w:w="1800" w:type="dxa"/>
          </w:tcPr>
          <w:p w14:paraId="6E945C65" w14:textId="2A966DA5" w:rsidR="004700D5" w:rsidRDefault="004700D5" w:rsidP="004700D5">
            <w:pPr>
              <w:spacing w:line="276" w:lineRule="auto"/>
              <w:ind w:left="-109"/>
            </w:pPr>
            <w:r>
              <w:t xml:space="preserve">  kNN</w:t>
            </w:r>
          </w:p>
        </w:tc>
        <w:tc>
          <w:tcPr>
            <w:tcW w:w="6963" w:type="dxa"/>
          </w:tcPr>
          <w:p w14:paraId="4CA9769E" w14:textId="77777777" w:rsidR="004700D5" w:rsidRPr="008A7E12" w:rsidRDefault="004700D5" w:rsidP="004700D5">
            <w:pPr>
              <w:spacing w:line="276" w:lineRule="auto"/>
            </w:pPr>
            <w:r>
              <w:rPr>
                <w:i/>
                <w:iCs/>
              </w:rPr>
              <w:t>k</w:t>
            </w:r>
            <w:r>
              <w:t>-Nearest Neighbours</w:t>
            </w:r>
          </w:p>
        </w:tc>
      </w:tr>
      <w:tr w:rsidR="004700D5" w14:paraId="2DD00124" w14:textId="77777777" w:rsidTr="00C05944">
        <w:tc>
          <w:tcPr>
            <w:tcW w:w="1800" w:type="dxa"/>
          </w:tcPr>
          <w:p w14:paraId="08E2C742" w14:textId="1F51D4A9" w:rsidR="004700D5" w:rsidRPr="004700D5" w:rsidRDefault="004700D5" w:rsidP="004700D5">
            <w:pPr>
              <w:spacing w:line="276" w:lineRule="auto"/>
              <w:ind w:left="-109"/>
            </w:pPr>
            <m:oMathPara>
              <m:oMathParaPr>
                <m:jc m:val="left"/>
              </m:oMathParaPr>
              <m:oMath>
                <m:r>
                  <m:rPr>
                    <m:scr m:val="script"/>
                    <m:sty m:val="bi"/>
                  </m:rPr>
                  <w:rPr>
                    <w:rFonts w:ascii="Cambria Math" w:hAnsi="Cambria Math"/>
                  </w:rPr>
                  <m:t>L</m:t>
                </m:r>
              </m:oMath>
            </m:oMathPara>
          </w:p>
        </w:tc>
        <w:tc>
          <w:tcPr>
            <w:tcW w:w="6963" w:type="dxa"/>
          </w:tcPr>
          <w:p w14:paraId="7F02E9CB" w14:textId="21580926" w:rsidR="004700D5" w:rsidRDefault="004700D5" w:rsidP="004700D5">
            <w:pPr>
              <w:spacing w:line="276" w:lineRule="auto"/>
              <w:rPr>
                <w:i/>
                <w:iCs/>
              </w:rPr>
            </w:pPr>
            <w:r>
              <w:t>The Lagrangian of the SVM classification problem</w:t>
            </w:r>
          </w:p>
        </w:tc>
      </w:tr>
      <w:tr w:rsidR="004700D5" w14:paraId="7559D91B" w14:textId="77777777" w:rsidTr="00C05944">
        <w:tc>
          <w:tcPr>
            <w:tcW w:w="1800" w:type="dxa"/>
          </w:tcPr>
          <w:p w14:paraId="0C98F901" w14:textId="4065D96D" w:rsidR="004700D5" w:rsidRPr="004700D5" w:rsidRDefault="004700D5" w:rsidP="004700D5">
            <w:pPr>
              <w:spacing w:line="276" w:lineRule="auto"/>
              <w:ind w:left="-109"/>
            </w:pPr>
            <m:oMathPara>
              <m:oMathParaPr>
                <m:jc m:val="left"/>
              </m:oMathParaPr>
              <m:oMath>
                <m:r>
                  <w:rPr>
                    <w:rFonts w:ascii="Cambria Math" w:hAnsi="Cambria Math"/>
                  </w:rPr>
                  <m:t>l(</m:t>
                </m:r>
                <m:r>
                  <m:rPr>
                    <m:sty m:val="b"/>
                  </m:rPr>
                  <w:rPr>
                    <w:rFonts w:ascii="Cambria Math" w:hAnsi="Cambria Math"/>
                  </w:rPr>
                  <m:t>w</m:t>
                </m:r>
                <m:r>
                  <w:rPr>
                    <w:rFonts w:ascii="Cambria Math" w:hAnsi="Cambria Math"/>
                  </w:rPr>
                  <m:t>)</m:t>
                </m:r>
              </m:oMath>
            </m:oMathPara>
          </w:p>
        </w:tc>
        <w:tc>
          <w:tcPr>
            <w:tcW w:w="6963" w:type="dxa"/>
          </w:tcPr>
          <w:p w14:paraId="6395653E" w14:textId="1E52F60E" w:rsidR="004700D5" w:rsidRDefault="004700D5" w:rsidP="004700D5">
            <w:pPr>
              <w:spacing w:line="276" w:lineRule="auto"/>
              <w:rPr>
                <w:i/>
                <w:iCs/>
              </w:rPr>
            </w:pPr>
            <w:r>
              <w:t>The optimisation loss function for SVM model training</w:t>
            </w:r>
          </w:p>
        </w:tc>
      </w:tr>
      <w:tr w:rsidR="004700D5" w14:paraId="52041687" w14:textId="77777777" w:rsidTr="00C05944">
        <w:tc>
          <w:tcPr>
            <w:tcW w:w="1800" w:type="dxa"/>
          </w:tcPr>
          <w:p w14:paraId="3BEF570E" w14:textId="58949BBD" w:rsidR="004700D5" w:rsidRDefault="004700D5" w:rsidP="004700D5">
            <w:pPr>
              <w:spacing w:line="276" w:lineRule="auto"/>
              <w:ind w:left="-109"/>
            </w:pPr>
            <w:r>
              <w:t xml:space="preserve">  LDA</w:t>
            </w:r>
          </w:p>
        </w:tc>
        <w:tc>
          <w:tcPr>
            <w:tcW w:w="6963" w:type="dxa"/>
          </w:tcPr>
          <w:p w14:paraId="67EB896D" w14:textId="77777777" w:rsidR="004700D5" w:rsidRDefault="004700D5" w:rsidP="004700D5">
            <w:pPr>
              <w:spacing w:line="276" w:lineRule="auto"/>
            </w:pPr>
            <w:r>
              <w:t>Linear Discriminant Analysis</w:t>
            </w:r>
          </w:p>
        </w:tc>
      </w:tr>
      <w:tr w:rsidR="004700D5" w14:paraId="4655A76A" w14:textId="77777777" w:rsidTr="00C05944">
        <w:tc>
          <w:tcPr>
            <w:tcW w:w="1800" w:type="dxa"/>
          </w:tcPr>
          <w:p w14:paraId="71F305EC" w14:textId="7FC1F7C3" w:rsidR="004700D5" w:rsidRDefault="004700D5" w:rsidP="004700D5">
            <w:pPr>
              <w:spacing w:line="276" w:lineRule="auto"/>
              <w:ind w:left="-109"/>
            </w:pPr>
            <w:r>
              <w:t xml:space="preserve">  LDO</w:t>
            </w:r>
          </w:p>
        </w:tc>
        <w:tc>
          <w:tcPr>
            <w:tcW w:w="6963" w:type="dxa"/>
          </w:tcPr>
          <w:p w14:paraId="13372A12" w14:textId="461C9956" w:rsidR="004700D5" w:rsidRDefault="004700D5" w:rsidP="004700D5">
            <w:pPr>
              <w:spacing w:line="276" w:lineRule="auto"/>
            </w:pPr>
            <w:r>
              <w:t>Low Drop Out (voltage regulator)</w:t>
            </w:r>
          </w:p>
        </w:tc>
      </w:tr>
      <w:tr w:rsidR="004700D5" w14:paraId="1BAA3291" w14:textId="77777777" w:rsidTr="00C05944">
        <w:tc>
          <w:tcPr>
            <w:tcW w:w="1800" w:type="dxa"/>
          </w:tcPr>
          <w:p w14:paraId="06348382" w14:textId="06E359F4" w:rsidR="004700D5" w:rsidRDefault="004700D5" w:rsidP="004700D5">
            <w:pPr>
              <w:spacing w:line="276" w:lineRule="auto"/>
              <w:ind w:left="-109"/>
            </w:pPr>
            <w:r>
              <w:t xml:space="preserve">  LPF</w:t>
            </w:r>
          </w:p>
        </w:tc>
        <w:tc>
          <w:tcPr>
            <w:tcW w:w="6963" w:type="dxa"/>
          </w:tcPr>
          <w:p w14:paraId="27A5B8AB" w14:textId="082C2118" w:rsidR="004700D5" w:rsidRDefault="004700D5" w:rsidP="004700D5">
            <w:pPr>
              <w:spacing w:line="276" w:lineRule="auto"/>
            </w:pPr>
            <w:r>
              <w:t>Low Pass Filter</w:t>
            </w:r>
          </w:p>
        </w:tc>
      </w:tr>
      <w:tr w:rsidR="004700D5" w14:paraId="1C2B0E0D" w14:textId="77777777" w:rsidTr="00C05944">
        <w:tc>
          <w:tcPr>
            <w:tcW w:w="1800" w:type="dxa"/>
          </w:tcPr>
          <w:p w14:paraId="01E12385" w14:textId="76756C59" w:rsidR="004700D5" w:rsidRDefault="004700D5" w:rsidP="004700D5">
            <w:pPr>
              <w:spacing w:line="276" w:lineRule="auto"/>
              <w:ind w:left="-109"/>
            </w:pPr>
            <w:r>
              <w:t xml:space="preserve">  LSTM</w:t>
            </w:r>
          </w:p>
        </w:tc>
        <w:tc>
          <w:tcPr>
            <w:tcW w:w="6963" w:type="dxa"/>
          </w:tcPr>
          <w:p w14:paraId="351C5D10" w14:textId="77777777" w:rsidR="004700D5" w:rsidRDefault="004700D5" w:rsidP="004700D5">
            <w:pPr>
              <w:spacing w:line="276" w:lineRule="auto"/>
            </w:pPr>
            <w:r>
              <w:t>Long Short-Term Memory (classifier)</w:t>
            </w:r>
          </w:p>
        </w:tc>
      </w:tr>
      <w:tr w:rsidR="004700D5" w14:paraId="23CD8AF3" w14:textId="77777777" w:rsidTr="00C05944">
        <w:tc>
          <w:tcPr>
            <w:tcW w:w="1800" w:type="dxa"/>
          </w:tcPr>
          <w:p w14:paraId="3AC96BFA" w14:textId="43578104" w:rsidR="004700D5" w:rsidRDefault="004700D5" w:rsidP="004700D5">
            <w:pPr>
              <w:spacing w:line="276" w:lineRule="auto"/>
              <w:ind w:left="-109"/>
            </w:pPr>
            <w:r>
              <w:t xml:space="preserve">  M1</w:t>
            </w:r>
          </w:p>
        </w:tc>
        <w:tc>
          <w:tcPr>
            <w:tcW w:w="6963" w:type="dxa"/>
          </w:tcPr>
          <w:p w14:paraId="5C4024B8" w14:textId="0EFD528B" w:rsidR="004700D5" w:rsidRDefault="004700D5" w:rsidP="004700D5">
            <w:pPr>
              <w:spacing w:line="276" w:lineRule="auto"/>
            </w:pPr>
            <w:r>
              <w:t>Motor Cortex</w:t>
            </w:r>
          </w:p>
        </w:tc>
      </w:tr>
      <w:tr w:rsidR="004700D5" w14:paraId="1ACCDBB1" w14:textId="77777777" w:rsidTr="00C05944">
        <w:tc>
          <w:tcPr>
            <w:tcW w:w="1800" w:type="dxa"/>
          </w:tcPr>
          <w:p w14:paraId="49F8A1F5" w14:textId="4516D246" w:rsidR="004700D5" w:rsidRPr="004700D5" w:rsidRDefault="004700D5" w:rsidP="004700D5">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626A15A2" w14:textId="178DA205" w:rsidR="004700D5" w:rsidRDefault="004700D5" w:rsidP="004700D5">
            <w:pPr>
              <w:spacing w:line="276" w:lineRule="auto"/>
            </w:pPr>
            <w:r>
              <w:t>Number of bits per ADS1299 reading</w:t>
            </w:r>
            <w:r>
              <w:tab/>
            </w:r>
          </w:p>
        </w:tc>
      </w:tr>
      <w:tr w:rsidR="004700D5" w14:paraId="264065F1" w14:textId="77777777" w:rsidTr="00C05944">
        <w:tc>
          <w:tcPr>
            <w:tcW w:w="1800" w:type="dxa"/>
          </w:tcPr>
          <w:p w14:paraId="4FC13F17" w14:textId="1FA6406C" w:rsidR="004700D5" w:rsidRPr="004700D5" w:rsidRDefault="004700D5" w:rsidP="004700D5">
            <w:pPr>
              <w:spacing w:line="276" w:lineRule="auto"/>
              <w:ind w:left="-109"/>
            </w:pPr>
            <m:oMathPara>
              <m:oMathParaPr>
                <m:jc m:val="left"/>
              </m:oMathParaPr>
              <m:oMath>
                <m:r>
                  <w:rPr>
                    <w:rFonts w:ascii="Cambria Math" w:hAnsi="Cambria Math"/>
                  </w:rPr>
                  <m:t>m[n</m:t>
                </m:r>
                <m:r>
                  <w:rPr>
                    <w:rFonts w:ascii="Cambria Math" w:hAnsi="Cambria Math"/>
                  </w:rPr>
                  <m:t>]</m:t>
                </m:r>
              </m:oMath>
            </m:oMathPara>
          </w:p>
        </w:tc>
        <w:tc>
          <w:tcPr>
            <w:tcW w:w="6963" w:type="dxa"/>
          </w:tcPr>
          <w:p w14:paraId="439E2D65" w14:textId="4802445A" w:rsidR="004700D5" w:rsidRDefault="004700D5" w:rsidP="004700D5">
            <w:pPr>
              <w:spacing w:line="276" w:lineRule="auto"/>
            </w:pPr>
            <w:r>
              <w:t>The window function</w:t>
            </w:r>
          </w:p>
        </w:tc>
      </w:tr>
      <w:tr w:rsidR="004700D5" w14:paraId="1C9AD10B" w14:textId="77777777" w:rsidTr="00C05944">
        <w:tc>
          <w:tcPr>
            <w:tcW w:w="1800" w:type="dxa"/>
          </w:tcPr>
          <w:p w14:paraId="76D16865" w14:textId="69CAB488" w:rsidR="004700D5" w:rsidRDefault="004700D5" w:rsidP="004700D5">
            <w:pPr>
              <w:spacing w:line="276" w:lineRule="auto"/>
              <w:ind w:left="-109"/>
            </w:pPr>
            <w:r>
              <w:t xml:space="preserve">  MCU</w:t>
            </w:r>
          </w:p>
        </w:tc>
        <w:tc>
          <w:tcPr>
            <w:tcW w:w="6963" w:type="dxa"/>
          </w:tcPr>
          <w:p w14:paraId="5A9EE3ED" w14:textId="347E85ED" w:rsidR="004700D5" w:rsidRDefault="004700D5" w:rsidP="004700D5">
            <w:pPr>
              <w:spacing w:line="276" w:lineRule="auto"/>
            </w:pPr>
            <w:r>
              <w:t>Microcontroller Unit</w:t>
            </w:r>
          </w:p>
        </w:tc>
      </w:tr>
      <w:tr w:rsidR="004700D5" w14:paraId="549041D8" w14:textId="77777777" w:rsidTr="00C05944">
        <w:tc>
          <w:tcPr>
            <w:tcW w:w="1800" w:type="dxa"/>
          </w:tcPr>
          <w:p w14:paraId="521250EE" w14:textId="6C03B6DF" w:rsidR="004700D5" w:rsidRDefault="004700D5" w:rsidP="004700D5">
            <w:pPr>
              <w:spacing w:line="276" w:lineRule="auto"/>
              <w:ind w:left="-109"/>
            </w:pPr>
            <w:r>
              <w:t xml:space="preserve">  MDCT</w:t>
            </w:r>
          </w:p>
        </w:tc>
        <w:tc>
          <w:tcPr>
            <w:tcW w:w="6963" w:type="dxa"/>
          </w:tcPr>
          <w:p w14:paraId="23B79307" w14:textId="77777777" w:rsidR="004700D5" w:rsidRDefault="004700D5" w:rsidP="004700D5">
            <w:pPr>
              <w:spacing w:line="276" w:lineRule="auto"/>
            </w:pPr>
            <w:r>
              <w:t>Modified DCT</w:t>
            </w:r>
          </w:p>
        </w:tc>
      </w:tr>
      <w:tr w:rsidR="004700D5" w14:paraId="1D510F4A" w14:textId="77777777" w:rsidTr="00C05944">
        <w:tc>
          <w:tcPr>
            <w:tcW w:w="1800" w:type="dxa"/>
          </w:tcPr>
          <w:p w14:paraId="3D3ACE31" w14:textId="308FA92E" w:rsidR="004700D5" w:rsidRDefault="004700D5" w:rsidP="004700D5">
            <w:pPr>
              <w:spacing w:line="276" w:lineRule="auto"/>
              <w:ind w:left="-109"/>
            </w:pPr>
            <w:r>
              <w:t xml:space="preserve">  MISC1</w:t>
            </w:r>
          </w:p>
        </w:tc>
        <w:tc>
          <w:tcPr>
            <w:tcW w:w="6963" w:type="dxa"/>
          </w:tcPr>
          <w:p w14:paraId="1404F5A9" w14:textId="77777777" w:rsidR="004700D5" w:rsidRDefault="004700D5" w:rsidP="004700D5">
            <w:pPr>
              <w:tabs>
                <w:tab w:val="left" w:pos="4157"/>
              </w:tabs>
              <w:spacing w:line="276" w:lineRule="auto"/>
            </w:pPr>
            <w:r>
              <w:t>ADS1299 reference electrode configuration register</w:t>
            </w:r>
          </w:p>
        </w:tc>
      </w:tr>
      <w:tr w:rsidR="004700D5" w14:paraId="6E389F07" w14:textId="77777777" w:rsidTr="00C05944">
        <w:tc>
          <w:tcPr>
            <w:tcW w:w="1800" w:type="dxa"/>
          </w:tcPr>
          <w:p w14:paraId="49C45AE1" w14:textId="2640D356" w:rsidR="004700D5" w:rsidRDefault="004700D5" w:rsidP="004700D5">
            <w:pPr>
              <w:spacing w:line="276" w:lineRule="auto"/>
              <w:ind w:left="-109"/>
            </w:pPr>
            <w:r>
              <w:t xml:space="preserve">  MIT</w:t>
            </w:r>
          </w:p>
        </w:tc>
        <w:tc>
          <w:tcPr>
            <w:tcW w:w="6963" w:type="dxa"/>
          </w:tcPr>
          <w:p w14:paraId="0CDF5125" w14:textId="77777777" w:rsidR="004700D5" w:rsidRDefault="004700D5" w:rsidP="004700D5">
            <w:pPr>
              <w:tabs>
                <w:tab w:val="left" w:pos="4157"/>
              </w:tabs>
              <w:spacing w:line="276" w:lineRule="auto"/>
            </w:pPr>
            <w:r>
              <w:t>Massachusetts Institute of Technology</w:t>
            </w:r>
          </w:p>
        </w:tc>
      </w:tr>
      <w:tr w:rsidR="004700D5" w14:paraId="43090C0E" w14:textId="77777777" w:rsidTr="00C05944">
        <w:tc>
          <w:tcPr>
            <w:tcW w:w="1800" w:type="dxa"/>
          </w:tcPr>
          <w:p w14:paraId="0D39BE4A" w14:textId="162A368E" w:rsidR="004700D5" w:rsidRDefault="004700D5" w:rsidP="004700D5">
            <w:pPr>
              <w:spacing w:line="276" w:lineRule="auto"/>
              <w:ind w:left="-109"/>
            </w:pPr>
            <w:r>
              <w:t xml:space="preserve">  MOSI</w:t>
            </w:r>
          </w:p>
        </w:tc>
        <w:tc>
          <w:tcPr>
            <w:tcW w:w="6963" w:type="dxa"/>
          </w:tcPr>
          <w:p w14:paraId="7B45E257" w14:textId="77777777" w:rsidR="004700D5" w:rsidRDefault="004700D5" w:rsidP="004700D5">
            <w:pPr>
              <w:tabs>
                <w:tab w:val="left" w:pos="4157"/>
              </w:tabs>
              <w:spacing w:line="276" w:lineRule="auto"/>
            </w:pPr>
            <w:r>
              <w:t>Master Out Slave In (SPI communication)</w:t>
            </w:r>
          </w:p>
        </w:tc>
      </w:tr>
      <w:tr w:rsidR="004700D5" w14:paraId="47FF2A26" w14:textId="77777777" w:rsidTr="00C05944">
        <w:tc>
          <w:tcPr>
            <w:tcW w:w="1800" w:type="dxa"/>
          </w:tcPr>
          <w:p w14:paraId="4D205704" w14:textId="5E97565E" w:rsidR="004700D5" w:rsidRDefault="004700D5" w:rsidP="004700D5">
            <w:pPr>
              <w:spacing w:line="276" w:lineRule="auto"/>
              <w:ind w:left="-109"/>
            </w:pPr>
            <w:r>
              <w:t xml:space="preserve">  MS</w:t>
            </w:r>
          </w:p>
        </w:tc>
        <w:tc>
          <w:tcPr>
            <w:tcW w:w="6963" w:type="dxa"/>
          </w:tcPr>
          <w:p w14:paraId="6CB71DCD" w14:textId="77777777" w:rsidR="004700D5" w:rsidRDefault="004700D5" w:rsidP="004700D5">
            <w:pPr>
              <w:spacing w:line="276" w:lineRule="auto"/>
            </w:pPr>
            <w:r>
              <w:t>Multiple Sclerosis</w:t>
            </w:r>
          </w:p>
        </w:tc>
      </w:tr>
      <w:tr w:rsidR="004700D5" w14:paraId="49BBB633" w14:textId="77777777" w:rsidTr="00C05944">
        <w:tc>
          <w:tcPr>
            <w:tcW w:w="1800" w:type="dxa"/>
          </w:tcPr>
          <w:p w14:paraId="2300C434" w14:textId="20582B75" w:rsidR="004700D5" w:rsidRDefault="004700D5" w:rsidP="004700D5">
            <w:pPr>
              <w:spacing w:line="276" w:lineRule="auto"/>
              <w:ind w:left="-109"/>
            </w:pPr>
            <w:r>
              <w:t xml:space="preserve">  MSB</w:t>
            </w:r>
          </w:p>
        </w:tc>
        <w:tc>
          <w:tcPr>
            <w:tcW w:w="6963" w:type="dxa"/>
          </w:tcPr>
          <w:p w14:paraId="6F73D4E8" w14:textId="77777777" w:rsidR="004700D5" w:rsidRDefault="004700D5" w:rsidP="004700D5">
            <w:pPr>
              <w:tabs>
                <w:tab w:val="left" w:pos="4157"/>
              </w:tabs>
              <w:spacing w:line="276" w:lineRule="auto"/>
            </w:pPr>
            <w:r>
              <w:t>Most Significant Bit</w:t>
            </w:r>
          </w:p>
        </w:tc>
      </w:tr>
      <w:tr w:rsidR="004700D5" w14:paraId="3B1284F6" w14:textId="77777777" w:rsidTr="00C05944">
        <w:tc>
          <w:tcPr>
            <w:tcW w:w="1800" w:type="dxa"/>
          </w:tcPr>
          <w:p w14:paraId="2FD69D22" w14:textId="07FC2AE7" w:rsidR="004700D5" w:rsidRPr="004700D5" w:rsidRDefault="004700D5" w:rsidP="004700D5">
            <w:pPr>
              <w:spacing w:line="276" w:lineRule="auto"/>
              <w:ind w:left="-109"/>
            </w:pPr>
            <m:oMathPara>
              <m:oMathParaPr>
                <m:jc m:val="left"/>
              </m:oMathParaPr>
              <m:oMath>
                <m:r>
                  <w:rPr>
                    <w:rFonts w:ascii="Cambria Math" w:hAnsi="Cambria Math"/>
                  </w:rPr>
                  <m:t>N</m:t>
                </m:r>
              </m:oMath>
            </m:oMathPara>
          </w:p>
        </w:tc>
        <w:tc>
          <w:tcPr>
            <w:tcW w:w="6963" w:type="dxa"/>
          </w:tcPr>
          <w:p w14:paraId="5756E16A" w14:textId="700689F3" w:rsidR="004700D5" w:rsidRDefault="004700D5" w:rsidP="004700D5">
            <w:pPr>
              <w:tabs>
                <w:tab w:val="left" w:pos="4157"/>
              </w:tabs>
              <w:spacing w:line="276" w:lineRule="auto"/>
            </w:pPr>
            <w:r>
              <w:t>The number of samples in the window</w:t>
            </w:r>
          </w:p>
        </w:tc>
      </w:tr>
      <w:tr w:rsidR="004700D5" w14:paraId="3A2556C9" w14:textId="77777777" w:rsidTr="00C05944">
        <w:tc>
          <w:tcPr>
            <w:tcW w:w="1800" w:type="dxa"/>
          </w:tcPr>
          <w:p w14:paraId="79B6078E" w14:textId="576C0D3C" w:rsidR="004700D5" w:rsidRPr="004700D5" w:rsidRDefault="004700D5" w:rsidP="004700D5">
            <w:pPr>
              <w:spacing w:line="276" w:lineRule="auto"/>
              <w:ind w:left="-109"/>
              <w:rPr>
                <w:b/>
                <w:bCs/>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74CD8C8" w14:textId="674497FA" w:rsidR="004700D5" w:rsidRDefault="004700D5" w:rsidP="004700D5">
            <w:pPr>
              <w:tabs>
                <w:tab w:val="left" w:pos="4157"/>
              </w:tabs>
              <w:spacing w:line="276" w:lineRule="auto"/>
            </w:pPr>
            <w:r>
              <w:t>Number of ADS1299 Channels</w:t>
            </w:r>
          </w:p>
        </w:tc>
      </w:tr>
      <w:tr w:rsidR="004700D5" w14:paraId="5336FE70" w14:textId="77777777" w:rsidTr="00C05944">
        <w:tc>
          <w:tcPr>
            <w:tcW w:w="1800" w:type="dxa"/>
          </w:tcPr>
          <w:p w14:paraId="4149AE59" w14:textId="08AB6A06" w:rsidR="004700D5" w:rsidRDefault="004700D5" w:rsidP="004700D5">
            <w:pPr>
              <w:spacing w:line="276" w:lineRule="auto"/>
              <w:ind w:left="-109"/>
            </w:pPr>
            <w:r>
              <w:t xml:space="preserve">  Na</w:t>
            </w:r>
          </w:p>
        </w:tc>
        <w:tc>
          <w:tcPr>
            <w:tcW w:w="6963" w:type="dxa"/>
          </w:tcPr>
          <w:p w14:paraId="42B274C8" w14:textId="77777777" w:rsidR="004700D5" w:rsidRDefault="004700D5" w:rsidP="004700D5">
            <w:pPr>
              <w:spacing w:line="276" w:lineRule="auto"/>
            </w:pPr>
            <w:r>
              <w:t>Sodium</w:t>
            </w:r>
          </w:p>
        </w:tc>
      </w:tr>
      <w:tr w:rsidR="004700D5" w14:paraId="631979A6" w14:textId="77777777" w:rsidTr="00C05944">
        <w:tc>
          <w:tcPr>
            <w:tcW w:w="1800" w:type="dxa"/>
          </w:tcPr>
          <w:p w14:paraId="7FCBEA19" w14:textId="68343037" w:rsidR="004700D5" w:rsidRDefault="004700D5" w:rsidP="004700D5">
            <w:pPr>
              <w:spacing w:line="276" w:lineRule="auto"/>
              <w:ind w:left="-109"/>
            </w:pPr>
            <w:r>
              <w:t xml:space="preserve">  PC</w:t>
            </w:r>
          </w:p>
        </w:tc>
        <w:tc>
          <w:tcPr>
            <w:tcW w:w="6963" w:type="dxa"/>
          </w:tcPr>
          <w:p w14:paraId="4CE0B200" w14:textId="77777777" w:rsidR="004700D5" w:rsidRDefault="004700D5" w:rsidP="004700D5">
            <w:pPr>
              <w:tabs>
                <w:tab w:val="left" w:pos="4157"/>
              </w:tabs>
              <w:spacing w:line="276" w:lineRule="auto"/>
            </w:pPr>
            <w:r>
              <w:t>Personal Computer</w:t>
            </w:r>
          </w:p>
        </w:tc>
      </w:tr>
      <w:tr w:rsidR="004700D5" w14:paraId="32572B39" w14:textId="77777777" w:rsidTr="00C05944">
        <w:tc>
          <w:tcPr>
            <w:tcW w:w="1800" w:type="dxa"/>
          </w:tcPr>
          <w:p w14:paraId="635CB25D" w14:textId="3E83741D" w:rsidR="004700D5" w:rsidRDefault="004700D5" w:rsidP="004700D5">
            <w:pPr>
              <w:spacing w:line="276" w:lineRule="auto"/>
              <w:ind w:left="-109"/>
            </w:pPr>
            <w:r>
              <w:t xml:space="preserve">  PCB</w:t>
            </w:r>
          </w:p>
        </w:tc>
        <w:tc>
          <w:tcPr>
            <w:tcW w:w="6963" w:type="dxa"/>
          </w:tcPr>
          <w:p w14:paraId="76338A8D" w14:textId="77777777" w:rsidR="004700D5" w:rsidRDefault="004700D5" w:rsidP="004700D5">
            <w:pPr>
              <w:spacing w:line="276" w:lineRule="auto"/>
            </w:pPr>
            <w:r>
              <w:t>Printed Circuit Board</w:t>
            </w:r>
          </w:p>
        </w:tc>
      </w:tr>
      <w:tr w:rsidR="004700D5" w14:paraId="56A87A99" w14:textId="77777777" w:rsidTr="00C05944">
        <w:tc>
          <w:tcPr>
            <w:tcW w:w="1800" w:type="dxa"/>
          </w:tcPr>
          <w:p w14:paraId="21187DFD" w14:textId="29EB8635" w:rsidR="004700D5" w:rsidRDefault="004700D5" w:rsidP="004700D5">
            <w:pPr>
              <w:spacing w:line="276" w:lineRule="auto"/>
              <w:ind w:left="-109"/>
            </w:pPr>
            <w:r>
              <w:t xml:space="preserve">  PLL</w:t>
            </w:r>
          </w:p>
        </w:tc>
        <w:tc>
          <w:tcPr>
            <w:tcW w:w="6963" w:type="dxa"/>
          </w:tcPr>
          <w:p w14:paraId="43A61CB7" w14:textId="4EFFF61D" w:rsidR="004700D5" w:rsidRDefault="004700D5" w:rsidP="004700D5">
            <w:pPr>
              <w:spacing w:line="276" w:lineRule="auto"/>
            </w:pPr>
            <w:r>
              <w:t>Phase Locked Loop</w:t>
            </w:r>
          </w:p>
        </w:tc>
      </w:tr>
      <w:tr w:rsidR="004700D5" w14:paraId="240F3741" w14:textId="77777777" w:rsidTr="00C05944">
        <w:tc>
          <w:tcPr>
            <w:tcW w:w="1800" w:type="dxa"/>
          </w:tcPr>
          <w:p w14:paraId="1A175083" w14:textId="49AC4CA8" w:rsidR="004700D5" w:rsidRPr="006B3048" w:rsidRDefault="004700D5" w:rsidP="004700D5">
            <w:pPr>
              <w:spacing w:line="276" w:lineRule="auto"/>
              <w:ind w:left="-109"/>
            </w:pPr>
            <w:r>
              <w:t xml:space="preserve">  </w:t>
            </w:r>
            <m:oMath>
              <m:bar>
                <m:barPr>
                  <m:pos m:val="top"/>
                  <m:ctrlPr>
                    <w:rPr>
                      <w:rFonts w:ascii="Cambria Math" w:hAnsi="Cambria Math"/>
                      <w:i/>
                    </w:rPr>
                  </m:ctrlPr>
                </m:barPr>
                <m:e>
                  <m:r>
                    <m:rPr>
                      <m:sty m:val="p"/>
                    </m:rPr>
                    <w:rPr>
                      <w:rFonts w:ascii="Cambria Math" w:hAnsi="Cambria Math"/>
                    </w:rPr>
                    <m:t>PWDN</m:t>
                  </m:r>
                </m:e>
              </m:bar>
            </m:oMath>
          </w:p>
        </w:tc>
        <w:tc>
          <w:tcPr>
            <w:tcW w:w="6963" w:type="dxa"/>
          </w:tcPr>
          <w:p w14:paraId="0B786033" w14:textId="1DF3C5A8" w:rsidR="004700D5" w:rsidRDefault="004700D5" w:rsidP="004700D5">
            <w:pPr>
              <w:spacing w:line="276" w:lineRule="auto"/>
            </w:pPr>
            <w:r>
              <w:t>ADS1299 Power Down Pin. Active Low.</w:t>
            </w:r>
          </w:p>
        </w:tc>
      </w:tr>
      <w:tr w:rsidR="004700D5" w14:paraId="041C833D" w14:textId="77777777" w:rsidTr="00C05944">
        <w:tc>
          <w:tcPr>
            <w:tcW w:w="1800" w:type="dxa"/>
          </w:tcPr>
          <w:p w14:paraId="5522080A" w14:textId="5AE4B219" w:rsidR="004700D5" w:rsidRDefault="004700D5" w:rsidP="004700D5">
            <w:pPr>
              <w:spacing w:line="276" w:lineRule="auto"/>
              <w:ind w:left="-109"/>
            </w:pPr>
            <w:r>
              <w:t xml:space="preserve">  PWM</w:t>
            </w:r>
          </w:p>
        </w:tc>
        <w:tc>
          <w:tcPr>
            <w:tcW w:w="6963" w:type="dxa"/>
          </w:tcPr>
          <w:p w14:paraId="159B5BC6" w14:textId="77777777" w:rsidR="004700D5" w:rsidRDefault="004700D5" w:rsidP="004700D5">
            <w:pPr>
              <w:spacing w:line="276" w:lineRule="auto"/>
            </w:pPr>
            <w:r>
              <w:t>Pulse Width Modulation</w:t>
            </w:r>
          </w:p>
        </w:tc>
      </w:tr>
      <w:tr w:rsidR="004700D5" w14:paraId="2E6CFB53" w14:textId="77777777" w:rsidTr="00C05944">
        <w:tc>
          <w:tcPr>
            <w:tcW w:w="1800" w:type="dxa"/>
          </w:tcPr>
          <w:p w14:paraId="7BD4D12E" w14:textId="747D8368" w:rsidR="004700D5" w:rsidRPr="004700D5" w:rsidRDefault="004700D5" w:rsidP="004700D5">
            <w:pPr>
              <w:spacing w:line="276" w:lineRule="auto"/>
              <w:ind w:left="-109"/>
            </w:pPr>
            <m:oMathPara>
              <m:oMathParaPr>
                <m:jc m:val="left"/>
              </m:oMathParaPr>
              <m:oMath>
                <m:r>
                  <w:rPr>
                    <w:rFonts w:ascii="Cambria Math" w:hAnsi="Cambria Math"/>
                  </w:rPr>
                  <m:t>Q</m:t>
                </m:r>
              </m:oMath>
            </m:oMathPara>
          </w:p>
        </w:tc>
        <w:tc>
          <w:tcPr>
            <w:tcW w:w="6963" w:type="dxa"/>
          </w:tcPr>
          <w:p w14:paraId="2E69DDC1" w14:textId="0E27159C" w:rsidR="004700D5" w:rsidRDefault="004700D5" w:rsidP="004700D5">
            <w:pPr>
              <w:spacing w:line="276" w:lineRule="auto"/>
            </w:pPr>
            <w:r>
              <w:t>Quantisation Coefficients for DCT Analysis</w:t>
            </w:r>
          </w:p>
        </w:tc>
      </w:tr>
      <w:tr w:rsidR="004700D5" w14:paraId="1593BC01" w14:textId="77777777" w:rsidTr="00C05944">
        <w:tc>
          <w:tcPr>
            <w:tcW w:w="1800" w:type="dxa"/>
          </w:tcPr>
          <w:p w14:paraId="54E37980" w14:textId="6E4116B4" w:rsidR="004700D5" w:rsidRDefault="004700D5" w:rsidP="004700D5">
            <w:pPr>
              <w:spacing w:line="276" w:lineRule="auto"/>
              <w:ind w:left="-109"/>
            </w:pPr>
            <w:r>
              <w:t xml:space="preserve">  QDA</w:t>
            </w:r>
          </w:p>
        </w:tc>
        <w:tc>
          <w:tcPr>
            <w:tcW w:w="6963" w:type="dxa"/>
          </w:tcPr>
          <w:p w14:paraId="35B90223" w14:textId="77777777" w:rsidR="004700D5" w:rsidRDefault="004700D5" w:rsidP="004700D5">
            <w:pPr>
              <w:spacing w:line="276" w:lineRule="auto"/>
            </w:pPr>
            <w:r>
              <w:t>Quadratic Discriminant Analysis</w:t>
            </w:r>
          </w:p>
        </w:tc>
      </w:tr>
      <w:tr w:rsidR="004700D5" w14:paraId="10DEFB58" w14:textId="77777777" w:rsidTr="00C05944">
        <w:tc>
          <w:tcPr>
            <w:tcW w:w="1800" w:type="dxa"/>
          </w:tcPr>
          <w:p w14:paraId="5FA02A2F" w14:textId="6C232023" w:rsidR="004700D5" w:rsidRDefault="004700D5" w:rsidP="004700D5">
            <w:pPr>
              <w:spacing w:line="276" w:lineRule="auto"/>
              <w:ind w:left="-109"/>
            </w:pPr>
            <w:r>
              <w:t xml:space="preserve">  RBF</w:t>
            </w:r>
          </w:p>
        </w:tc>
        <w:tc>
          <w:tcPr>
            <w:tcW w:w="6963" w:type="dxa"/>
          </w:tcPr>
          <w:p w14:paraId="1E7F3347" w14:textId="77777777" w:rsidR="004700D5" w:rsidRDefault="004700D5" w:rsidP="004700D5">
            <w:pPr>
              <w:spacing w:line="276" w:lineRule="auto"/>
            </w:pPr>
            <w:r>
              <w:t>Radial Basis Function</w:t>
            </w:r>
          </w:p>
        </w:tc>
      </w:tr>
      <w:tr w:rsidR="004700D5" w14:paraId="36B6099F" w14:textId="77777777" w:rsidTr="00C05944">
        <w:tc>
          <w:tcPr>
            <w:tcW w:w="1800" w:type="dxa"/>
          </w:tcPr>
          <w:p w14:paraId="555D1C8F" w14:textId="5C1ED05B" w:rsidR="004700D5" w:rsidRDefault="004700D5" w:rsidP="004700D5">
            <w:pPr>
              <w:spacing w:line="276" w:lineRule="auto"/>
              <w:ind w:left="-109"/>
            </w:pPr>
            <w:r>
              <w:t xml:space="preserve">  RC</w:t>
            </w:r>
          </w:p>
        </w:tc>
        <w:tc>
          <w:tcPr>
            <w:tcW w:w="6963" w:type="dxa"/>
          </w:tcPr>
          <w:p w14:paraId="701D7FA0" w14:textId="77777777" w:rsidR="004700D5" w:rsidRDefault="004700D5" w:rsidP="004700D5">
            <w:pPr>
              <w:spacing w:line="276" w:lineRule="auto"/>
            </w:pPr>
            <w:r>
              <w:t>Resistor-Capacitor</w:t>
            </w:r>
          </w:p>
        </w:tc>
      </w:tr>
      <w:tr w:rsidR="004700D5" w14:paraId="677B08EA" w14:textId="77777777" w:rsidTr="00C05944">
        <w:tc>
          <w:tcPr>
            <w:tcW w:w="1800" w:type="dxa"/>
          </w:tcPr>
          <w:p w14:paraId="009BF334" w14:textId="27CC3026" w:rsidR="004700D5" w:rsidRDefault="004700D5" w:rsidP="004700D5">
            <w:pPr>
              <w:spacing w:line="276" w:lineRule="auto"/>
              <w:ind w:left="-109"/>
            </w:pPr>
            <w:r>
              <w:t xml:space="preserve">  RDATA</w:t>
            </w:r>
          </w:p>
        </w:tc>
        <w:tc>
          <w:tcPr>
            <w:tcW w:w="6963" w:type="dxa"/>
          </w:tcPr>
          <w:p w14:paraId="79CDCE94" w14:textId="77777777" w:rsidR="004700D5" w:rsidRDefault="004700D5" w:rsidP="004700D5">
            <w:pPr>
              <w:tabs>
                <w:tab w:val="left" w:pos="4157"/>
              </w:tabs>
              <w:spacing w:line="276" w:lineRule="auto"/>
            </w:pPr>
            <w:r>
              <w:t>ADS1299 command to retrieve data</w:t>
            </w:r>
          </w:p>
        </w:tc>
      </w:tr>
      <w:tr w:rsidR="004700D5" w14:paraId="7A64DA07" w14:textId="77777777" w:rsidTr="00C05944">
        <w:tc>
          <w:tcPr>
            <w:tcW w:w="1800" w:type="dxa"/>
          </w:tcPr>
          <w:p w14:paraId="7611D5D7" w14:textId="7D463D24" w:rsidR="004700D5" w:rsidRPr="00637609" w:rsidRDefault="004700D5" w:rsidP="004700D5">
            <w:pPr>
              <w:spacing w:line="276" w:lineRule="auto"/>
              <w:ind w:left="-109"/>
            </w:pPr>
            <w:r>
              <w:t xml:space="preserve">  RESET</w:t>
            </w:r>
          </w:p>
        </w:tc>
        <w:tc>
          <w:tcPr>
            <w:tcW w:w="6963" w:type="dxa"/>
          </w:tcPr>
          <w:p w14:paraId="25459B55" w14:textId="77777777" w:rsidR="004700D5" w:rsidRDefault="004700D5" w:rsidP="004700D5">
            <w:pPr>
              <w:tabs>
                <w:tab w:val="left" w:pos="4157"/>
              </w:tabs>
              <w:spacing w:line="276" w:lineRule="auto"/>
            </w:pPr>
            <w:r>
              <w:t>Command to reset ADS1299</w:t>
            </w:r>
          </w:p>
        </w:tc>
      </w:tr>
      <w:tr w:rsidR="004700D5" w14:paraId="3A3CA684" w14:textId="77777777" w:rsidTr="00C05944">
        <w:tc>
          <w:tcPr>
            <w:tcW w:w="1800" w:type="dxa"/>
          </w:tcPr>
          <w:p w14:paraId="20C6DDC7" w14:textId="640D67D5" w:rsidR="004700D5" w:rsidRDefault="004700D5" w:rsidP="004700D5">
            <w:pPr>
              <w:spacing w:line="276" w:lineRule="auto"/>
              <w:ind w:left="-109"/>
            </w:pPr>
            <w:r>
              <w:t xml:space="preserve">  RF</w:t>
            </w:r>
          </w:p>
        </w:tc>
        <w:tc>
          <w:tcPr>
            <w:tcW w:w="6963" w:type="dxa"/>
          </w:tcPr>
          <w:p w14:paraId="0836D2AB" w14:textId="7074E6EA" w:rsidR="004700D5" w:rsidRDefault="004700D5" w:rsidP="004700D5">
            <w:pPr>
              <w:tabs>
                <w:tab w:val="left" w:pos="4157"/>
              </w:tabs>
              <w:spacing w:line="276" w:lineRule="auto"/>
            </w:pPr>
            <w:r>
              <w:t>Radio Frequency</w:t>
            </w:r>
          </w:p>
        </w:tc>
      </w:tr>
      <w:tr w:rsidR="004700D5" w14:paraId="0C3C9CA8" w14:textId="77777777" w:rsidTr="00C05944">
        <w:tc>
          <w:tcPr>
            <w:tcW w:w="1800" w:type="dxa"/>
          </w:tcPr>
          <w:p w14:paraId="797E363B" w14:textId="6F102485" w:rsidR="004700D5" w:rsidRDefault="004700D5" w:rsidP="004700D5">
            <w:pPr>
              <w:spacing w:line="276" w:lineRule="auto"/>
              <w:ind w:left="-109"/>
            </w:pPr>
            <w:r>
              <w:t xml:space="preserve">  RREG</w:t>
            </w:r>
          </w:p>
        </w:tc>
        <w:tc>
          <w:tcPr>
            <w:tcW w:w="6963" w:type="dxa"/>
          </w:tcPr>
          <w:p w14:paraId="79F37782" w14:textId="4C070AB2" w:rsidR="004700D5" w:rsidRDefault="004700D5" w:rsidP="004700D5">
            <w:pPr>
              <w:tabs>
                <w:tab w:val="left" w:pos="4157"/>
              </w:tabs>
              <w:spacing w:line="276" w:lineRule="auto"/>
            </w:pPr>
            <w:r>
              <w:t>The ADS1299 Read Register Command</w:t>
            </w:r>
          </w:p>
        </w:tc>
      </w:tr>
      <w:tr w:rsidR="004700D5" w14:paraId="01CA584F" w14:textId="77777777" w:rsidTr="00C05944">
        <w:tc>
          <w:tcPr>
            <w:tcW w:w="1800" w:type="dxa"/>
          </w:tcPr>
          <w:p w14:paraId="0A0D29B2" w14:textId="4EE2F128" w:rsidR="004700D5" w:rsidRPr="008F79E6" w:rsidRDefault="004700D5" w:rsidP="004700D5">
            <w:pPr>
              <w:spacing w:line="276" w:lineRule="auto"/>
              <w:ind w:left="-109"/>
              <w:rPr>
                <w:iCs/>
              </w:rPr>
            </w:pPr>
            <w:r>
              <w:rPr>
                <w:iCs/>
              </w:rPr>
              <w:t xml:space="preserve">  SCLK</w:t>
            </w:r>
          </w:p>
        </w:tc>
        <w:tc>
          <w:tcPr>
            <w:tcW w:w="6963" w:type="dxa"/>
          </w:tcPr>
          <w:p w14:paraId="36053B8D" w14:textId="77777777" w:rsidR="004700D5" w:rsidRDefault="004700D5" w:rsidP="004700D5">
            <w:pPr>
              <w:spacing w:line="276" w:lineRule="auto"/>
            </w:pPr>
            <w:r>
              <w:t>Serial Clock Pin</w:t>
            </w:r>
          </w:p>
        </w:tc>
      </w:tr>
      <w:tr w:rsidR="004700D5" w14:paraId="1F87A4DD" w14:textId="77777777" w:rsidTr="00C05944">
        <w:tc>
          <w:tcPr>
            <w:tcW w:w="1800" w:type="dxa"/>
          </w:tcPr>
          <w:p w14:paraId="4AAA7822" w14:textId="07BB23B7" w:rsidR="004700D5" w:rsidRDefault="004700D5" w:rsidP="004700D5">
            <w:pPr>
              <w:spacing w:line="276" w:lineRule="auto"/>
              <w:ind w:left="-109"/>
            </w:pPr>
            <w:r>
              <w:t xml:space="preserve">  SDATAC</w:t>
            </w:r>
          </w:p>
        </w:tc>
        <w:tc>
          <w:tcPr>
            <w:tcW w:w="6963" w:type="dxa"/>
          </w:tcPr>
          <w:p w14:paraId="08CF9B5B" w14:textId="77777777" w:rsidR="004700D5" w:rsidRDefault="004700D5" w:rsidP="004700D5">
            <w:pPr>
              <w:tabs>
                <w:tab w:val="left" w:pos="4157"/>
              </w:tabs>
              <w:spacing w:line="276" w:lineRule="auto"/>
            </w:pPr>
            <w:r>
              <w:t>Command to stop ADS1299 continuous data conversion</w:t>
            </w:r>
          </w:p>
        </w:tc>
      </w:tr>
      <w:tr w:rsidR="004700D5" w14:paraId="2B62AD74" w14:textId="77777777" w:rsidTr="00C05944">
        <w:tc>
          <w:tcPr>
            <w:tcW w:w="1800" w:type="dxa"/>
          </w:tcPr>
          <w:p w14:paraId="31CC6B9B" w14:textId="43B4573B" w:rsidR="004700D5" w:rsidRDefault="004700D5" w:rsidP="004700D5">
            <w:pPr>
              <w:spacing w:line="276" w:lineRule="auto"/>
              <w:ind w:left="-109"/>
            </w:pPr>
            <w:r>
              <w:t xml:space="preserve">  SPI</w:t>
            </w:r>
          </w:p>
        </w:tc>
        <w:tc>
          <w:tcPr>
            <w:tcW w:w="6963" w:type="dxa"/>
          </w:tcPr>
          <w:p w14:paraId="0A48F16E" w14:textId="77777777" w:rsidR="004700D5" w:rsidRPr="008A7E12" w:rsidRDefault="004700D5" w:rsidP="004700D5">
            <w:pPr>
              <w:spacing w:line="276" w:lineRule="auto"/>
            </w:pPr>
            <w:r>
              <w:t>Serial Peripheral Interface</w:t>
            </w:r>
          </w:p>
        </w:tc>
      </w:tr>
      <w:tr w:rsidR="004700D5" w14:paraId="4F03C13C" w14:textId="77777777" w:rsidTr="00C05944">
        <w:tc>
          <w:tcPr>
            <w:tcW w:w="1800" w:type="dxa"/>
          </w:tcPr>
          <w:p w14:paraId="03A5003B" w14:textId="5E90BC6E" w:rsidR="004700D5" w:rsidRDefault="004700D5" w:rsidP="004700D5">
            <w:pPr>
              <w:spacing w:line="276" w:lineRule="auto"/>
              <w:ind w:left="-109"/>
            </w:pPr>
            <w:r>
              <w:t xml:space="preserve">  SSVEP</w:t>
            </w:r>
          </w:p>
        </w:tc>
        <w:tc>
          <w:tcPr>
            <w:tcW w:w="6963" w:type="dxa"/>
          </w:tcPr>
          <w:p w14:paraId="6C0676AD" w14:textId="77777777" w:rsidR="004700D5" w:rsidRDefault="004700D5" w:rsidP="004700D5">
            <w:pPr>
              <w:spacing w:line="276" w:lineRule="auto"/>
            </w:pPr>
            <w:r>
              <w:t>Steady State Visual Evoked Potentials</w:t>
            </w:r>
          </w:p>
        </w:tc>
      </w:tr>
      <w:tr w:rsidR="004700D5" w14:paraId="67B10717" w14:textId="77777777" w:rsidTr="00C05944">
        <w:tc>
          <w:tcPr>
            <w:tcW w:w="1800" w:type="dxa"/>
          </w:tcPr>
          <w:p w14:paraId="17CA207D" w14:textId="30146DCC" w:rsidR="004700D5" w:rsidRDefault="004700D5" w:rsidP="004700D5">
            <w:pPr>
              <w:spacing w:line="276" w:lineRule="auto"/>
              <w:ind w:left="-109"/>
            </w:pPr>
            <w:r>
              <w:t xml:space="preserve">  ST</w:t>
            </w:r>
          </w:p>
        </w:tc>
        <w:tc>
          <w:tcPr>
            <w:tcW w:w="6963" w:type="dxa"/>
          </w:tcPr>
          <w:p w14:paraId="404D11CF" w14:textId="516AF67B" w:rsidR="004700D5" w:rsidRDefault="004700D5" w:rsidP="004700D5">
            <w:pPr>
              <w:spacing w:line="276" w:lineRule="auto"/>
            </w:pPr>
            <w:r>
              <w:t>STMicroelectronics</w:t>
            </w:r>
          </w:p>
        </w:tc>
      </w:tr>
      <w:tr w:rsidR="004700D5" w14:paraId="1F8C504B" w14:textId="77777777" w:rsidTr="00C05944">
        <w:tc>
          <w:tcPr>
            <w:tcW w:w="1800" w:type="dxa"/>
          </w:tcPr>
          <w:p w14:paraId="5E18F456" w14:textId="12FFB417" w:rsidR="004700D5" w:rsidRDefault="004700D5" w:rsidP="004700D5">
            <w:pPr>
              <w:spacing w:line="276" w:lineRule="auto"/>
              <w:ind w:left="-109"/>
            </w:pPr>
            <w:r>
              <w:t xml:space="preserve">  START</w:t>
            </w:r>
          </w:p>
        </w:tc>
        <w:tc>
          <w:tcPr>
            <w:tcW w:w="6963" w:type="dxa"/>
          </w:tcPr>
          <w:p w14:paraId="7E626367" w14:textId="77777777" w:rsidR="004700D5" w:rsidRDefault="004700D5" w:rsidP="004700D5">
            <w:pPr>
              <w:tabs>
                <w:tab w:val="left" w:pos="4157"/>
              </w:tabs>
              <w:spacing w:line="276" w:lineRule="auto"/>
            </w:pPr>
            <w:r>
              <w:t>ADS1299 command to start conversion</w:t>
            </w:r>
          </w:p>
        </w:tc>
      </w:tr>
      <w:tr w:rsidR="004700D5" w14:paraId="4495822C" w14:textId="77777777" w:rsidTr="00C05944">
        <w:tc>
          <w:tcPr>
            <w:tcW w:w="1800" w:type="dxa"/>
          </w:tcPr>
          <w:p w14:paraId="64F11A0C" w14:textId="56A325DB" w:rsidR="004700D5" w:rsidRDefault="004700D5" w:rsidP="004700D5">
            <w:pPr>
              <w:spacing w:line="276" w:lineRule="auto"/>
              <w:ind w:left="-109"/>
            </w:pPr>
            <w:r>
              <w:t xml:space="preserve">  STATUS</w:t>
            </w:r>
          </w:p>
        </w:tc>
        <w:tc>
          <w:tcPr>
            <w:tcW w:w="6963" w:type="dxa"/>
          </w:tcPr>
          <w:p w14:paraId="10811F2C" w14:textId="77777777" w:rsidR="004700D5" w:rsidRDefault="004700D5" w:rsidP="004700D5">
            <w:pPr>
              <w:tabs>
                <w:tab w:val="left" w:pos="4157"/>
              </w:tabs>
              <w:spacing w:line="276" w:lineRule="auto"/>
            </w:pPr>
            <w:r>
              <w:t>ADS1299 Communication Header Packet</w:t>
            </w:r>
          </w:p>
        </w:tc>
      </w:tr>
      <w:tr w:rsidR="004700D5" w14:paraId="5AC3D2A6" w14:textId="77777777" w:rsidTr="00C05944">
        <w:tc>
          <w:tcPr>
            <w:tcW w:w="1800" w:type="dxa"/>
          </w:tcPr>
          <w:p w14:paraId="36AFABC0" w14:textId="58C5A0F6" w:rsidR="004700D5" w:rsidRDefault="004700D5" w:rsidP="004700D5">
            <w:pPr>
              <w:spacing w:line="276" w:lineRule="auto"/>
              <w:ind w:left="-109"/>
            </w:pPr>
            <w:r>
              <w:t xml:space="preserve">  STFT</w:t>
            </w:r>
          </w:p>
        </w:tc>
        <w:tc>
          <w:tcPr>
            <w:tcW w:w="6963" w:type="dxa"/>
          </w:tcPr>
          <w:p w14:paraId="0C5CAF75" w14:textId="77777777" w:rsidR="004700D5" w:rsidRDefault="004700D5" w:rsidP="004700D5">
            <w:pPr>
              <w:spacing w:line="276" w:lineRule="auto"/>
            </w:pPr>
            <w:r>
              <w:t>Short Time Fourier Transform</w:t>
            </w:r>
          </w:p>
        </w:tc>
      </w:tr>
      <w:tr w:rsidR="004700D5" w14:paraId="1430B871" w14:textId="77777777" w:rsidTr="00C05944">
        <w:tc>
          <w:tcPr>
            <w:tcW w:w="1800" w:type="dxa"/>
          </w:tcPr>
          <w:p w14:paraId="25751E85" w14:textId="5B2AF4CC" w:rsidR="004700D5" w:rsidRDefault="004700D5" w:rsidP="004700D5">
            <w:pPr>
              <w:spacing w:line="276" w:lineRule="auto"/>
              <w:ind w:left="-109"/>
            </w:pPr>
            <w:r>
              <w:lastRenderedPageBreak/>
              <w:t xml:space="preserve">  SVM</w:t>
            </w:r>
          </w:p>
        </w:tc>
        <w:tc>
          <w:tcPr>
            <w:tcW w:w="6963" w:type="dxa"/>
          </w:tcPr>
          <w:p w14:paraId="1920A398" w14:textId="77777777" w:rsidR="004700D5" w:rsidRDefault="004700D5" w:rsidP="004700D5">
            <w:pPr>
              <w:spacing w:line="276" w:lineRule="auto"/>
            </w:pPr>
            <w:r>
              <w:t>Support Vector Machine</w:t>
            </w:r>
          </w:p>
        </w:tc>
      </w:tr>
      <w:tr w:rsidR="004700D5" w14:paraId="7179A59B" w14:textId="77777777" w:rsidTr="00C05944">
        <w:tc>
          <w:tcPr>
            <w:tcW w:w="1800" w:type="dxa"/>
          </w:tcPr>
          <w:p w14:paraId="58C34AC9" w14:textId="4779781D" w:rsidR="004700D5" w:rsidRDefault="004700D5" w:rsidP="004700D5">
            <w:pPr>
              <w:spacing w:line="276" w:lineRule="auto"/>
              <w:ind w:left="-109"/>
            </w:pPr>
            <w:r>
              <w:t xml:space="preserve">  SWD</w:t>
            </w:r>
          </w:p>
        </w:tc>
        <w:tc>
          <w:tcPr>
            <w:tcW w:w="6963" w:type="dxa"/>
          </w:tcPr>
          <w:p w14:paraId="5718E798" w14:textId="150BAC25" w:rsidR="004700D5" w:rsidRDefault="004700D5" w:rsidP="004700D5">
            <w:pPr>
              <w:spacing w:line="276" w:lineRule="auto"/>
            </w:pPr>
            <w:r>
              <w:t>Serial Wire Debug</w:t>
            </w:r>
          </w:p>
        </w:tc>
      </w:tr>
      <w:tr w:rsidR="004700D5" w14:paraId="5AB7A8E0" w14:textId="77777777" w:rsidTr="00C05944">
        <w:tc>
          <w:tcPr>
            <w:tcW w:w="1800" w:type="dxa"/>
          </w:tcPr>
          <w:p w14:paraId="246F0BA6" w14:textId="4E3611D3" w:rsidR="004700D5" w:rsidRPr="004700D5" w:rsidRDefault="004700D5" w:rsidP="004700D5">
            <w:pPr>
              <w:spacing w:line="276" w:lineRule="auto"/>
              <w:ind w:left="-109"/>
            </w:pPr>
            <m:oMathPara>
              <m:oMathParaPr>
                <m:jc m:val="left"/>
              </m:oMathParaPr>
              <m:oMath>
                <m:r>
                  <w:rPr>
                    <w:rFonts w:ascii="Cambria Math" w:hAnsi="Cambria Math"/>
                  </w:rPr>
                  <m:t>T</m:t>
                </m:r>
              </m:oMath>
            </m:oMathPara>
          </w:p>
        </w:tc>
        <w:tc>
          <w:tcPr>
            <w:tcW w:w="6963" w:type="dxa"/>
          </w:tcPr>
          <w:p w14:paraId="531EABF5" w14:textId="0B56A5B8" w:rsidR="004700D5" w:rsidRDefault="004700D5" w:rsidP="004700D5">
            <w:pPr>
              <w:spacing w:line="276" w:lineRule="auto"/>
            </w:pPr>
            <w:r>
              <w:t>Sampling frequency</w:t>
            </w:r>
          </w:p>
        </w:tc>
      </w:tr>
      <w:tr w:rsidR="00B81B5C" w14:paraId="4646E4A1" w14:textId="77777777" w:rsidTr="00C05944">
        <w:tc>
          <w:tcPr>
            <w:tcW w:w="1800" w:type="dxa"/>
          </w:tcPr>
          <w:p w14:paraId="69271926" w14:textId="2C06839E"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1BFCA4B1" w14:textId="10F40B35" w:rsidR="00B81B5C" w:rsidRDefault="00B81B5C" w:rsidP="00B81B5C">
            <w:pPr>
              <w:spacing w:line="276" w:lineRule="auto"/>
            </w:pPr>
            <w:r>
              <w:t>Period of ADS1299 Data Rate</w:t>
            </w:r>
          </w:p>
        </w:tc>
      </w:tr>
      <w:tr w:rsidR="00B81B5C" w14:paraId="121E50B4" w14:textId="77777777" w:rsidTr="00C05944">
        <w:tc>
          <w:tcPr>
            <w:tcW w:w="1800" w:type="dxa"/>
          </w:tcPr>
          <w:p w14:paraId="63434654" w14:textId="7D5EBCA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26EDF6B5" w14:textId="3679438A" w:rsidR="00B81B5C" w:rsidRDefault="00B81B5C" w:rsidP="00B81B5C">
            <w:pPr>
              <w:spacing w:line="276" w:lineRule="auto"/>
            </w:pPr>
            <w:r>
              <w:t>Period of Serial Clock (SPI communication)</w:t>
            </w:r>
          </w:p>
        </w:tc>
      </w:tr>
      <w:tr w:rsidR="00B81B5C" w14:paraId="0856A156" w14:textId="77777777" w:rsidTr="00C05944">
        <w:tc>
          <w:tcPr>
            <w:tcW w:w="1800" w:type="dxa"/>
          </w:tcPr>
          <w:p w14:paraId="080EDEEB" w14:textId="6520E75D" w:rsidR="00B81B5C" w:rsidRPr="00B81B5C" w:rsidRDefault="00B81B5C" w:rsidP="00B81B5C">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3D8A93D8" w14:textId="3A58B9A5" w:rsidR="00B81B5C" w:rsidRDefault="00B81B5C" w:rsidP="00B81B5C">
            <w:pPr>
              <w:spacing w:line="276" w:lineRule="auto"/>
            </w:pPr>
            <w:r>
              <w:t xml:space="preserve">Time delay between sending bytes during a multi-byte command to ADS1299. </w:t>
            </w:r>
          </w:p>
        </w:tc>
      </w:tr>
      <w:tr w:rsidR="00B81B5C" w14:paraId="3C7DF654" w14:textId="77777777" w:rsidTr="00C05944">
        <w:tc>
          <w:tcPr>
            <w:tcW w:w="1800" w:type="dxa"/>
          </w:tcPr>
          <w:p w14:paraId="2C207FB3" w14:textId="54473951" w:rsidR="00B81B5C" w:rsidRDefault="00B81B5C" w:rsidP="00B81B5C">
            <w:pPr>
              <w:spacing w:line="276" w:lineRule="auto"/>
              <w:ind w:left="-109"/>
            </w:pPr>
            <w:r>
              <w:t xml:space="preserve">  TI</w:t>
            </w:r>
          </w:p>
        </w:tc>
        <w:tc>
          <w:tcPr>
            <w:tcW w:w="6963" w:type="dxa"/>
          </w:tcPr>
          <w:p w14:paraId="75CFB5CA" w14:textId="77777777" w:rsidR="00B81B5C" w:rsidRDefault="00B81B5C" w:rsidP="00B81B5C">
            <w:pPr>
              <w:spacing w:line="276" w:lineRule="auto"/>
            </w:pPr>
            <w:r>
              <w:t>Texas Instruments</w:t>
            </w:r>
          </w:p>
        </w:tc>
      </w:tr>
      <w:tr w:rsidR="00B81B5C" w14:paraId="5A6C5903" w14:textId="77777777" w:rsidTr="00C05944">
        <w:tc>
          <w:tcPr>
            <w:tcW w:w="1800" w:type="dxa"/>
          </w:tcPr>
          <w:p w14:paraId="76C51E94" w14:textId="74CFFD4C" w:rsidR="00B81B5C" w:rsidRDefault="00B81B5C" w:rsidP="00B81B5C">
            <w:pPr>
              <w:spacing w:line="276" w:lineRule="auto"/>
              <w:ind w:left="-109"/>
            </w:pPr>
            <w:r>
              <w:t xml:space="preserve">  TU</w:t>
            </w:r>
          </w:p>
        </w:tc>
        <w:tc>
          <w:tcPr>
            <w:tcW w:w="6963" w:type="dxa"/>
          </w:tcPr>
          <w:p w14:paraId="033319AB" w14:textId="7DB60D5C" w:rsidR="00B81B5C" w:rsidRDefault="00B81B5C" w:rsidP="00B81B5C">
            <w:pPr>
              <w:spacing w:line="276" w:lineRule="auto"/>
            </w:pPr>
            <w:proofErr w:type="spellStart"/>
            <w:r>
              <w:t>Technische</w:t>
            </w:r>
            <w:proofErr w:type="spellEnd"/>
            <w:r>
              <w:t xml:space="preserve"> Universität</w:t>
            </w:r>
          </w:p>
        </w:tc>
      </w:tr>
      <w:tr w:rsidR="00B81B5C" w14:paraId="00476451" w14:textId="77777777" w:rsidTr="00C05944">
        <w:tc>
          <w:tcPr>
            <w:tcW w:w="1800" w:type="dxa"/>
          </w:tcPr>
          <w:p w14:paraId="475FB661" w14:textId="1929E0D0" w:rsidR="00B81B5C" w:rsidRDefault="00B81B5C" w:rsidP="00B81B5C">
            <w:pPr>
              <w:spacing w:line="276" w:lineRule="auto"/>
              <w:ind w:left="-109"/>
            </w:pPr>
            <w:r>
              <w:t xml:space="preserve">  UART</w:t>
            </w:r>
          </w:p>
        </w:tc>
        <w:tc>
          <w:tcPr>
            <w:tcW w:w="6963" w:type="dxa"/>
          </w:tcPr>
          <w:p w14:paraId="3DE4741D" w14:textId="77777777" w:rsidR="00B81B5C" w:rsidRDefault="00B81B5C" w:rsidP="00B81B5C">
            <w:pPr>
              <w:spacing w:line="276" w:lineRule="auto"/>
            </w:pPr>
            <w:r w:rsidRPr="005B6ADA">
              <w:t>Universal Asynchronous Receiver/Transmitter</w:t>
            </w:r>
          </w:p>
        </w:tc>
      </w:tr>
      <w:tr w:rsidR="00B81B5C" w14:paraId="299F3F94" w14:textId="77777777" w:rsidTr="00C05944">
        <w:tc>
          <w:tcPr>
            <w:tcW w:w="1800" w:type="dxa"/>
          </w:tcPr>
          <w:p w14:paraId="4DE01A7E" w14:textId="4BA679CB" w:rsidR="00B81B5C" w:rsidRDefault="00B81B5C" w:rsidP="00B81B5C">
            <w:pPr>
              <w:spacing w:line="276" w:lineRule="auto"/>
              <w:ind w:left="-109"/>
            </w:pPr>
            <w:r>
              <w:t xml:space="preserve">  USB</w:t>
            </w:r>
          </w:p>
        </w:tc>
        <w:tc>
          <w:tcPr>
            <w:tcW w:w="6963" w:type="dxa"/>
          </w:tcPr>
          <w:p w14:paraId="29652DEA" w14:textId="77777777" w:rsidR="00B81B5C" w:rsidRDefault="00B81B5C" w:rsidP="00B81B5C">
            <w:pPr>
              <w:spacing w:line="276" w:lineRule="auto"/>
            </w:pPr>
            <w:r>
              <w:t>Universal Serial Bus</w:t>
            </w:r>
          </w:p>
        </w:tc>
      </w:tr>
      <w:tr w:rsidR="00B81B5C" w14:paraId="6F283B47" w14:textId="77777777" w:rsidTr="00C05944">
        <w:tc>
          <w:tcPr>
            <w:tcW w:w="1800" w:type="dxa"/>
          </w:tcPr>
          <w:p w14:paraId="5D56D4E0" w14:textId="79F5603B" w:rsidR="00B81B5C" w:rsidRPr="002C016B" w:rsidRDefault="00B81B5C" w:rsidP="00B81B5C">
            <w:pPr>
              <w:spacing w:line="276" w:lineRule="auto"/>
              <w:ind w:left="-109"/>
            </w:pPr>
            <w:r>
              <w:t xml:space="preserve">  </w:t>
            </w:r>
            <w:proofErr w:type="spellStart"/>
            <w:r>
              <w:t>V</w:t>
            </w:r>
            <w:r>
              <w:rPr>
                <w:vertAlign w:val="subscript"/>
              </w:rPr>
              <w:t>pp</w:t>
            </w:r>
            <w:proofErr w:type="spellEnd"/>
          </w:p>
        </w:tc>
        <w:tc>
          <w:tcPr>
            <w:tcW w:w="6963" w:type="dxa"/>
          </w:tcPr>
          <w:p w14:paraId="6731737C" w14:textId="77777777" w:rsidR="00B81B5C" w:rsidRDefault="00B81B5C" w:rsidP="00B81B5C">
            <w:pPr>
              <w:spacing w:line="276" w:lineRule="auto"/>
            </w:pPr>
            <w:r>
              <w:t>Volts (peak to peak)</w:t>
            </w:r>
          </w:p>
        </w:tc>
      </w:tr>
      <w:tr w:rsidR="00B81B5C" w14:paraId="0FD95F29" w14:textId="77777777" w:rsidTr="00C05944">
        <w:tc>
          <w:tcPr>
            <w:tcW w:w="1800" w:type="dxa"/>
          </w:tcPr>
          <w:p w14:paraId="2EE23806" w14:textId="5BFAF0A2" w:rsidR="00B81B5C" w:rsidRPr="004700D5" w:rsidRDefault="00B81B5C" w:rsidP="00B81B5C">
            <w:pPr>
              <w:spacing w:line="276" w:lineRule="auto"/>
              <w:ind w:left="-109"/>
            </w:pPr>
            <m:oMathPara>
              <m:oMathParaPr>
                <m:jc m:val="left"/>
              </m:oMathParaPr>
              <m:oMath>
                <m:r>
                  <m:rPr>
                    <m:sty m:val="b"/>
                  </m:rPr>
                  <w:rPr>
                    <w:rFonts w:ascii="Cambria Math" w:hAnsi="Cambria Math"/>
                  </w:rPr>
                  <m:t>w</m:t>
                </m:r>
              </m:oMath>
            </m:oMathPara>
          </w:p>
        </w:tc>
        <w:tc>
          <w:tcPr>
            <w:tcW w:w="6963" w:type="dxa"/>
          </w:tcPr>
          <w:p w14:paraId="378BF8ED" w14:textId="44EE5DBA" w:rsidR="00B81B5C" w:rsidRDefault="00B81B5C" w:rsidP="00B81B5C">
            <w:pPr>
              <w:spacing w:line="276" w:lineRule="auto"/>
            </w:pPr>
            <w:r>
              <w:t>The classification weight vector for SVM classification</w:t>
            </w:r>
          </w:p>
        </w:tc>
      </w:tr>
      <w:tr w:rsidR="00B81B5C" w14:paraId="22B318C7" w14:textId="77777777" w:rsidTr="00C05944">
        <w:tc>
          <w:tcPr>
            <w:tcW w:w="1800" w:type="dxa"/>
          </w:tcPr>
          <w:p w14:paraId="12035393" w14:textId="0794CCBD"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4A9D73E" w14:textId="727F1F83" w:rsidR="00B81B5C" w:rsidRDefault="00B81B5C" w:rsidP="00B81B5C">
            <w:pPr>
              <w:spacing w:line="276" w:lineRule="auto"/>
            </w:pPr>
            <w:r>
              <w:t>DCT Coefficients</w:t>
            </w:r>
          </w:p>
        </w:tc>
      </w:tr>
      <w:tr w:rsidR="00B81B5C" w14:paraId="2853514A" w14:textId="77777777" w:rsidTr="00C05944">
        <w:tc>
          <w:tcPr>
            <w:tcW w:w="1800" w:type="dxa"/>
          </w:tcPr>
          <w:p w14:paraId="004FC7FF" w14:textId="2B56B742" w:rsidR="00B81B5C" w:rsidRPr="004700D5" w:rsidRDefault="00B81B5C" w:rsidP="00B81B5C">
            <w:pPr>
              <w:spacing w:line="276" w:lineRule="auto"/>
              <w:ind w:left="-109"/>
              <w:rPr>
                <w:b/>
                <w:bCs/>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0FB83198" w14:textId="65043A3F" w:rsidR="00B81B5C" w:rsidRDefault="00B81B5C" w:rsidP="00B81B5C">
            <w:pPr>
              <w:spacing w:line="276" w:lineRule="auto"/>
            </w:pPr>
            <w:r>
              <w:t>Quantised DCT Coefficients</w:t>
            </w:r>
          </w:p>
        </w:tc>
      </w:tr>
      <w:tr w:rsidR="00B81B5C" w14:paraId="5157A66D" w14:textId="77777777" w:rsidTr="00C05944">
        <w:tc>
          <w:tcPr>
            <w:tcW w:w="1800" w:type="dxa"/>
          </w:tcPr>
          <w:p w14:paraId="03569B50" w14:textId="1A091866" w:rsidR="00B81B5C" w:rsidRPr="004700D5" w:rsidRDefault="00B81B5C" w:rsidP="00B81B5C">
            <w:pPr>
              <w:spacing w:line="276" w:lineRule="auto"/>
              <w:ind w:left="-109"/>
              <w:rPr>
                <w:b/>
                <w:bCs/>
                <w:iCs/>
              </w:rPr>
            </w:pPr>
            <m:oMathPara>
              <m:oMathParaPr>
                <m:jc m:val="left"/>
              </m:oMathParaPr>
              <m:oMath>
                <m:r>
                  <m:rPr>
                    <m:sty m:val="b"/>
                  </m:rPr>
                  <w:rPr>
                    <w:rFonts w:ascii="Cambria Math" w:hAnsi="Cambria Math"/>
                  </w:rPr>
                  <m:t>x</m:t>
                </m:r>
              </m:oMath>
            </m:oMathPara>
          </w:p>
        </w:tc>
        <w:tc>
          <w:tcPr>
            <w:tcW w:w="6963" w:type="dxa"/>
          </w:tcPr>
          <w:p w14:paraId="2C90FD71" w14:textId="69F9CFE1" w:rsidR="00B81B5C" w:rsidRDefault="00B81B5C" w:rsidP="00B81B5C">
            <w:pPr>
              <w:spacing w:line="276" w:lineRule="auto"/>
            </w:pPr>
            <w:r>
              <w:t>An SVM observation vector</w:t>
            </w:r>
          </w:p>
        </w:tc>
      </w:tr>
      <w:tr w:rsidR="00B81B5C" w14:paraId="6A7AF448" w14:textId="77777777" w:rsidTr="00C05944">
        <w:tc>
          <w:tcPr>
            <w:tcW w:w="1800" w:type="dxa"/>
          </w:tcPr>
          <w:p w14:paraId="49A5ACA1" w14:textId="24EDDCFC" w:rsidR="00B81B5C" w:rsidRPr="004700D5" w:rsidRDefault="00B81B5C" w:rsidP="00B81B5C">
            <w:pPr>
              <w:spacing w:line="276" w:lineRule="auto"/>
              <w:ind w:left="-109"/>
              <w:rPr>
                <w:b/>
                <w:bCs/>
              </w:rPr>
            </w:pPr>
            <m:oMathPara>
              <m:oMathParaPr>
                <m:jc m:val="left"/>
              </m:oMathParaPr>
              <m:oMath>
                <m:r>
                  <w:rPr>
                    <w:rFonts w:ascii="Cambria Math" w:hAnsi="Cambria Math"/>
                  </w:rPr>
                  <m:t>y</m:t>
                </m:r>
              </m:oMath>
            </m:oMathPara>
          </w:p>
        </w:tc>
        <w:tc>
          <w:tcPr>
            <w:tcW w:w="6963" w:type="dxa"/>
          </w:tcPr>
          <w:p w14:paraId="73DC6E28" w14:textId="544370A9" w:rsidR="00B81B5C" w:rsidRDefault="00B81B5C" w:rsidP="00B81B5C">
            <w:pPr>
              <w:spacing w:line="276" w:lineRule="auto"/>
            </w:pPr>
            <w:r>
              <w:t>The ground truth label for SVM model training</w:t>
            </w:r>
          </w:p>
        </w:tc>
      </w:tr>
      <w:tr w:rsidR="00B81B5C" w14:paraId="34D16843" w14:textId="77777777" w:rsidTr="00C05944">
        <w:tc>
          <w:tcPr>
            <w:tcW w:w="1800" w:type="dxa"/>
          </w:tcPr>
          <w:p w14:paraId="706D96EA" w14:textId="02BCCEE5" w:rsidR="00B81B5C" w:rsidRPr="00F92DFE" w:rsidRDefault="00B81B5C" w:rsidP="00B81B5C">
            <w:pPr>
              <w:spacing w:line="276" w:lineRule="auto"/>
              <w:ind w:left="-109"/>
            </w:pPr>
            <m:oMathPara>
              <m:oMathParaPr>
                <m:jc m:val="left"/>
              </m:oMathParaPr>
              <m:oMath>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oMath>
            </m:oMathPara>
          </w:p>
        </w:tc>
        <w:tc>
          <w:tcPr>
            <w:tcW w:w="6963" w:type="dxa"/>
          </w:tcPr>
          <w:p w14:paraId="37438851" w14:textId="0C493575" w:rsidR="00B81B5C" w:rsidRPr="00F92DFE" w:rsidRDefault="00B81B5C" w:rsidP="00B81B5C">
            <w:pPr>
              <w:spacing w:line="276" w:lineRule="auto"/>
              <w:rPr>
                <w:rFonts w:ascii="Cambria Math" w:hAnsi="Cambria Math"/>
              </w:rPr>
            </w:pPr>
            <w:r>
              <w:t xml:space="preserve">The </w:t>
            </w:r>
            <m:oMath>
              <m:r>
                <w:rPr>
                  <w:rFonts w:ascii="Cambria Math" w:hAnsi="Cambria Math"/>
                </w:rPr>
                <m:t>i</m:t>
              </m:r>
            </m:oMath>
            <w:r>
              <w:rPr>
                <w:vertAlign w:val="superscript"/>
              </w:rPr>
              <w:t xml:space="preserve">th </w:t>
            </w:r>
            <w:r>
              <w:t>AAR coefficient</w:t>
            </w:r>
          </w:p>
        </w:tc>
      </w:tr>
      <w:tr w:rsidR="00B81B5C" w14:paraId="1884ABA5" w14:textId="77777777" w:rsidTr="00C05944">
        <w:tc>
          <w:tcPr>
            <w:tcW w:w="1800" w:type="dxa"/>
          </w:tcPr>
          <w:p w14:paraId="3374C734" w14:textId="192D606D" w:rsidR="00B81B5C" w:rsidRPr="004700D5" w:rsidRDefault="00B81B5C" w:rsidP="00B81B5C">
            <w:pPr>
              <w:spacing w:line="276" w:lineRule="auto"/>
              <w:ind w:left="-109"/>
              <w:rPr>
                <w:sz w:val="22"/>
                <w:szCs w:val="22"/>
              </w:rPr>
            </w:pPr>
            <m:oMathPara>
              <m:oMathParaPr>
                <m:jc m:val="left"/>
              </m:oMathParaPr>
              <m:oMath>
                <m:r>
                  <w:rPr>
                    <w:rFonts w:ascii="Cambria Math" w:hAnsi="Cambria Math"/>
                  </w:rPr>
                  <m:t>β</m:t>
                </m:r>
              </m:oMath>
            </m:oMathPara>
          </w:p>
        </w:tc>
        <w:tc>
          <w:tcPr>
            <w:tcW w:w="6963" w:type="dxa"/>
          </w:tcPr>
          <w:p w14:paraId="220AEF22" w14:textId="7CD8E519" w:rsidR="00B81B5C" w:rsidRDefault="00B81B5C" w:rsidP="00B81B5C">
            <w:pPr>
              <w:spacing w:line="276" w:lineRule="auto"/>
            </w:pPr>
            <w:r>
              <w:t>Forgetting Factor in AAR model</w:t>
            </w:r>
          </w:p>
        </w:tc>
      </w:tr>
      <w:tr w:rsidR="00B81B5C" w14:paraId="195E61C8" w14:textId="77777777" w:rsidTr="00C05944">
        <w:tc>
          <w:tcPr>
            <w:tcW w:w="1800" w:type="dxa"/>
          </w:tcPr>
          <w:p w14:paraId="5BC28EE4" w14:textId="3B257B91" w:rsidR="00B81B5C" w:rsidRPr="004700D5" w:rsidRDefault="00B81B5C" w:rsidP="00B81B5C">
            <w:pPr>
              <w:spacing w:line="276" w:lineRule="auto"/>
              <w:ind w:left="-109"/>
            </w:pPr>
            <m:oMathPara>
              <m:oMathParaPr>
                <m:jc m:val="left"/>
              </m:oMathParaPr>
              <m:oMath>
                <m:r>
                  <w:rPr>
                    <w:rFonts w:ascii="Cambria Math" w:hAnsi="Cambria Math"/>
                  </w:rPr>
                  <m:t>ε</m:t>
                </m:r>
              </m:oMath>
            </m:oMathPara>
          </w:p>
        </w:tc>
        <w:tc>
          <w:tcPr>
            <w:tcW w:w="6963" w:type="dxa"/>
          </w:tcPr>
          <w:p w14:paraId="51F0AE5F" w14:textId="28024936" w:rsidR="00B81B5C" w:rsidRDefault="00B81B5C" w:rsidP="00B81B5C">
            <w:pPr>
              <w:spacing w:line="276" w:lineRule="auto"/>
            </w:pPr>
            <w:r>
              <w:t>Error in the Least Squares criterion</w:t>
            </w:r>
          </w:p>
        </w:tc>
      </w:tr>
      <w:tr w:rsidR="00B81B5C" w14:paraId="67A4EF72" w14:textId="77777777" w:rsidTr="00C05944">
        <w:tc>
          <w:tcPr>
            <w:tcW w:w="1800" w:type="dxa"/>
          </w:tcPr>
          <w:p w14:paraId="75770DD3" w14:textId="51A0A248" w:rsidR="00B81B5C" w:rsidRPr="0010169E" w:rsidRDefault="00B81B5C" w:rsidP="00B81B5C">
            <w:pPr>
              <w:spacing w:line="276" w:lineRule="auto"/>
              <w:ind w:left="-109"/>
            </w:pPr>
            <m:oMathPara>
              <m:oMathParaPr>
                <m:jc m:val="left"/>
              </m:oMathParaPr>
              <m:oMath>
                <m:r>
                  <w:rPr>
                    <w:rFonts w:ascii="Cambria Math" w:hAnsi="Cambria Math"/>
                  </w:rPr>
                  <m:t>η</m:t>
                </m:r>
              </m:oMath>
            </m:oMathPara>
          </w:p>
        </w:tc>
        <w:tc>
          <w:tcPr>
            <w:tcW w:w="6963" w:type="dxa"/>
          </w:tcPr>
          <w:p w14:paraId="735A3B61" w14:textId="505078C3" w:rsidR="00B81B5C" w:rsidRDefault="00B81B5C" w:rsidP="00B81B5C">
            <w:pPr>
              <w:spacing w:line="276" w:lineRule="auto"/>
            </w:pPr>
            <w:r>
              <w:t>A Gaussian distribution function</w:t>
            </w:r>
          </w:p>
        </w:tc>
      </w:tr>
      <w:tr w:rsidR="00B81B5C" w14:paraId="17974CA4" w14:textId="77777777" w:rsidTr="00C05944">
        <w:tc>
          <w:tcPr>
            <w:tcW w:w="1800" w:type="dxa"/>
          </w:tcPr>
          <w:p w14:paraId="1668B4CC" w14:textId="4855D845" w:rsidR="00B81B5C" w:rsidRPr="00F92DFE" w:rsidRDefault="00B81B5C" w:rsidP="00B81B5C">
            <w:pPr>
              <w:spacing w:line="276" w:lineRule="auto"/>
              <w:ind w:left="-109"/>
            </w:pPr>
            <m:oMathPara>
              <m:oMathParaPr>
                <m:jc m:val="left"/>
              </m:oMathParaPr>
              <m:oMath>
                <m:r>
                  <w:rPr>
                    <w:rFonts w:ascii="Cambria Math" w:hAnsi="Cambria Math"/>
                  </w:rPr>
                  <m:t>λ</m:t>
                </m:r>
              </m:oMath>
            </m:oMathPara>
          </w:p>
        </w:tc>
        <w:tc>
          <w:tcPr>
            <w:tcW w:w="6963" w:type="dxa"/>
          </w:tcPr>
          <w:p w14:paraId="49ECAC35" w14:textId="671883AE" w:rsidR="00B81B5C" w:rsidRDefault="00B81B5C" w:rsidP="00B81B5C">
            <w:pPr>
              <w:spacing w:line="276" w:lineRule="auto"/>
            </w:pPr>
            <w:r>
              <w:t>A Lambda distribution function</w:t>
            </w:r>
          </w:p>
        </w:tc>
      </w:tr>
      <w:tr w:rsidR="00B81B5C" w14:paraId="32222F5E" w14:textId="77777777" w:rsidTr="00C05944">
        <w:tc>
          <w:tcPr>
            <w:tcW w:w="1800" w:type="dxa"/>
          </w:tcPr>
          <w:p w14:paraId="3D82E851" w14:textId="02880B37" w:rsidR="00B81B5C" w:rsidRPr="001763FC" w:rsidRDefault="00B81B5C" w:rsidP="00B81B5C">
            <w:pPr>
              <w:spacing w:line="276" w:lineRule="auto"/>
              <w:ind w:left="-109"/>
            </w:pPr>
            <m:oMathPara>
              <m:oMathParaPr>
                <m:jc m:val="left"/>
              </m:oMathParaPr>
              <m:oMath>
                <m:r>
                  <w:rPr>
                    <w:rFonts w:ascii="Cambria Math" w:hAnsi="Cambria Math"/>
                  </w:rPr>
                  <m:t>ρ</m:t>
                </m:r>
              </m:oMath>
            </m:oMathPara>
          </w:p>
        </w:tc>
        <w:tc>
          <w:tcPr>
            <w:tcW w:w="6963" w:type="dxa"/>
          </w:tcPr>
          <w:p w14:paraId="62174796" w14:textId="3822E452" w:rsidR="00B81B5C" w:rsidRDefault="00B81B5C" w:rsidP="00B81B5C">
            <w:pPr>
              <w:spacing w:line="276" w:lineRule="auto"/>
            </w:pPr>
            <w:r>
              <w:t>Order of AAR model</w:t>
            </w:r>
            <w:r>
              <w:tab/>
            </w:r>
          </w:p>
        </w:tc>
      </w:tr>
      <w:tr w:rsidR="00B81B5C" w14:paraId="0A2C4BA8" w14:textId="77777777" w:rsidTr="00C05944">
        <w:tc>
          <w:tcPr>
            <w:tcW w:w="1800" w:type="dxa"/>
          </w:tcPr>
          <w:p w14:paraId="647FF5E0" w14:textId="111333D1" w:rsidR="00B81B5C" w:rsidRPr="0010169E" w:rsidRDefault="00B81B5C" w:rsidP="00B81B5C">
            <w:pPr>
              <w:spacing w:line="276" w:lineRule="auto"/>
              <w:ind w:left="-109"/>
            </w:pPr>
            <m:oMathPara>
              <m:oMathParaPr>
                <m:jc m:val="left"/>
              </m:oMathParaPr>
              <m:oMath>
                <m:r>
                  <w:rPr>
                    <w:rFonts w:ascii="Cambria Math" w:hAnsi="Cambria Math"/>
                  </w:rPr>
                  <m:t>ω</m:t>
                </m:r>
              </m:oMath>
            </m:oMathPara>
          </w:p>
        </w:tc>
        <w:tc>
          <w:tcPr>
            <w:tcW w:w="6963" w:type="dxa"/>
          </w:tcPr>
          <w:p w14:paraId="1C086C37" w14:textId="28B79EC3" w:rsidR="00B81B5C" w:rsidRDefault="00B81B5C" w:rsidP="00B81B5C">
            <w:pPr>
              <w:spacing w:line="276" w:lineRule="auto"/>
            </w:pPr>
            <w:r>
              <w:t>Frequency in radians per second</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5"/>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8" w:name="_Toc44077115"/>
      <w:r>
        <w:lastRenderedPageBreak/>
        <w:t>Introduction</w:t>
      </w:r>
      <w:bookmarkEnd w:id="8"/>
    </w:p>
    <w:p w14:paraId="46A54563" w14:textId="496F81CF"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713AC14B" w:rsidR="00EC4243" w:rsidRDefault="00F01920" w:rsidP="00B83749">
      <w:pPr>
        <w:spacing w:after="160" w:line="360" w:lineRule="auto"/>
      </w:pPr>
      <w:r>
        <w:t xml:space="preserve">This </w:t>
      </w:r>
      <w:r w:rsidR="00871A4A">
        <w:t>report</w:t>
      </w:r>
      <w:r>
        <w:t xml:space="preserve"> will </w:t>
      </w:r>
      <w:proofErr w:type="gramStart"/>
      <w:r w:rsidR="00871A4A">
        <w:t>provide an introduction to</w:t>
      </w:r>
      <w:proofErr w:type="gramEnd"/>
      <w:r w:rsidR="00871A4A">
        <w:t xml:space="preserve"> the biological processes associated with motor function, and introduce</w:t>
      </w:r>
      <w:r>
        <w:t xml:space="preserve"> electroencephalography (EEG), a non-invasive neural recording approach, as a BCI input modality. </w:t>
      </w:r>
      <w:r w:rsidR="00871A4A">
        <w:t xml:space="preserve">A review of </w:t>
      </w:r>
      <w:r w:rsidR="00EC4243">
        <w:t xml:space="preserve">several signal processing techniques, including the Short Time Fourier Transform (STFT) and Discrete Cosine Transform (DCT), </w:t>
      </w:r>
      <w:r w:rsidR="00871A4A">
        <w:t>and</w:t>
      </w:r>
      <w:r w:rsidR="00EC4243">
        <w:t xml:space="preserve"> several classification techniques including </w:t>
      </w:r>
      <w:r w:rsidR="00EC4243">
        <w:rPr>
          <w:i/>
          <w:iCs/>
        </w:rPr>
        <w:t>k</w:t>
      </w:r>
      <w:r w:rsidR="00EC4243">
        <w:t>-nearest neighbours (kNN), Support Vector Machines (SVM), and Adaptive Autoregressive techniques (AAR)</w:t>
      </w:r>
      <w:r w:rsidR="00871A4A">
        <w:t xml:space="preserve"> is included. Through simulating the combinations of signal processing and classification techniques using a published EEG dataset, </w:t>
      </w:r>
      <w:r w:rsidR="00EC4243">
        <w:t xml:space="preserve">the most superior classifier (most accurate per unit time) </w:t>
      </w:r>
      <w:r w:rsidR="00871A4A">
        <w:t>is</w:t>
      </w:r>
      <w:r w:rsidR="00EC4243">
        <w:t xml:space="preserv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2019EE" w:rsidR="00EC4243" w:rsidRDefault="00EC4243" w:rsidP="00B83749">
      <w:pPr>
        <w:spacing w:after="160" w:line="360" w:lineRule="auto"/>
      </w:pPr>
      <w:r>
        <w:lastRenderedPageBreak/>
        <w:t xml:space="preserve">Once the most </w:t>
      </w:r>
      <w:r w:rsidR="00511752">
        <w:t>optimal</w:t>
      </w:r>
      <w:r>
        <w:t xml:space="preserve"> approach </w:t>
      </w:r>
      <w:r w:rsidR="00871A4A">
        <w:t xml:space="preserve">is </w:t>
      </w:r>
      <w:r>
        <w:t>determined, a system to implement this approach in a</w:t>
      </w:r>
      <w:r w:rsidR="00871A4A">
        <w:t xml:space="preserve"> real-time</w:t>
      </w:r>
      <w:r>
        <w:t xml:space="preserve"> BCI neuroprosthetics setup </w:t>
      </w:r>
      <w:r w:rsidR="00871A4A">
        <w:t>is</w:t>
      </w:r>
      <w:r>
        <w:t xml:space="preserve"> designed. To reduce artefacts (introduced from lead-sway, switching transients, etc.)</w:t>
      </w:r>
      <w:r w:rsidR="00116DC8">
        <w:t xml:space="preserve"> and ensure galvanic isolation</w:t>
      </w:r>
      <w:r>
        <w:t xml:space="preserve">, </w:t>
      </w:r>
      <w:r w:rsidR="00871A4A">
        <w:t xml:space="preserve">the system includes </w:t>
      </w:r>
      <w:r>
        <w:t>a wireless EEG data acquisition syste</w:t>
      </w:r>
      <w:r w:rsidR="00871A4A">
        <w:t>m</w:t>
      </w:r>
      <w:r>
        <w:t xml:space="preserve">. </w:t>
      </w:r>
      <w:r w:rsidR="00871A4A">
        <w:t xml:space="preserve">This system communicates over a Bluetooth link to a </w:t>
      </w:r>
      <w:r>
        <w:t xml:space="preserve">classification and control </w:t>
      </w:r>
      <w:r w:rsidR="00871A4A">
        <w:t xml:space="preserve">board, </w:t>
      </w:r>
      <w:r>
        <w:t xml:space="preserve">designed to fit within the spatial constraints of a 3D printed prosthetic </w:t>
      </w:r>
      <w:r w:rsidR="00871A4A">
        <w:t>forearm</w:t>
      </w:r>
      <w:r>
        <w:t xml:space="preserve">. </w:t>
      </w:r>
      <w:r w:rsidR="00871A4A">
        <w:t>This device will receive the recorded EEG signal, execute the feature extraction and classification processes determined most optimal, and control the prosthetic hand. The completed system forms a real-time EEG BCI prosthetic hand.</w:t>
      </w:r>
    </w:p>
    <w:p w14:paraId="34E8036F" w14:textId="4BFBEE20"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e insights gained</w:t>
      </w:r>
      <w:r w:rsidR="00871A4A">
        <w:t xml:space="preserve"> </w:t>
      </w:r>
      <w:r w:rsidR="00974BAA">
        <w:t xml:space="preserve">throughout the classification methodology assessment and </w:t>
      </w:r>
      <w:r w:rsidR="00871A4A">
        <w:t xml:space="preserve">systems developed as part of </w:t>
      </w:r>
      <w:r w:rsidR="00974BAA">
        <w:t xml:space="preserve">the implementation of the </w:t>
      </w:r>
      <w:r w:rsidR="005847CC">
        <w:t>project</w:t>
      </w:r>
      <w:r w:rsidR="00974BAA">
        <w:t xml:space="preserve"> may guide future research in this area</w:t>
      </w:r>
      <w:r w:rsidR="005847CC">
        <w:t xml:space="preserve"> at The University of Newcastle</w:t>
      </w:r>
      <w:r w:rsidR="00974BAA">
        <w:t xml:space="preserve">. </w:t>
      </w:r>
      <w:r w:rsidR="00D75411">
        <w:br w:type="page"/>
      </w:r>
    </w:p>
    <w:p w14:paraId="6FBD94DC" w14:textId="735D4D2C" w:rsidR="000460BF" w:rsidRDefault="000460BF" w:rsidP="004053CF">
      <w:pPr>
        <w:pStyle w:val="Heading1"/>
        <w:numPr>
          <w:ilvl w:val="0"/>
          <w:numId w:val="25"/>
        </w:numPr>
        <w:ind w:left="360"/>
      </w:pPr>
      <w:bookmarkStart w:id="9" w:name="_Toc44077116"/>
      <w:r>
        <w:lastRenderedPageBreak/>
        <w:t>Biological Background</w:t>
      </w:r>
      <w:bookmarkEnd w:id="9"/>
    </w:p>
    <w:p w14:paraId="68C90FD5" w14:textId="73F7BDE6" w:rsidR="000460BF" w:rsidRDefault="000460BF" w:rsidP="00B83749">
      <w:pPr>
        <w:spacing w:line="360" w:lineRule="auto"/>
      </w:pPr>
      <w:r>
        <w:t>The human brain is an incredibl</w:t>
      </w:r>
      <w:r w:rsidR="000D362F">
        <w:t>y</w:t>
      </w:r>
      <w:r>
        <w:t xml:space="preserv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Since then, while unprecedented progression and understanding has occurred, there are still many neurological processes, such as memory and consciousness, with unknown mechanisms. Recently, advanced studies in the physical structure of the brain</w:t>
      </w:r>
      <w:r w:rsidR="000D362F">
        <w:t xml:space="preserve"> (“</w:t>
      </w:r>
      <w:r w:rsidRPr="000460BF">
        <w:t>connectomics</w:t>
      </w:r>
      <w:r w:rsidR="000D362F">
        <w:t>”)</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10" w:name="_Toc44077117"/>
      <w:r>
        <w:t>Neurons</w:t>
      </w:r>
      <w:bookmarkEnd w:id="10"/>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The cell membrane of the neuron sits at a resting potential of approximately -70</w:t>
      </w:r>
      <w:r w:rsidRPr="000D362F">
        <w:rPr>
          <w:sz w:val="12"/>
          <w:szCs w:val="12"/>
        </w:rPr>
        <w:t xml:space="preserve"> </w:t>
      </w:r>
      <w:r>
        <w:t xml:space="preserve">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2A4E7C65" w14:textId="061BB00D" w:rsidR="006841FA" w:rsidRDefault="006841FA" w:rsidP="005327EB">
      <w:pPr>
        <w:spacing w:line="360" w:lineRule="auto"/>
        <w:ind w:left="360"/>
      </w:pPr>
      <w:r>
        <w:t xml:space="preserve">Received </w:t>
      </w:r>
      <w:r w:rsidR="00BD545C">
        <w:t xml:space="preserve">excitatory </w:t>
      </w:r>
      <w:r>
        <w:t xml:space="preserve">APs from neighbouring neurons raise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40EFD1D3" w14:textId="77777777" w:rsidR="000D362F" w:rsidRDefault="000D362F" w:rsidP="005327EB">
      <w:pPr>
        <w:spacing w:line="360" w:lineRule="auto"/>
        <w:ind w:left="360"/>
      </w:pPr>
    </w:p>
    <w:p w14:paraId="1D5E8400" w14:textId="770C50D3" w:rsidR="00B83749" w:rsidRDefault="00B83749" w:rsidP="005327EB">
      <w:pPr>
        <w:spacing w:line="360" w:lineRule="auto"/>
        <w:ind w:left="360"/>
      </w:pPr>
      <w:r>
        <w:t xml:space="preserve">APs initiate in the soma of the neuron, then propagate along the axon to the axon terminals, where the neuron may synapse (connect) to a neighbouring neuron </w:t>
      </w:r>
      <w:r>
        <w:fldChar w:fldCharType="begin"/>
      </w:r>
      <w:r w:rsidR="000D362F">
        <w:instrText xml:space="preserve"> ADDIN EN.CITE &lt;EndNote&gt;&lt;Cite&gt;&lt;Author&gt;Queensland Brain Institute&lt;/Author&gt;&lt;Year&gt;2017&lt;/Year&gt;&lt;RecNum&gt;8&lt;/RecNum&gt;&lt;DisplayText&gt;[21]&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sidR="000D362F">
        <w:rPr>
          <w:noProof/>
        </w:rPr>
        <w:t>[21]</w:t>
      </w:r>
      <w:r>
        <w:fldChar w:fldCharType="end"/>
      </w:r>
      <w:r>
        <w:t xml:space="preserve">. After passing through various cortical areas, the signal may synapse to a projection neuron, which will carry it down the spinal cord and into the peripheral nervous system. </w:t>
      </w:r>
    </w:p>
    <w:p w14:paraId="590395A8" w14:textId="4D589DCD" w:rsidR="005327EB" w:rsidRDefault="005327EB" w:rsidP="005327EB">
      <w:pPr>
        <w:spacing w:line="360" w:lineRule="auto"/>
        <w:ind w:left="360"/>
      </w:pPr>
    </w:p>
    <w:p w14:paraId="4DFABEDA" w14:textId="0EF34C98" w:rsidR="00B83749" w:rsidRDefault="00B83749" w:rsidP="00B83749">
      <w:pPr>
        <w:pStyle w:val="Heading2"/>
        <w:numPr>
          <w:ilvl w:val="1"/>
          <w:numId w:val="25"/>
        </w:numPr>
        <w:spacing w:before="0"/>
        <w:ind w:left="1080"/>
      </w:pPr>
      <w:bookmarkStart w:id="11" w:name="_Ref43642699"/>
      <w:bookmarkStart w:id="12" w:name="_Toc44077118"/>
      <w:r>
        <w:t>Cortical Areas for Voluntary Movement</w:t>
      </w:r>
      <w:bookmarkEnd w:id="11"/>
      <w:bookmarkEnd w:id="12"/>
    </w:p>
    <w:p w14:paraId="27789CA5" w14:textId="5A1FB8C4" w:rsidR="00B83749" w:rsidRDefault="000D362F" w:rsidP="00B83749">
      <w:pPr>
        <w:spacing w:line="360" w:lineRule="auto"/>
        <w:ind w:left="360"/>
      </w:pPr>
      <w:r w:rsidRPr="002E50B3">
        <w:rPr>
          <w:noProof/>
          <w:lang w:eastAsia="en-AU"/>
        </w:rPr>
        <w:drawing>
          <wp:anchor distT="0" distB="0" distL="114300" distR="114300" simplePos="0" relativeHeight="251571200" behindDoc="0" locked="0" layoutInCell="1" allowOverlap="1" wp14:anchorId="2377B65E" wp14:editId="3BA979EE">
            <wp:simplePos x="0" y="0"/>
            <wp:positionH relativeFrom="margin">
              <wp:align>center</wp:align>
            </wp:positionH>
            <wp:positionV relativeFrom="margin">
              <wp:posOffset>358176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B83749">
        <w:t xml:space="preserve">The brain has been divided into defined cortical areas, each with a specific set of connections and functions. The cortical area responsible for voluntary motor control is the motor cortex (M1) </w:t>
      </w:r>
      <w:r w:rsidR="00B83749">
        <w:fldChar w:fldCharType="begin"/>
      </w:r>
      <w:r>
        <w:instrText xml:space="preserve"> ADDIN EN.CITE &lt;EndNote&gt;&lt;Cite&gt;&lt;Author&gt;Schwerin&lt;/Author&gt;&lt;Year&gt;2013&lt;/Year&gt;&lt;RecNum&gt;9&lt;/RecNum&gt;&lt;DisplayText&gt;[22]&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B83749">
        <w:fldChar w:fldCharType="separate"/>
      </w:r>
      <w:r>
        <w:rPr>
          <w:noProof/>
        </w:rPr>
        <w:t>[22]</w:t>
      </w:r>
      <w:r w:rsidR="00B83749">
        <w:fldChar w:fldCharType="end"/>
      </w:r>
      <w:r w:rsidR="00B83749">
        <w:t xml:space="preserve">, located in the precentral gyrus, and shown in </w:t>
      </w:r>
      <w:r w:rsidR="00B83749">
        <w:fldChar w:fldCharType="begin"/>
      </w:r>
      <w:r w:rsidR="00B83749">
        <w:instrText xml:space="preserve"> REF _Ref23786357 \h  \* MERGEFORMAT </w:instrText>
      </w:r>
      <w:r w:rsidR="00B83749">
        <w:fldChar w:fldCharType="separate"/>
      </w:r>
      <w:r w:rsidR="00F17AAF">
        <w:t xml:space="preserve">Figure </w:t>
      </w:r>
      <w:r w:rsidR="00F17AAF">
        <w:rPr>
          <w:noProof/>
        </w:rPr>
        <w:t>1</w:t>
      </w:r>
      <w:r w:rsidR="00B83749">
        <w:fldChar w:fldCharType="end"/>
      </w:r>
      <w:r w:rsidR="00B83749">
        <w:t>.</w:t>
      </w:r>
    </w:p>
    <w:p w14:paraId="2F50CEF9" w14:textId="491BF539" w:rsidR="00CD2CE3" w:rsidRDefault="00CD2CE3" w:rsidP="002E50B3">
      <w:pPr>
        <w:ind w:left="360"/>
      </w:pPr>
    </w:p>
    <w:p w14:paraId="2E9F987B" w14:textId="65E4B1BB" w:rsidR="000D362F" w:rsidRDefault="000D362F" w:rsidP="000D362F">
      <w:pPr>
        <w:pStyle w:val="Caption"/>
      </w:pPr>
      <w:bookmarkStart w:id="13" w:name="_Ref23786357"/>
      <w:r>
        <w:t xml:space="preserve">Figure </w:t>
      </w:r>
      <w:r>
        <w:fldChar w:fldCharType="begin"/>
      </w:r>
      <w:r>
        <w:instrText xml:space="preserve"> SEQ Figure \* ARABIC </w:instrText>
      </w:r>
      <w:r>
        <w:fldChar w:fldCharType="separate"/>
      </w:r>
      <w:r>
        <w:rPr>
          <w:noProof/>
        </w:rPr>
        <w:t>1</w:t>
      </w:r>
      <w:r>
        <w:rPr>
          <w:noProof/>
        </w:rPr>
        <w:fldChar w:fldCharType="end"/>
      </w:r>
      <w:bookmarkEnd w:id="13"/>
      <w:r>
        <w:t xml:space="preserve"> - A schematic diagram indicating the locations of cortical areas responsible for voluntary movement </w:t>
      </w:r>
      <w:r>
        <w:fldChar w:fldCharType="begin"/>
      </w:r>
      <w:r w:rsidR="00F429F2">
        <w:instrText xml:space="preserve"> ADDIN EN.CITE &lt;EndNote&gt;&lt;Cite&gt;&lt;Author&gt;OperativeNeurosurgery&lt;/Author&gt;&lt;Year&gt;2016&lt;/Year&gt;&lt;RecNum&gt;10&lt;/RecNum&gt;&lt;DisplayText&gt;[23]&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F429F2">
        <w:rPr>
          <w:noProof/>
        </w:rPr>
        <w:t>[23]</w:t>
      </w:r>
      <w:r>
        <w:fldChar w:fldCharType="end"/>
      </w:r>
      <w:r>
        <w:t>.</w:t>
      </w:r>
    </w:p>
    <w:p w14:paraId="1126377F" w14:textId="60669E7A"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7A5E25">
        <w:t>exhibits</w:t>
      </w:r>
      <w:r w:rsidR="00157D12">
        <w:t xml:space="preserve"> contralateral control </w:t>
      </w:r>
      <w:r w:rsidR="003A6C23">
        <w:fldChar w:fldCharType="begin"/>
      </w:r>
      <w:r w:rsidR="00F429F2">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F429F2">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5E82C0B9" w:rsidR="006F75C5" w:rsidRDefault="00DA31CD" w:rsidP="00B83749">
      <w:pPr>
        <w:spacing w:line="360" w:lineRule="auto"/>
        <w:ind w:left="360"/>
      </w:pPr>
      <w:r>
        <w:lastRenderedPageBreak/>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ERS) </w:t>
      </w:r>
      <w:r w:rsidR="003A6C23">
        <w:fldChar w:fldCharType="begin"/>
      </w:r>
      <w:r w:rsidR="00F429F2">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F429F2">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F429F2">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F429F2">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 </w:instrText>
      </w:r>
      <w:r w:rsidR="00F429F2">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F429F2">
        <w:instrText xml:space="preserve"> ADDIN EN.CITE.DATA </w:instrText>
      </w:r>
      <w:r w:rsidR="00F429F2">
        <w:fldChar w:fldCharType="end"/>
      </w:r>
      <w:r w:rsidR="003A6C23">
        <w:fldChar w:fldCharType="separate"/>
      </w:r>
      <w:r w:rsidR="00F429F2">
        <w:rPr>
          <w:noProof/>
        </w:rPr>
        <w:t>[27-29]</w:t>
      </w:r>
      <w:r w:rsidR="003A6C23">
        <w:fldChar w:fldCharType="end"/>
      </w:r>
      <w:r>
        <w:t xml:space="preserve">. </w:t>
      </w:r>
    </w:p>
    <w:p w14:paraId="5B588E09" w14:textId="6F4DDAB7" w:rsidR="00CD2CE3" w:rsidRDefault="00CD2CE3" w:rsidP="00DA31CD">
      <w:pPr>
        <w:ind w:left="360"/>
      </w:pPr>
    </w:p>
    <w:p w14:paraId="18CC8A74" w14:textId="19ABABDB" w:rsidR="00CD2CE3" w:rsidRDefault="00C60365" w:rsidP="00B83749">
      <w:pPr>
        <w:spacing w:line="360" w:lineRule="auto"/>
        <w:ind w:left="360"/>
      </w:pPr>
      <w:r>
        <w:t xml:space="preserve">During the trial conducted by Burgess in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F17AAF">
        <w:t xml:space="preserve">Figure </w:t>
      </w:r>
      <w:r w:rsidR="00F17AAF">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F17AAF">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6320" behindDoc="0" locked="0" layoutInCell="1" allowOverlap="1" wp14:anchorId="7F6CF5AB" wp14:editId="3012824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7">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5FB012" w14:textId="5C6454D9" w:rsidR="006F167A" w:rsidRDefault="00CD2CE3" w:rsidP="005327EB">
      <w:pPr>
        <w:pStyle w:val="Caption"/>
      </w:pPr>
      <w:bookmarkStart w:id="14" w:name="_Ref23786706"/>
      <w:r>
        <w:t xml:space="preserve">Figure </w:t>
      </w:r>
      <w:r w:rsidR="00291A0D">
        <w:fldChar w:fldCharType="begin"/>
      </w:r>
      <w:r w:rsidR="00291A0D">
        <w:instrText xml:space="preserve"> SEQ Figure \* ARABIC </w:instrText>
      </w:r>
      <w:r w:rsidR="00291A0D">
        <w:fldChar w:fldCharType="separate"/>
      </w:r>
      <w:r w:rsidR="00F17AAF">
        <w:rPr>
          <w:noProof/>
        </w:rPr>
        <w:t>2</w:t>
      </w:r>
      <w:r w:rsidR="00291A0D">
        <w:rPr>
          <w:noProof/>
        </w:rPr>
        <w:fldChar w:fldCharType="end"/>
      </w:r>
      <w:bookmarkEnd w:id="14"/>
      <w:r>
        <w:t xml:space="preserve"> - Comparison of pre- and post-stimulus action potential frequency at the Oz electrode</w:t>
      </w:r>
      <w:r w:rsidR="00BD545C">
        <w:t>, indicating an ERD</w:t>
      </w:r>
      <w:r>
        <w:t xml:space="preserve"> </w:t>
      </w:r>
      <w:r>
        <w:fldChar w:fldCharType="begin"/>
      </w:r>
      <w:r w:rsidR="00F429F2">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F429F2">
        <w:rPr>
          <w:noProof/>
        </w:rPr>
        <w:t>[30]</w:t>
      </w:r>
      <w:r>
        <w:fldChar w:fldCharType="end"/>
      </w:r>
      <w:r>
        <w:t>.</w:t>
      </w:r>
    </w:p>
    <w:p w14:paraId="7C230D8A" w14:textId="5C5BDD72" w:rsidR="006F75C5" w:rsidRDefault="006F75C5" w:rsidP="005C2F78">
      <w:pPr>
        <w:pStyle w:val="Heading2"/>
        <w:numPr>
          <w:ilvl w:val="1"/>
          <w:numId w:val="25"/>
        </w:numPr>
        <w:spacing w:before="0"/>
        <w:ind w:left="1080"/>
      </w:pPr>
      <w:bookmarkStart w:id="15" w:name="_Ref43061880"/>
      <w:bookmarkStart w:id="16" w:name="_Toc44077119"/>
      <w:r>
        <w:lastRenderedPageBreak/>
        <w:t>Electroencephalography (EEG)</w:t>
      </w:r>
      <w:bookmarkEnd w:id="15"/>
      <w:bookmarkEnd w:id="16"/>
    </w:p>
    <w:p w14:paraId="370BD9F2" w14:textId="77EA5D9C" w:rsidR="002C0A6F" w:rsidRDefault="006F75C5" w:rsidP="002D5BF6">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571B6469"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F429F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F429F2">
        <w:rPr>
          <w:noProof/>
        </w:rPr>
        <w:t>[31]</w:t>
      </w:r>
      <w:r>
        <w:fldChar w:fldCharType="end"/>
      </w:r>
      <w:r>
        <w:t xml:space="preserve">. However, EEG systems offer a high temporal resolution, limited only by the sampling rate of the data acquisition system </w:t>
      </w:r>
      <w:r>
        <w:fldChar w:fldCharType="begin"/>
      </w:r>
      <w:r w:rsidR="00F429F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F429F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50AD0D39" w14:textId="681CE5B1" w:rsidR="00F2632E" w:rsidRDefault="002D5BF6" w:rsidP="005327EB">
      <w:pPr>
        <w:spacing w:line="360" w:lineRule="auto"/>
        <w:ind w:left="360"/>
      </w:pPr>
      <w:r>
        <w:rPr>
          <w:noProof/>
          <w:lang w:eastAsia="en-AU"/>
        </w:rPr>
        <mc:AlternateContent>
          <mc:Choice Requires="wpg">
            <w:drawing>
              <wp:anchor distT="0" distB="0" distL="114300" distR="114300" simplePos="0" relativeHeight="251615232" behindDoc="0" locked="0" layoutInCell="1" allowOverlap="1" wp14:anchorId="511D82E5" wp14:editId="603A1169">
                <wp:simplePos x="0" y="0"/>
                <wp:positionH relativeFrom="margin">
                  <wp:align>center</wp:align>
                </wp:positionH>
                <wp:positionV relativeFrom="margin">
                  <wp:posOffset>5338436</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9">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B724CB" w:rsidRPr="00542EE0" w:rsidRDefault="00B724CB"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B724CB" w:rsidRPr="00542EE0" w:rsidRDefault="00B724CB"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7" style="position:absolute;left:0;text-align:left;margin-left:0;margin-top:420.35pt;width:336.9pt;height:234.65pt;z-index:251615232;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yw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tAAAAABSZ2h0bG9uZwAAAes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QOEJJTQQMAAAAAA2UAAAAAQAAAKAAAACOAAAB4AABCkAAAA14ABgAAf/Y/+0A&#10;DEFkb2JlX0NNAAH/7gAOQWRvYmUAZIAAAAAB/9sAhAAMCAgICQgMCQkMEQsKCxEVDwwMDxUYExMV&#10;ExMYEQwMDAwMDBEMDAwMDAwMDAwMDAwMDAwMDAwMDAwMDAwMDAwMAQ0LCw0ODRAODhAUDg4OFBQO&#10;Dg4OFBEMDAwMDBERDAwMDAwMEQwMDAwMDAwMDAwMDAwMDAwMDAwMDAwMDAwMDAz/wAARCACO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Q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">
                <v:group id="Group 12" o:spid="_x0000_s1038"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9"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20" o:title=""/>
                  </v:shape>
                  <v:shape id="Picture 11" o:spid="_x0000_s1040"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21" o:title="" cropright="40540f"/>
                  </v:shape>
                </v:group>
                <v:shape id="Text Box 47" o:spid="_x0000_s1041"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B724CB" w:rsidRPr="00542EE0" w:rsidRDefault="00B724CB" w:rsidP="00542EE0">
                        <w:pPr>
                          <w:jc w:val="center"/>
                          <w:rPr>
                            <w:lang w:val="en-US"/>
                          </w:rPr>
                        </w:pPr>
                        <w:r>
                          <w:rPr>
                            <w:lang w:val="en-US"/>
                          </w:rPr>
                          <w:t>(a)</w:t>
                        </w:r>
                      </w:p>
                    </w:txbxContent>
                  </v:textbox>
                </v:shape>
                <v:shape id="Text Box 48" o:spid="_x0000_s1042"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B724CB" w:rsidRPr="00542EE0" w:rsidRDefault="00B724CB" w:rsidP="00542EE0">
                        <w:pPr>
                          <w:jc w:val="center"/>
                          <w:rPr>
                            <w:lang w:val="en-US"/>
                          </w:rPr>
                        </w:pPr>
                        <w:r>
                          <w:rPr>
                            <w:lang w:val="en-US"/>
                          </w:rPr>
                          <w:t>(b)</w:t>
                        </w:r>
                      </w:p>
                    </w:txbxContent>
                  </v:textbox>
                </v:shape>
                <w10:wrap type="topAndBottom" anchorx="margin" anchory="margin"/>
              </v:group>
            </w:pict>
          </mc:Fallback>
        </mc:AlternateContent>
      </w:r>
      <w:r w:rsidR="00B83749">
        <w:t xml:space="preserve">The electrodes commonly used to record the scalp potentials are classified as “wet” or “dry”. Wet electrodes require extensive scalp preparation, and the application of a conductive gel </w:t>
      </w:r>
      <w:r w:rsidR="00B83749">
        <w:fldChar w:fldCharType="begin"/>
      </w:r>
      <w:r w:rsidR="00F429F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B83749">
        <w:fldChar w:fldCharType="separate"/>
      </w:r>
      <w:r w:rsidR="00F429F2">
        <w:rPr>
          <w:noProof/>
        </w:rPr>
        <w:t>[33]</w:t>
      </w:r>
      <w:r w:rsidR="00B83749">
        <w:fldChar w:fldCharType="end"/>
      </w:r>
      <w:r w:rsidR="00B83749">
        <w:t>. Th</w:t>
      </w:r>
      <w:r w:rsidR="002221C8">
        <w:t>us,</w:t>
      </w:r>
      <w:r w:rsidR="00B83749">
        <w:t xml:space="preserve"> wet electrodes </w:t>
      </w:r>
      <w:r w:rsidR="002221C8">
        <w:t xml:space="preserve">are </w:t>
      </w:r>
      <w:r w:rsidR="00B83749">
        <w:t xml:space="preserve">cumbersome, and </w:t>
      </w:r>
      <w:r w:rsidR="002221C8">
        <w:t>may slow</w:t>
      </w:r>
      <w:r w:rsidR="00B83749">
        <w:t xml:space="preserve"> the testing process. Recent advances in dry electrodes have improved their signal acquisition properties to perform similarly to wet electrodes </w:t>
      </w:r>
      <w:r w:rsidR="00B83749">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B83749">
        <w:fldChar w:fldCharType="separate"/>
      </w:r>
      <w:r w:rsidR="00F429F2">
        <w:rPr>
          <w:noProof/>
        </w:rPr>
        <w:t>[34-36]</w:t>
      </w:r>
      <w:r w:rsidR="00B83749">
        <w:fldChar w:fldCharType="end"/>
      </w:r>
      <w:r w:rsidR="00B83749">
        <w:t xml:space="preserve">. Dry electrodes do not require extensive preparation of the scalp, and can perform effectively through hair, due to </w:t>
      </w:r>
      <w:r w:rsidR="00012BC2">
        <w:t>their spiked shape</w:t>
      </w:r>
      <w:r w:rsidR="00B83749">
        <w:t xml:space="preserve">. </w:t>
      </w:r>
      <w:r w:rsidR="00B83749">
        <w:fldChar w:fldCharType="begin"/>
      </w:r>
      <w:r w:rsidR="00B83749">
        <w:instrText xml:space="preserve"> REF _Ref23787672 \h  \* MERGEFORMAT </w:instrText>
      </w:r>
      <w:r w:rsidR="00B83749">
        <w:fldChar w:fldCharType="separate"/>
      </w:r>
      <w:r w:rsidR="00F17AAF">
        <w:t xml:space="preserve">Figure </w:t>
      </w:r>
      <w:r w:rsidR="00F17AAF">
        <w:rPr>
          <w:noProof/>
        </w:rPr>
        <w:t>3</w:t>
      </w:r>
      <w:r w:rsidR="00B83749">
        <w:fldChar w:fldCharType="end"/>
      </w:r>
      <w:r w:rsidR="00B83749">
        <w:t xml:space="preserve"> compares the visual characteristics of wet and dry electrodes.</w:t>
      </w:r>
    </w:p>
    <w:p w14:paraId="38C06ACA" w14:textId="4319F5F2" w:rsidR="00012BC2" w:rsidRDefault="00012BC2" w:rsidP="00012BC2">
      <w:pPr>
        <w:pStyle w:val="Caption"/>
      </w:pPr>
      <w:bookmarkStart w:id="17" w:name="_Ref23787672"/>
      <w:r>
        <w:t xml:space="preserve">Figure </w:t>
      </w:r>
      <w:r w:rsidR="00291A0D">
        <w:fldChar w:fldCharType="begin"/>
      </w:r>
      <w:r w:rsidR="00291A0D">
        <w:instrText xml:space="preserve"> SEQ Figure \* ARABIC </w:instrText>
      </w:r>
      <w:r w:rsidR="00291A0D">
        <w:fldChar w:fldCharType="separate"/>
      </w:r>
      <w:r w:rsidR="00F17AAF">
        <w:rPr>
          <w:noProof/>
        </w:rPr>
        <w:t>3</w:t>
      </w:r>
      <w:r w:rsidR="00291A0D">
        <w:rPr>
          <w:noProof/>
        </w:rPr>
        <w:fldChar w:fldCharType="end"/>
      </w:r>
      <w:bookmarkEnd w:id="17"/>
      <w:r>
        <w:t xml:space="preserve"> - (a) A gold cup "wet" electrode </w:t>
      </w:r>
      <w:r>
        <w:fldChar w:fldCharType="begin"/>
      </w:r>
      <w:r w:rsidR="00F429F2">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F429F2">
        <w:rPr>
          <w:noProof/>
        </w:rPr>
        <w:t>[37]</w:t>
      </w:r>
      <w:r>
        <w:fldChar w:fldCharType="end"/>
      </w:r>
      <w:r>
        <w:t xml:space="preserve">, and (b) a “dry” electrode </w:t>
      </w:r>
      <w:r>
        <w:fldChar w:fldCharType="begin"/>
      </w:r>
      <w:r w:rsidR="00F429F2">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F429F2">
        <w:rPr>
          <w:noProof/>
        </w:rPr>
        <w:t>[38]</w:t>
      </w:r>
      <w:r>
        <w:fldChar w:fldCharType="end"/>
      </w:r>
      <w:r>
        <w:t>.</w:t>
      </w:r>
    </w:p>
    <w:p w14:paraId="2561A888" w14:textId="007F6450" w:rsidR="006925A1" w:rsidRDefault="00F2632E" w:rsidP="005327EB">
      <w:pPr>
        <w:spacing w:line="360" w:lineRule="auto"/>
        <w:ind w:left="360"/>
      </w:pPr>
      <w:r>
        <w:lastRenderedPageBreak/>
        <w:t xml:space="preserve">The international standard EEG electrode locations follow the 10-20 system, </w:t>
      </w:r>
      <w:r w:rsidR="002262D0">
        <w:t>which is shown</w:t>
      </w:r>
      <w:r w:rsidR="000F06E2">
        <w:t xml:space="preserve"> in </w:t>
      </w:r>
      <w:r w:rsidR="00494F6A">
        <w:fldChar w:fldCharType="begin"/>
      </w:r>
      <w:r w:rsidR="00494F6A">
        <w:instrText xml:space="preserve"> REF _Ref23788105 \h </w:instrText>
      </w:r>
      <w:r w:rsidR="00B83749">
        <w:instrText xml:space="preserve"> \* MERGEFORMAT </w:instrText>
      </w:r>
      <w:r w:rsidR="00494F6A">
        <w:fldChar w:fldCharType="separate"/>
      </w:r>
      <w:r w:rsidR="00F17AAF">
        <w:t xml:space="preserve">Figure </w:t>
      </w:r>
      <w:r w:rsidR="00F17AAF">
        <w:rPr>
          <w:noProof/>
        </w:rPr>
        <w:t>4</w:t>
      </w:r>
      <w:r w:rsidR="00494F6A">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F429F2">
        <w:rPr>
          <w:noProof/>
        </w:rPr>
        <w:t>[39]</w:t>
      </w:r>
      <w:r w:rsidR="002262D0">
        <w:fldChar w:fldCharType="end"/>
      </w:r>
      <w:r w:rsidR="002262D0">
        <w:t xml:space="preserve"> </w:t>
      </w:r>
      <w:r w:rsidR="000F06E2">
        <w:t xml:space="preserve">identify the optimal locations for EEG electrodes to record motor imagery are C3, C4, and </w:t>
      </w:r>
      <w:proofErr w:type="spellStart"/>
      <w:r w:rsidR="0036341F">
        <w:t>F</w:t>
      </w:r>
      <w:r w:rsidR="000F06E2">
        <w:t>z</w:t>
      </w:r>
      <w:proofErr w:type="spellEnd"/>
      <w:r w:rsidR="000F06E2">
        <w:t xml:space="preserve"> on the 10-20 scheme, as these locations correspond to the right </w:t>
      </w:r>
      <w:r w:rsidR="005C5E3F">
        <w:t>M1</w:t>
      </w:r>
      <w:r w:rsidR="000F06E2">
        <w:t xml:space="preserve">, left </w:t>
      </w:r>
      <w:r w:rsidR="005C5E3F">
        <w:t>M1</w:t>
      </w:r>
      <w:r w:rsidR="000F06E2">
        <w:t xml:space="preserve">, and </w:t>
      </w:r>
      <w:r w:rsidR="002221C8">
        <w:t>premotor</w:t>
      </w:r>
      <w:r w:rsidR="000F06E2">
        <w:t xml:space="preserve"> area</w:t>
      </w:r>
      <w:r w:rsidR="002221C8">
        <w:t>s</w:t>
      </w:r>
      <w:r w:rsidR="000F06E2">
        <w:t xml:space="preserve"> respectively. </w:t>
      </w:r>
    </w:p>
    <w:p w14:paraId="3642D5D3" w14:textId="2D3AA335" w:rsidR="000460BF" w:rsidRPr="00494F6A" w:rsidRDefault="005327EB" w:rsidP="00494F6A">
      <w:pPr>
        <w:pStyle w:val="Caption"/>
      </w:pPr>
      <w:bookmarkStart w:id="18" w:name="_Ref23788105"/>
      <w:r>
        <w:rPr>
          <w:noProof/>
          <w:lang w:eastAsia="en-AU"/>
        </w:rPr>
        <w:drawing>
          <wp:anchor distT="0" distB="0" distL="114300" distR="114300" simplePos="0" relativeHeight="251584512" behindDoc="0" locked="0" layoutInCell="1" allowOverlap="1" wp14:anchorId="451B4D49" wp14:editId="47165C4B">
            <wp:simplePos x="0" y="0"/>
            <wp:positionH relativeFrom="margin">
              <wp:align>center</wp:align>
            </wp:positionH>
            <wp:positionV relativeFrom="paragraph">
              <wp:posOffset>938</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2">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494F6A">
        <w:t xml:space="preserve">Figure </w:t>
      </w:r>
      <w:r w:rsidR="00291A0D">
        <w:fldChar w:fldCharType="begin"/>
      </w:r>
      <w:r w:rsidR="00291A0D">
        <w:instrText xml:space="preserve"> SEQ Figure \* ARABIC </w:instrText>
      </w:r>
      <w:r w:rsidR="00291A0D">
        <w:fldChar w:fldCharType="separate"/>
      </w:r>
      <w:r w:rsidR="00F17AAF">
        <w:rPr>
          <w:noProof/>
        </w:rPr>
        <w:t>4</w:t>
      </w:r>
      <w:r w:rsidR="00291A0D">
        <w:rPr>
          <w:noProof/>
        </w:rPr>
        <w:fldChar w:fldCharType="end"/>
      </w:r>
      <w:bookmarkEnd w:id="18"/>
      <w:r w:rsidR="00494F6A">
        <w:t xml:space="preserve"> - A diagram representing the 10-20 standard EEG electrode locations </w:t>
      </w:r>
      <w:r w:rsidR="00494F6A">
        <w:fldChar w:fldCharType="begin"/>
      </w:r>
      <w:r w:rsidR="00F429F2">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494F6A">
        <w:fldChar w:fldCharType="separate"/>
      </w:r>
      <w:r w:rsidR="00F429F2">
        <w:rPr>
          <w:noProof/>
        </w:rPr>
        <w:t>[39]</w:t>
      </w:r>
      <w:r w:rsidR="00494F6A">
        <w:fldChar w:fldCharType="end"/>
      </w:r>
      <w:r w:rsidR="00494F6A">
        <w:t>.</w:t>
      </w:r>
      <w:r w:rsidR="000460BF">
        <w:br w:type="page"/>
      </w:r>
    </w:p>
    <w:p w14:paraId="5A54CB78" w14:textId="5CC405AA" w:rsidR="0037199B" w:rsidRDefault="008E0978" w:rsidP="005C2F78">
      <w:pPr>
        <w:pStyle w:val="Heading1"/>
        <w:numPr>
          <w:ilvl w:val="0"/>
          <w:numId w:val="25"/>
        </w:numPr>
        <w:spacing w:before="0"/>
        <w:ind w:left="360"/>
      </w:pPr>
      <w:bookmarkStart w:id="19" w:name="_Toc44077120"/>
      <w:r>
        <w:lastRenderedPageBreak/>
        <w:t>Literature Review</w:t>
      </w:r>
      <w:bookmarkEnd w:id="19"/>
    </w:p>
    <w:p w14:paraId="407D36B0" w14:textId="22FABC74" w:rsidR="00106E28" w:rsidRDefault="006F7942" w:rsidP="005327EB">
      <w:pPr>
        <w:spacing w:line="360" w:lineRule="auto"/>
      </w:pPr>
      <w:r>
        <w:rPr>
          <w:noProof/>
          <w:lang w:eastAsia="en-AU"/>
        </w:rPr>
        <w:drawing>
          <wp:anchor distT="0" distB="0" distL="114300" distR="114300" simplePos="0" relativeHeight="251577344" behindDoc="0" locked="0" layoutInCell="1" allowOverlap="1" wp14:anchorId="050A944A" wp14:editId="3FDF89C1">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 xml:space="preserve">To facilitate an online Brain Computer Interface control system, it is widely accepted that </w:t>
      </w:r>
      <w:r w:rsidR="00257FD1">
        <w:t>five</w:t>
      </w:r>
      <w:r w:rsidR="008E0978">
        <w:t xml:space="preserv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F17AAF">
        <w:t xml:space="preserve">Figure </w:t>
      </w:r>
      <w:r w:rsidR="00F17AAF">
        <w:rPr>
          <w:noProof/>
        </w:rPr>
        <w:t>5</w:t>
      </w:r>
      <w:r w:rsidR="00536F7A">
        <w:fldChar w:fldCharType="end"/>
      </w:r>
      <w:r w:rsidR="00106E28">
        <w:t>.</w:t>
      </w:r>
    </w:p>
    <w:p w14:paraId="069AE02A" w14:textId="62221212" w:rsidR="00B83749" w:rsidRPr="00B83749" w:rsidRDefault="00536F7A" w:rsidP="005327EB">
      <w:pPr>
        <w:pStyle w:val="Caption"/>
      </w:pPr>
      <w:bookmarkStart w:id="20" w:name="_Ref23788162"/>
      <w:r>
        <w:t xml:space="preserve">Figure </w:t>
      </w:r>
      <w:r w:rsidR="00291A0D">
        <w:fldChar w:fldCharType="begin"/>
      </w:r>
      <w:r w:rsidR="00291A0D">
        <w:instrText xml:space="preserve"> SEQ Figure \* ARABIC </w:instrText>
      </w:r>
      <w:r w:rsidR="00291A0D">
        <w:fldChar w:fldCharType="separate"/>
      </w:r>
      <w:r w:rsidR="00F17AAF">
        <w:rPr>
          <w:noProof/>
        </w:rPr>
        <w:t>5</w:t>
      </w:r>
      <w:r w:rsidR="00291A0D">
        <w:rPr>
          <w:noProof/>
        </w:rPr>
        <w:fldChar w:fldCharType="end"/>
      </w:r>
      <w:bookmarkEnd w:id="20"/>
      <w:r>
        <w:t xml:space="preserve"> - System block diagram indicating the basic functional blocks of a BCI system</w:t>
      </w:r>
    </w:p>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5E7CFCD0" w:rsidR="008E0978" w:rsidRDefault="008E0978" w:rsidP="005C2F78">
      <w:pPr>
        <w:pStyle w:val="Heading2"/>
        <w:numPr>
          <w:ilvl w:val="1"/>
          <w:numId w:val="25"/>
        </w:numPr>
        <w:spacing w:before="0"/>
        <w:ind w:left="1080"/>
      </w:pPr>
      <w:bookmarkStart w:id="21" w:name="_Toc44077121"/>
      <w:r>
        <w:t xml:space="preserve">Data Acquisition and </w:t>
      </w:r>
      <w:r w:rsidR="00047F00">
        <w:t>Pre</w:t>
      </w:r>
      <w:r w:rsidR="003B5168">
        <w:t>-P</w:t>
      </w:r>
      <w:r w:rsidR="00047F00">
        <w:t>rocessing</w:t>
      </w:r>
      <w:bookmarkEnd w:id="21"/>
    </w:p>
    <w:p w14:paraId="727BF0F1" w14:textId="4F156F1D"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w:t>
      </w:r>
      <w:r w:rsidR="005C5E3F">
        <w:t>required</w:t>
      </w:r>
      <w:r>
        <w:t xml:space="preserve">.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2" w:name="_Toc44077122"/>
      <w:r>
        <w:t xml:space="preserve">Signal Recording </w:t>
      </w:r>
      <w:r w:rsidR="00074D83">
        <w:t>Methods</w:t>
      </w:r>
      <w:bookmarkEnd w:id="22"/>
    </w:p>
    <w:p w14:paraId="12E9418B" w14:textId="48939446"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F429F2">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F429F2">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w:t>
      </w:r>
      <w:r w:rsidR="00074D83">
        <w:lastRenderedPageBreak/>
        <w:t xml:space="preserve">reasons in patients for epilepsy monitoring </w:t>
      </w:r>
      <w:r w:rsidR="006925A1">
        <w:fldChar w:fldCharType="begin"/>
      </w:r>
      <w:r w:rsidR="00F429F2">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F429F2">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AFBD353"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F429F2">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F429F2">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F429F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F429F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F429F2">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F429F2">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F429F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F429F2">
        <w:rPr>
          <w:noProof/>
        </w:rPr>
        <w:t>[35]</w:t>
      </w:r>
      <w:r w:rsidR="006925A1">
        <w:fldChar w:fldCharType="end"/>
      </w:r>
      <w:r w:rsidR="00B31D33">
        <w:t>. Recently, however, new technology in the form of active</w:t>
      </w:r>
      <w:r w:rsidR="00474EED">
        <w:t>,</w:t>
      </w:r>
      <w:r w:rsidR="00B31D33">
        <w:t xml:space="preserve"> dry electrode</w:t>
      </w:r>
      <w:r w:rsidR="00257FD1">
        <w:t>s</w:t>
      </w:r>
      <w:r w:rsidR="00B31D33">
        <w:t xml:space="preserv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F429F2">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F429F2">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 </w:instrText>
      </w:r>
      <w:r w:rsidR="00F429F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F429F2">
        <w:instrText xml:space="preserve"> ADDIN EN.CITE.DATA </w:instrText>
      </w:r>
      <w:r w:rsidR="00F429F2">
        <w:fldChar w:fldCharType="end"/>
      </w:r>
      <w:r w:rsidR="006925A1">
        <w:fldChar w:fldCharType="separate"/>
      </w:r>
      <w:r w:rsidR="00F429F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3" w:name="_Toc44077123"/>
      <w:r>
        <w:t>Digitalisation Method</w:t>
      </w:r>
      <w:r w:rsidR="004053CF">
        <w:t>s</w:t>
      </w:r>
      <w:bookmarkEnd w:id="23"/>
    </w:p>
    <w:p w14:paraId="7906559D" w14:textId="78739DA1" w:rsidR="005E4038" w:rsidRDefault="00474EED" w:rsidP="005327EB">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 </w:instrText>
      </w:r>
      <w:r w:rsidR="00F429F2">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F429F2">
        <w:instrText xml:space="preserve"> ADDIN EN.CITE.DATA </w:instrText>
      </w:r>
      <w:r w:rsidR="00F429F2">
        <w:fldChar w:fldCharType="end"/>
      </w:r>
      <w:r w:rsidR="006925A1">
        <w:fldChar w:fldCharType="separate"/>
      </w:r>
      <w:r w:rsidR="00F429F2">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F429F2">
        <w:rPr>
          <w:noProof/>
        </w:rPr>
        <w:t>[47]</w:t>
      </w:r>
      <w:r w:rsidR="006925A1">
        <w:fldChar w:fldCharType="end"/>
      </w:r>
      <w:r w:rsidR="00DE0A57">
        <w:t>. This is an attractive solution, since these filters consume no power, enabling the data acquisition front end to be powered from a battery</w:t>
      </w:r>
      <w:r w:rsidR="00363F61">
        <w:t xml:space="preserve"> cell</w:t>
      </w:r>
      <w:r w:rsidR="00DE0A57">
        <w:t xml:space="preserve">. Powering the device in such </w:t>
      </w:r>
      <w:r w:rsidR="00DE0A57">
        <w:lastRenderedPageBreak/>
        <w:t xml:space="preserve">a manner reduces the likelihood of introducing </w:t>
      </w:r>
      <w:r w:rsidR="00F66E70">
        <w:t>conduction</w:t>
      </w:r>
      <w:r w:rsidR="00DE0A57">
        <w:t xml:space="preserve"> EMI into the signal from a rectified source </w:t>
      </w:r>
      <w:r w:rsidR="00AE2DB7">
        <w:t xml:space="preserve">or switched mode power supply </w:t>
      </w:r>
      <w:r w:rsidR="006925A1">
        <w:fldChar w:fldCharType="begin"/>
      </w:r>
      <w:r w:rsidR="00F429F2">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F429F2">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F17AAF">
        <w:t xml:space="preserve">Figure </w:t>
      </w:r>
      <w:r w:rsidR="00F17AAF">
        <w:rPr>
          <w:noProof/>
        </w:rPr>
        <w:t>6</w:t>
      </w:r>
      <w:r w:rsidR="001921E9">
        <w:fldChar w:fldCharType="end"/>
      </w:r>
      <w:r w:rsidR="00C64153">
        <w:t>.</w:t>
      </w:r>
    </w:p>
    <w:p w14:paraId="715CD612" w14:textId="4A039F14" w:rsidR="004B1A98" w:rsidRDefault="005327EB" w:rsidP="005327EB">
      <w:pPr>
        <w:pStyle w:val="Caption"/>
      </w:pPr>
      <w:bookmarkStart w:id="24" w:name="_Ref43638338"/>
      <w:r>
        <w:rPr>
          <w:noProof/>
        </w:rPr>
        <mc:AlternateContent>
          <mc:Choice Requires="wpg">
            <w:drawing>
              <wp:anchor distT="0" distB="0" distL="114300" distR="114300" simplePos="0" relativeHeight="251884544" behindDoc="0" locked="0" layoutInCell="1" allowOverlap="1" wp14:anchorId="0198D9E7" wp14:editId="7DB48927">
                <wp:simplePos x="0" y="0"/>
                <wp:positionH relativeFrom="margin">
                  <wp:posOffset>-616111</wp:posOffset>
                </wp:positionH>
                <wp:positionV relativeFrom="paragraph">
                  <wp:posOffset>28234</wp:posOffset>
                </wp:positionV>
                <wp:extent cx="6398895" cy="1550670"/>
                <wp:effectExtent l="0" t="0" r="0" b="30480"/>
                <wp:wrapTopAndBottom/>
                <wp:docPr id="245" name="Group 245"/>
                <wp:cNvGraphicFramePr/>
                <a:graphic xmlns:a="http://schemas.openxmlformats.org/drawingml/2006/main">
                  <a:graphicData uri="http://schemas.microsoft.com/office/word/2010/wordprocessingGroup">
                    <wpg:wgp>
                      <wpg:cNvGrpSpPr/>
                      <wpg:grpSpPr>
                        <a:xfrm>
                          <a:off x="0" y="0"/>
                          <a:ext cx="6398895" cy="1550670"/>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B724CB" w:rsidRPr="00C64153" w:rsidRDefault="00B724CB"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B724CB" w:rsidRPr="00C64153" w:rsidRDefault="00B724CB"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B724CB" w:rsidRPr="00C64153" w:rsidRDefault="00B724CB"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B724CB" w:rsidRPr="00C64153" w:rsidRDefault="00B724CB">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5D721C48" w:rsidR="00B724CB" w:rsidRPr="00AC048A" w:rsidRDefault="00B724CB" w:rsidP="00AC048A">
                                  <w:pPr>
                                    <w:jc w:val="right"/>
                                    <w:rPr>
                                      <w:sz w:val="16"/>
                                      <w:szCs w:val="16"/>
                                      <w:lang w:val="en-US"/>
                                    </w:rPr>
                                  </w:pPr>
                                  <w:r>
                                    <w:rPr>
                                      <w:sz w:val="16"/>
                                      <w:szCs w:val="16"/>
                                      <w:lang w:val="en-US"/>
                                    </w:rPr>
                                    <w:t>Ear Clip / External Reference: Referred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B724CB" w:rsidRDefault="00B724CB" w:rsidP="00AC048A">
                                    <w:pPr>
                                      <w:jc w:val="right"/>
                                      <w:rPr>
                                        <w:sz w:val="16"/>
                                        <w:szCs w:val="16"/>
                                        <w:lang w:val="en-US"/>
                                      </w:rPr>
                                    </w:pPr>
                                    <w:r>
                                      <w:rPr>
                                        <w:sz w:val="16"/>
                                        <w:szCs w:val="16"/>
                                        <w:lang w:val="en-US"/>
                                      </w:rPr>
                                      <w:t>±100μV</w:t>
                                    </w:r>
                                  </w:p>
                                  <w:p w14:paraId="78A4A105" w14:textId="66270037" w:rsidR="00B724CB" w:rsidRDefault="00B724CB" w:rsidP="00AC048A">
                                    <w:pPr>
                                      <w:jc w:val="right"/>
                                      <w:rPr>
                                        <w:sz w:val="16"/>
                                        <w:szCs w:val="16"/>
                                        <w:lang w:val="en-US"/>
                                      </w:rPr>
                                    </w:pPr>
                                    <w:r>
                                      <w:rPr>
                                        <w:sz w:val="16"/>
                                        <w:szCs w:val="16"/>
                                        <w:lang w:val="en-US"/>
                                      </w:rPr>
                                      <w:t>0Hz – 30Hz</w:t>
                                    </w:r>
                                  </w:p>
                                  <w:p w14:paraId="0140290F" w14:textId="05E28CFD" w:rsidR="00B724CB" w:rsidRPr="00AC048A" w:rsidRDefault="00B724CB"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B724CB" w:rsidRDefault="00B724CB" w:rsidP="00AC048A">
                                  <w:pPr>
                                    <w:jc w:val="center"/>
                                    <w:rPr>
                                      <w:sz w:val="16"/>
                                      <w:szCs w:val="16"/>
                                      <w:lang w:val="en-US"/>
                                    </w:rPr>
                                  </w:pPr>
                                  <w:r>
                                    <w:rPr>
                                      <w:sz w:val="16"/>
                                      <w:szCs w:val="16"/>
                                      <w:lang w:val="en-US"/>
                                    </w:rPr>
                                    <w:t>Digital Signal Out</w:t>
                                  </w:r>
                                </w:p>
                                <w:p w14:paraId="054712CB" w14:textId="04BD1682" w:rsidR="00B724CB" w:rsidRPr="00AC048A" w:rsidRDefault="00B724CB"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B724CB" w:rsidRPr="00AC048A" w:rsidRDefault="00B724CB"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B724CB" w:rsidRPr="00AC048A" w:rsidRDefault="00B724CB"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B724CB" w:rsidRPr="00AC048A" w:rsidRDefault="00B724CB"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3" style="position:absolute;left:0;text-align:left;margin-left:-48.5pt;margin-top:2.2pt;width:503.85pt;height:122.1pt;z-index:251884544;mso-position-horizontal-relative:margin"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">
                <v:group id="Group 238" o:spid="_x0000_s1044"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5"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6"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B724CB" w:rsidRPr="00C64153" w:rsidRDefault="00B724CB"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7"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B724CB" w:rsidRPr="00C64153" w:rsidRDefault="00B724CB"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8"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B724CB" w:rsidRPr="00C64153" w:rsidRDefault="00B724CB" w:rsidP="00C64153">
                            <w:pPr>
                              <w:jc w:val="center"/>
                              <w:rPr>
                                <w:color w:val="000000" w:themeColor="text1"/>
                                <w:sz w:val="18"/>
                                <w:szCs w:val="18"/>
                                <w:lang w:val="en-US"/>
                              </w:rPr>
                            </w:pPr>
                          </w:p>
                        </w:txbxContent>
                      </v:textbox>
                    </v:shape>
                    <v:shape id="Text Box 141" o:spid="_x0000_s1049"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B724CB" w:rsidRPr="00C64153" w:rsidRDefault="00B724CB">
                            <w:pPr>
                              <w:rPr>
                                <w:lang w:val="en-US"/>
                              </w:rPr>
                            </w:pPr>
                            <w:r>
                              <w:rPr>
                                <w:lang w:val="en-US"/>
                              </w:rPr>
                              <w:t>Gain</w:t>
                            </w:r>
                          </w:p>
                        </w:txbxContent>
                      </v:textbox>
                    </v:shape>
                    <v:line id="Straight Connector 28" o:spid="_x0000_s1050"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51"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2"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3"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4"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5"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6"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7"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8"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9"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60"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61"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2"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3"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4"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5D721C48" w:rsidR="00B724CB" w:rsidRPr="00AC048A" w:rsidRDefault="00B724CB" w:rsidP="00AC048A">
                            <w:pPr>
                              <w:jc w:val="right"/>
                              <w:rPr>
                                <w:sz w:val="16"/>
                                <w:szCs w:val="16"/>
                                <w:lang w:val="en-US"/>
                              </w:rPr>
                            </w:pPr>
                            <w:r>
                              <w:rPr>
                                <w:sz w:val="16"/>
                                <w:szCs w:val="16"/>
                                <w:lang w:val="en-US"/>
                              </w:rPr>
                              <w:t>Ear Clip / External Reference: Referred Montage</w:t>
                            </w:r>
                          </w:p>
                        </w:txbxContent>
                      </v:textbox>
                    </v:shape>
                    <v:shape id="Trapezoid 152" o:spid="_x0000_s1065"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6"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7"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8"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9"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70"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B724CB" w:rsidRDefault="00B724CB" w:rsidP="00AC048A">
                              <w:pPr>
                                <w:jc w:val="right"/>
                                <w:rPr>
                                  <w:sz w:val="16"/>
                                  <w:szCs w:val="16"/>
                                  <w:lang w:val="en-US"/>
                                </w:rPr>
                              </w:pPr>
                              <w:r>
                                <w:rPr>
                                  <w:sz w:val="16"/>
                                  <w:szCs w:val="16"/>
                                  <w:lang w:val="en-US"/>
                                </w:rPr>
                                <w:t>±100μV</w:t>
                              </w:r>
                            </w:p>
                            <w:p w14:paraId="78A4A105" w14:textId="66270037" w:rsidR="00B724CB" w:rsidRDefault="00B724CB" w:rsidP="00AC048A">
                              <w:pPr>
                                <w:jc w:val="right"/>
                                <w:rPr>
                                  <w:sz w:val="16"/>
                                  <w:szCs w:val="16"/>
                                  <w:lang w:val="en-US"/>
                                </w:rPr>
                              </w:pPr>
                              <w:r>
                                <w:rPr>
                                  <w:sz w:val="16"/>
                                  <w:szCs w:val="16"/>
                                  <w:lang w:val="en-US"/>
                                </w:rPr>
                                <w:t>0Hz – 30Hz</w:t>
                              </w:r>
                            </w:p>
                            <w:p w14:paraId="0140290F" w14:textId="05E28CFD" w:rsidR="00B724CB" w:rsidRPr="00AC048A" w:rsidRDefault="00B724CB" w:rsidP="00AC048A">
                              <w:pPr>
                                <w:jc w:val="right"/>
                                <w:rPr>
                                  <w:sz w:val="16"/>
                                  <w:szCs w:val="16"/>
                                  <w:lang w:val="en-US"/>
                                </w:rPr>
                              </w:pPr>
                              <w:r>
                                <w:rPr>
                                  <w:sz w:val="16"/>
                                  <w:szCs w:val="16"/>
                                  <w:lang w:val="en-US"/>
                                </w:rPr>
                                <w:t>EEG Signal</w:t>
                              </w:r>
                            </w:p>
                          </w:txbxContent>
                        </v:textbox>
                      </v:shape>
                      <v:group id="Group 218" o:spid="_x0000_s1071"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2"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3"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4"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5"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6"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7"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8"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B724CB" w:rsidRDefault="00B724CB" w:rsidP="00AC048A">
                            <w:pPr>
                              <w:jc w:val="center"/>
                              <w:rPr>
                                <w:sz w:val="16"/>
                                <w:szCs w:val="16"/>
                                <w:lang w:val="en-US"/>
                              </w:rPr>
                            </w:pPr>
                            <w:r>
                              <w:rPr>
                                <w:sz w:val="16"/>
                                <w:szCs w:val="16"/>
                                <w:lang w:val="en-US"/>
                              </w:rPr>
                              <w:t>Digital Signal Out</w:t>
                            </w:r>
                          </w:p>
                          <w:p w14:paraId="054712CB" w14:textId="04BD1682" w:rsidR="00B724CB" w:rsidRPr="00AC048A" w:rsidRDefault="00B724CB" w:rsidP="00AC048A">
                            <w:pPr>
                              <w:jc w:val="center"/>
                              <w:rPr>
                                <w:sz w:val="16"/>
                                <w:szCs w:val="16"/>
                                <w:lang w:val="en-US"/>
                              </w:rPr>
                            </w:pPr>
                            <w:r>
                              <w:rPr>
                                <w:sz w:val="16"/>
                                <w:szCs w:val="16"/>
                                <w:lang w:val="en-US"/>
                              </w:rPr>
                              <w:t>(UART, SPI, etc.)</w:t>
                            </w:r>
                          </w:p>
                        </w:txbxContent>
                      </v:textbox>
                    </v:shape>
                    <v:group id="Group 228" o:spid="_x0000_s1079"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80"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81"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B724CB" w:rsidRPr="00AC048A" w:rsidRDefault="00B724CB" w:rsidP="00E24F09">
                              <w:pPr>
                                <w:jc w:val="center"/>
                                <w:rPr>
                                  <w:sz w:val="16"/>
                                  <w:szCs w:val="16"/>
                                  <w:lang w:val="en-US"/>
                                </w:rPr>
                              </w:pPr>
                              <w:r>
                                <w:rPr>
                                  <w:sz w:val="16"/>
                                  <w:szCs w:val="16"/>
                                  <w:lang w:val="en-US"/>
                                </w:rPr>
                                <w:t>Broad Spectrum Noise</w:t>
                              </w:r>
                            </w:p>
                          </w:txbxContent>
                        </v:textbox>
                      </v:shape>
                    </v:group>
                    <v:group id="Group 229" o:spid="_x0000_s1082"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3"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4"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B724CB" w:rsidRPr="00AC048A" w:rsidRDefault="00B724CB" w:rsidP="00E24F09">
                              <w:pPr>
                                <w:jc w:val="center"/>
                                <w:rPr>
                                  <w:sz w:val="16"/>
                                  <w:szCs w:val="16"/>
                                  <w:lang w:val="en-US"/>
                                </w:rPr>
                              </w:pPr>
                              <w:r>
                                <w:rPr>
                                  <w:sz w:val="16"/>
                                  <w:szCs w:val="16"/>
                                  <w:lang w:val="en-US"/>
                                </w:rPr>
                                <w:t>Input Referred Quantisation Noise</w:t>
                              </w:r>
                            </w:p>
                          </w:txbxContent>
                        </v:textbox>
                      </v:shape>
                    </v:group>
                    <v:line id="Straight Connector 234" o:spid="_x0000_s1085"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6"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7"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B724CB" w:rsidRPr="00AC048A" w:rsidRDefault="00B724CB" w:rsidP="00E24F09">
                          <w:pPr>
                            <w:jc w:val="right"/>
                            <w:rPr>
                              <w:sz w:val="16"/>
                              <w:szCs w:val="16"/>
                              <w:lang w:val="en-US"/>
                            </w:rPr>
                          </w:pPr>
                          <w:r>
                            <w:rPr>
                              <w:sz w:val="16"/>
                              <w:szCs w:val="16"/>
                              <w:lang w:val="en-US"/>
                            </w:rPr>
                            <w:t>Second Electrode: Differential Montage</w:t>
                          </w:r>
                        </w:p>
                      </w:txbxContent>
                    </v:textbox>
                  </v:shape>
                </v:group>
                <v:shape id="Freeform: Shape 242" o:spid="_x0000_s1088"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9"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w10:wrap type="topAndBottom" anchorx="margin"/>
              </v:group>
            </w:pict>
          </mc:Fallback>
        </mc:AlternateContent>
      </w:r>
      <w:r w:rsidR="005E4038">
        <w:t xml:space="preserve">Figure </w:t>
      </w:r>
      <w:r w:rsidR="00291A0D">
        <w:fldChar w:fldCharType="begin"/>
      </w:r>
      <w:r w:rsidR="00291A0D">
        <w:instrText xml:space="preserve"> SEQ Figure \* ARABIC </w:instrText>
      </w:r>
      <w:r w:rsidR="00291A0D">
        <w:fldChar w:fldCharType="separate"/>
      </w:r>
      <w:r w:rsidR="00F17AAF">
        <w:rPr>
          <w:noProof/>
        </w:rPr>
        <w:t>6</w:t>
      </w:r>
      <w:r w:rsidR="00291A0D">
        <w:rPr>
          <w:noProof/>
        </w:rPr>
        <w:fldChar w:fldCharType="end"/>
      </w:r>
      <w:bookmarkEnd w:id="24"/>
      <w:r w:rsidR="005E4038">
        <w:t xml:space="preserve"> – A block diagram </w:t>
      </w:r>
      <w:r w:rsidR="001921E9">
        <w:t>showing the high-level components of a single channel biosignal analog front end.</w:t>
      </w:r>
    </w:p>
    <w:p w14:paraId="0BADF4DA" w14:textId="50F9C63F"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F429F2">
        <w:rPr>
          <w:noProof/>
        </w:rPr>
        <w:t>[49]</w:t>
      </w:r>
      <w:r w:rsidR="006925A1">
        <w:fldChar w:fldCharType="end"/>
      </w:r>
      <w:r>
        <w:t xml:space="preserve">, and many papers suggest using an off the shelf component </w:t>
      </w:r>
      <w:r w:rsidR="006925A1">
        <w:fldChar w:fldCharType="begin"/>
      </w:r>
      <w:r w:rsidR="00F429F2">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F429F2">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6925A1">
        <w:fldChar w:fldCharType="separate"/>
      </w:r>
      <w:r w:rsidR="00F429F2">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w:t>
      </w:r>
      <w:r w:rsidR="000441E5" w:rsidRPr="00716D8F">
        <w:rPr>
          <w:sz w:val="12"/>
          <w:szCs w:val="12"/>
        </w:rPr>
        <w:t xml:space="preserve"> </w:t>
      </w:r>
      <w:r w:rsidR="000441E5">
        <w:t>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F429F2">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F429F2">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F429F2">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F429F2">
        <w:rPr>
          <w:noProof/>
        </w:rPr>
        <w:t>[49]</w:t>
      </w:r>
      <w:r w:rsidR="0028050A">
        <w:fldChar w:fldCharType="end"/>
      </w:r>
      <w:r w:rsidR="00947B46">
        <w:t xml:space="preserve">. </w:t>
      </w:r>
      <w:r w:rsidR="00547CB5">
        <w:t>The chip interfaces to a microcontroller through a</w:t>
      </w:r>
      <w:r w:rsidR="004B3CB5">
        <w:t xml:space="preserve"> 3.3</w:t>
      </w:r>
      <w:r w:rsidR="00716D8F" w:rsidRPr="00716D8F">
        <w:rPr>
          <w:sz w:val="12"/>
          <w:szCs w:val="12"/>
        </w:rPr>
        <w:t xml:space="preserve"> </w:t>
      </w:r>
      <w:r w:rsidR="004B3CB5">
        <w:t>V</w:t>
      </w:r>
      <w:r w:rsidR="00547CB5">
        <w:t xml:space="preserve"> SPI interface. </w:t>
      </w:r>
    </w:p>
    <w:p w14:paraId="5931EA78" w14:textId="77777777" w:rsidR="00196FDA" w:rsidRDefault="00196FDA" w:rsidP="00B83749">
      <w:pPr>
        <w:spacing w:line="360" w:lineRule="auto"/>
        <w:ind w:left="720"/>
      </w:pPr>
    </w:p>
    <w:p w14:paraId="0DCE06D4" w14:textId="1CDEE670"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rsidR="00F17AAF">
        <w:t xml:space="preserve">Figure </w:t>
      </w:r>
      <w:r w:rsidR="00F17AAF">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w:t>
      </w:r>
      <w:r w:rsidR="006E5495">
        <w:t xml:space="preserve">potential </w:t>
      </w:r>
      <w:r w:rsidR="00196FDA">
        <w:t xml:space="preserve">difference between an electrode and its neighbouring electrode. Each channel is referenced differently, and therefore each EEG signal is </w:t>
      </w:r>
      <w:r w:rsidR="006E5495">
        <w:t>independent</w:t>
      </w:r>
      <w:r w:rsidR="00196FDA">
        <w:t xml:space="preserve">. Referred montage, however, utilises a single electrode to reference all other electrodes to, and therefore all </w:t>
      </w:r>
      <w:r w:rsidR="004A0FD1">
        <w:t>channels</w:t>
      </w:r>
      <w:r w:rsidR="00196FDA">
        <w:t xml:space="preserve"> share a common reference point. Moeller </w:t>
      </w:r>
      <w:r w:rsidR="00196FDA">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F429F2">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F17AAF">
        <w:t xml:space="preserve">Table </w:t>
      </w:r>
      <w:r w:rsidR="00F17AAF">
        <w:rPr>
          <w:noProof/>
        </w:rPr>
        <w:t>1</w:t>
      </w:r>
      <w:r w:rsidR="001377A2">
        <w:fldChar w:fldCharType="end"/>
      </w:r>
      <w:r w:rsidR="00196FDA">
        <w:t>.</w:t>
      </w:r>
    </w:p>
    <w:p w14:paraId="6FEE9BD4" w14:textId="667D38A3" w:rsidR="00196FDA" w:rsidRDefault="00196FDA" w:rsidP="005327EB">
      <w:pPr>
        <w:spacing w:line="360" w:lineRule="auto"/>
      </w:pPr>
    </w:p>
    <w:p w14:paraId="6CF2B348" w14:textId="77777777" w:rsidR="005327EB" w:rsidRDefault="005327EB" w:rsidP="005327EB">
      <w:pPr>
        <w:spacing w:line="360" w:lineRule="auto"/>
      </w:pPr>
    </w:p>
    <w:p w14:paraId="7DE3917A" w14:textId="0899D960" w:rsidR="00196FDA" w:rsidRDefault="00196FDA" w:rsidP="00196FDA">
      <w:pPr>
        <w:pStyle w:val="Caption"/>
      </w:pPr>
      <w:bookmarkStart w:id="25" w:name="_Ref43642272"/>
      <w:r>
        <w:lastRenderedPageBreak/>
        <w:t xml:space="preserve">Table </w:t>
      </w:r>
      <w:r w:rsidR="00291A0D">
        <w:fldChar w:fldCharType="begin"/>
      </w:r>
      <w:r w:rsidR="00291A0D">
        <w:instrText xml:space="preserve"> SEQ Table \* ARABIC </w:instrText>
      </w:r>
      <w:r w:rsidR="00291A0D">
        <w:fldChar w:fldCharType="separate"/>
      </w:r>
      <w:r w:rsidR="00F17AAF">
        <w:rPr>
          <w:noProof/>
        </w:rPr>
        <w:t>1</w:t>
      </w:r>
      <w:r w:rsidR="00291A0D">
        <w:rPr>
          <w:noProof/>
        </w:rPr>
        <w:fldChar w:fldCharType="end"/>
      </w:r>
      <w:bookmarkEnd w:id="25"/>
      <w:r>
        <w:t xml:space="preserve"> – A summary of the advantages and disadvantages of differential and referred EEG montages </w:t>
      </w:r>
      <w:r>
        <w:fldChar w:fldCharType="begin"/>
      </w:r>
      <w:r w:rsidR="00F429F2">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sidR="00F429F2">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6E5495">
            <w:pPr>
              <w:jc w:val="left"/>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ED3C92">
        <w:trPr>
          <w:trHeight w:val="1215"/>
        </w:trPr>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4FABA7B2"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Excellent diffuse pattern recognition</w:t>
            </w:r>
            <w:r w:rsidR="006E5495">
              <w:t>. Can be used differentially through software processing.</w:t>
            </w:r>
          </w:p>
        </w:tc>
        <w:tc>
          <w:tcPr>
            <w:tcW w:w="2680" w:type="dxa"/>
          </w:tcPr>
          <w:p w14:paraId="5D31113C" w14:textId="58621BAF" w:rsidR="00196FDA" w:rsidRDefault="00196FDA" w:rsidP="006E5495">
            <w:pPr>
              <w:jc w:val="left"/>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1C3780F6" w:rsidR="009D702C" w:rsidRDefault="00A05635" w:rsidP="00B83749">
      <w:pPr>
        <w:spacing w:line="360" w:lineRule="auto"/>
        <w:ind w:left="720"/>
      </w:pPr>
      <w:r>
        <w:t>T</w:t>
      </w:r>
      <w:r w:rsidR="00E8453F">
        <w:t xml:space="preserve">he ADS1299 can be configured </w:t>
      </w:r>
      <w:r w:rsidR="00B6174D">
        <w:t>for use in either a referred or</w:t>
      </w:r>
      <w:r w:rsidR="00E8453F">
        <w:t xml:space="preserve"> differential montage </w:t>
      </w:r>
      <w:r w:rsidR="0028050A">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F429F2">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F429F2">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F429F2">
        <w:rPr>
          <w:noProof/>
        </w:rPr>
        <w:t>[47]</w:t>
      </w:r>
      <w:r w:rsidR="0028050A">
        <w:fldChar w:fldCharType="end"/>
      </w:r>
      <w:r w:rsidR="00547CB5">
        <w:t>.</w:t>
      </w:r>
      <w:r w:rsidR="00E8453F">
        <w:t xml:space="preserve"> Thus, due to extensive prior works, and detailed supporting information, the TI ADS1299 AFE </w:t>
      </w:r>
      <w:r w:rsidR="009E4F82">
        <w:t>is</w:t>
      </w:r>
      <w:r w:rsidR="00E8453F">
        <w:t xml:space="preserv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6" w:name="_Ref17121520"/>
      <w:bookmarkStart w:id="27" w:name="_Toc44077124"/>
      <w:r>
        <w:t>Feature Extraction</w:t>
      </w:r>
      <w:bookmarkEnd w:id="26"/>
      <w:bookmarkEnd w:id="27"/>
    </w:p>
    <w:p w14:paraId="536BF74E" w14:textId="4DE5D9DE"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F17AAF">
        <w:t>2.2</w:t>
      </w:r>
      <w:r w:rsidR="00300125">
        <w:fldChar w:fldCharType="end"/>
      </w:r>
      <w:r w:rsidR="001377A2">
        <w:t xml:space="preserve">. </w:t>
      </w:r>
      <w:r>
        <w:t xml:space="preserve">Proposed algorithms include </w:t>
      </w:r>
      <w:r w:rsidR="00F80D45">
        <w:t>the</w:t>
      </w:r>
      <w:r>
        <w:t xml:space="preserve"> Short Time Fourier Transform (STFT), an Adaptive Auto</w:t>
      </w:r>
      <w:r w:rsidR="00427968">
        <w:t>r</w:t>
      </w:r>
      <w:r>
        <w:t xml:space="preserve">egressive Model (AAR), </w:t>
      </w:r>
      <w:r w:rsidR="00F80D45">
        <w:t>the</w:t>
      </w:r>
      <w:r w:rsidR="00E40E37">
        <w:t xml:space="preserve"> </w:t>
      </w:r>
      <w:r>
        <w:t>Discrete Wavelet Transform (DWT)</w:t>
      </w:r>
      <w:r w:rsidR="00E40E37">
        <w:t xml:space="preserve">, and </w:t>
      </w:r>
      <w:r w:rsidR="00F80D45">
        <w:t xml:space="preserve">the </w:t>
      </w:r>
      <w:r w:rsidR="00E40E37">
        <w:t>Discrete Cosine Transform (DCT)</w:t>
      </w:r>
      <w:r>
        <w:t xml:space="preserve">.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w:t>
      </w:r>
      <w:r w:rsidR="00A76B6F">
        <w:lastRenderedPageBreak/>
        <w:t xml:space="preserve">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8" w:name="_Toc44077125"/>
      <w:r>
        <w:t xml:space="preserve">Adaptive </w:t>
      </w:r>
      <w:r w:rsidR="000944B1">
        <w:t>Auto</w:t>
      </w:r>
      <w:r>
        <w:t>r</w:t>
      </w:r>
      <w:r w:rsidR="000944B1">
        <w:t>egressive Model (</w:t>
      </w:r>
      <w:r>
        <w:t>A</w:t>
      </w:r>
      <w:r w:rsidR="000944B1">
        <w:t>AR)</w:t>
      </w:r>
      <w:bookmarkEnd w:id="28"/>
    </w:p>
    <w:p w14:paraId="2544094A" w14:textId="3A797B74"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6256" behindDoc="0" locked="0" layoutInCell="1" allowOverlap="1" wp14:anchorId="43FE470E" wp14:editId="11FE876B">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B724CB" w:rsidRPr="00025F89" w:rsidRDefault="00B724CB"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90" type="#_x0000_t202" style="position:absolute;left:0;text-align:left;margin-left:5.8pt;margin-top:155.65pt;width:57pt;height:23.2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IE3BrcyAgAAWgQAAA4AAAAAAAAAAAAAAAAA&#10;LgIAAGRycy9lMm9Eb2MueG1sUEsBAi0AFAAGAAgAAAAhABPBY9rfAAAACAEAAA8AAAAAAAAAAAAA&#10;AAAAjAQAAGRycy9kb3ducmV2LnhtbFBLBQYAAAAABAAEAPMAAACYBQAAAAA=&#10;" filled="f" stroked="f" strokeweight=".5pt">
                <v:textbox>
                  <w:txbxContent>
                    <w:p w14:paraId="3A9E612C" w14:textId="1A2A374E" w:rsidR="00B724CB" w:rsidRPr="00025F89" w:rsidRDefault="00B724CB"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 </w:instrText>
      </w:r>
      <w:r w:rsidR="00F429F2">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F429F2">
        <w:instrText xml:space="preserve"> ADDIN EN.CITE.DATA </w:instrText>
      </w:r>
      <w:r w:rsidR="00F429F2">
        <w:fldChar w:fldCharType="end"/>
      </w:r>
      <w:r w:rsidR="00B61CF7">
        <w:fldChar w:fldCharType="separate"/>
      </w:r>
      <w:r w:rsidR="00F429F2">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F429F2">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F429F2">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A017A44"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w:t>
      </w:r>
      <w:proofErr w:type="spellStart"/>
      <w:r>
        <w:rPr>
          <w:rFonts w:eastAsiaTheme="minorEastAsia"/>
        </w:rPr>
        <w:t>th</w:t>
      </w:r>
      <w:proofErr w:type="spellEnd"/>
      <w:r>
        <w:rPr>
          <w:rFonts w:eastAsiaTheme="minorEastAsia"/>
        </w:rPr>
        <w:t xml:space="preserve">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F429F2">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F429F2">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w:t>
      </w:r>
      <w:r w:rsidR="00FE551F">
        <w:rPr>
          <w:rFonts w:eastAsiaTheme="minorEastAsia"/>
        </w:rPr>
        <w:t xml:space="preserve">(often called the innovation function) </w:t>
      </w:r>
      <w:r w:rsidR="002A712E">
        <w:rPr>
          <w:rFonts w:eastAsiaTheme="minorEastAsia"/>
        </w:rPr>
        <w:t xml:space="preserve">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w:t>
      </w:r>
      <w:r w:rsidR="00FE551F">
        <w:rPr>
          <w:rFonts w:eastAsiaTheme="minorEastAsia"/>
        </w:rPr>
        <w:t>l.</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0352" behindDoc="0" locked="0" layoutInCell="1" allowOverlap="1" wp14:anchorId="76AE21F2" wp14:editId="6C9DDD39">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B724CB" w:rsidRPr="00025F89" w:rsidRDefault="00B724CB"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91" type="#_x0000_t202" style="position:absolute;left:0;text-align:left;margin-left:381.25pt;margin-top:55.75pt;width:57pt;height:23.25pt;z-index:251620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1UjMQIAAFo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" filled="f" stroked="f" strokeweight=".5pt">
                <v:textbox>
                  <w:txbxContent>
                    <w:p w14:paraId="13794E74" w14:textId="2C764D93" w:rsidR="00B724CB" w:rsidRPr="00025F89" w:rsidRDefault="00B724CB"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7BFB1A8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2400" behindDoc="0" locked="0" layoutInCell="1" allowOverlap="1" wp14:anchorId="64C075D3" wp14:editId="7F3CCD3D">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B724CB" w:rsidRPr="00025F89" w:rsidRDefault="00B724CB"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2" type="#_x0000_t202" style="position:absolute;left:0;text-align:left;margin-left:381.25pt;margin-top:51.35pt;width:57pt;height:23.25pt;z-index:251622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JwtuU0wAgAAWgQAAA4AAAAAAAAAAAAAAAAA&#10;LgIAAGRycy9lMm9Eb2MueG1sUEsBAi0AFAAGAAgAAAAhAORCw/vhAAAACwEAAA8AAAAAAAAAAAAA&#10;AAAAigQAAGRycy9kb3ducmV2LnhtbFBLBQYAAAAABAAEAPMAAACYBQAAAAA=&#10;" filled="f" stroked="f" strokeweight=".5pt">
                <v:textbox>
                  <w:txbxContent>
                    <w:p w14:paraId="65D3EC8A" w14:textId="0FDDDB98" w:rsidR="00B724CB" w:rsidRPr="00025F89" w:rsidRDefault="00B724CB"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F429F2">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F429F2">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91A0D"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24E2B730" w:rsidR="00993D6D" w:rsidRDefault="0022633C" w:rsidP="0022633C">
      <w:pPr>
        <w:spacing w:line="360" w:lineRule="auto"/>
        <w:ind w:left="720"/>
      </w:pP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w:lastRenderedPageBreak/>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36E575B" w:rsidR="005F5826" w:rsidRDefault="00D94BE1" w:rsidP="00B83749">
      <w:pPr>
        <w:spacing w:line="360" w:lineRule="auto"/>
        <w:ind w:left="720"/>
      </w:pPr>
      <w:r>
        <w:rPr>
          <w:rFonts w:eastAsiaTheme="minorEastAsia"/>
          <w:noProof/>
          <w:lang w:eastAsia="en-AU"/>
        </w:rPr>
        <mc:AlternateContent>
          <mc:Choice Requires="wps">
            <w:drawing>
              <wp:anchor distT="0" distB="0" distL="114300" distR="114300" simplePos="0" relativeHeight="251624448" behindDoc="0" locked="0" layoutInCell="1" allowOverlap="1" wp14:anchorId="0D2E0864" wp14:editId="5A9A8EFA">
                <wp:simplePos x="0" y="0"/>
                <wp:positionH relativeFrom="margin">
                  <wp:align>right</wp:align>
                </wp:positionH>
                <wp:positionV relativeFrom="paragraph">
                  <wp:posOffset>-512900</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B724CB" w:rsidRPr="00025F89" w:rsidRDefault="00B724CB"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3" type="#_x0000_t202" style="position:absolute;left:0;text-align:left;margin-left:5.8pt;margin-top:-40.4pt;width:57pt;height:23.25pt;z-index:251624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4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" filled="f" stroked="f" strokeweight=".5pt">
                <v:textbox>
                  <w:txbxContent>
                    <w:p w14:paraId="37FF9387" w14:textId="3C6B4825" w:rsidR="00B724CB" w:rsidRPr="00025F89" w:rsidRDefault="00B724CB"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p>
    <w:p w14:paraId="10BB7A5D" w14:textId="02723BD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6496" behindDoc="0" locked="0" layoutInCell="1" allowOverlap="1" wp14:anchorId="1B571BBB" wp14:editId="766BE35C">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B724CB" w:rsidRPr="00025F89" w:rsidRDefault="00B724CB"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4" type="#_x0000_t202" style="position:absolute;left:0;text-align:left;margin-left:381.25pt;margin-top:24.1pt;width:57pt;height:23.2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1GMA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" filled="f" stroked="f" strokeweight=".5pt">
                <v:textbox>
                  <w:txbxContent>
                    <w:p w14:paraId="4F052AA5" w14:textId="7D806A7D" w:rsidR="00B724CB" w:rsidRPr="00025F89" w:rsidRDefault="00B724CB"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3CF30A21"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8544" behindDoc="0" locked="0" layoutInCell="1" allowOverlap="1" wp14:anchorId="68666DFA" wp14:editId="23FE38C2">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B724CB" w:rsidRPr="00025F89" w:rsidRDefault="00B724CB"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5" type="#_x0000_t202" style="position:absolute;left:0;text-align:left;margin-left:381.25pt;margin-top:17.05pt;width:57pt;height:23.25pt;z-index:2516285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" filled="f" stroked="f" strokeweight=".5pt">
                <v:textbox>
                  <w:txbxContent>
                    <w:p w14:paraId="0EE22FDB" w14:textId="5601AB56" w:rsidR="00B724CB" w:rsidRPr="00025F89" w:rsidRDefault="00B724CB"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16186A69"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0592" behindDoc="0" locked="0" layoutInCell="1" allowOverlap="1" wp14:anchorId="1C16F66F" wp14:editId="6AD43986">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B724CB" w:rsidRPr="00025F89" w:rsidRDefault="00B724CB"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6" type="#_x0000_t202" style="position:absolute;left:0;text-align:left;margin-left:381.25pt;margin-top:44.3pt;width:57pt;height:23.25pt;z-index:251630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" filled="f" stroked="f" strokeweight=".5pt">
                <v:textbox>
                  <w:txbxContent>
                    <w:p w14:paraId="12BD1E86" w14:textId="742AEE60" w:rsidR="00B724CB" w:rsidRPr="00025F89" w:rsidRDefault="00B724CB"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w:t>
      </w:r>
      <w:r w:rsidR="00F92DFE">
        <w:t xml:space="preserve"> a constant</w:t>
      </w:r>
      <w: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689DED1" w:rsidR="00C549EF" w:rsidRPr="00DA61A7" w:rsidRDefault="0067610F" w:rsidP="0067610F">
      <w:pPr>
        <w:spacing w:line="360" w:lineRule="auto"/>
        <w:ind w:left="720"/>
      </w:pPr>
      <w:r>
        <w:rPr>
          <w:rFonts w:eastAsiaTheme="minorEastAsia"/>
          <w:noProof/>
          <w:lang w:eastAsia="en-AU"/>
        </w:rPr>
        <w:t xml:space="preserve">Therefore, by choosing an </w:t>
      </w:r>
      <w:r w:rsidR="00E61180">
        <w:rPr>
          <w:rFonts w:eastAsiaTheme="minorEastAsia"/>
          <w:noProof/>
          <w:lang w:eastAsia="en-AU"/>
        </w:rPr>
        <w:t>appropriate</w:t>
      </w:r>
      <w:r>
        <w:rPr>
          <w:rFonts w:eastAsiaTheme="minorEastAsia"/>
          <w:noProof/>
          <w:lang w:eastAsia="en-AU"/>
        </w:rPr>
        <w:t xml:space="preserve"> model o</w:t>
      </w:r>
      <w:r w:rsidR="00ED3C92">
        <w:rPr>
          <w:rFonts w:eastAsiaTheme="minorEastAsia"/>
          <w:noProof/>
          <w:lang w:eastAsia="en-AU"/>
        </w:rPr>
        <w:t>r</w:t>
      </w:r>
      <w:r>
        <w:rPr>
          <w:rFonts w:eastAsiaTheme="minorEastAsia"/>
          <w:noProof/>
          <w:lang w:eastAsia="en-AU"/>
        </w:rPr>
        <w:t xml:space="preserve">der, this equation can predict the frequency spectrum of the signal. The predicted </w:t>
      </w:r>
      <w:r w:rsidR="00630CB6">
        <w:rPr>
          <w:rFonts w:eastAsiaTheme="minorEastAsia"/>
          <w:noProof/>
          <w:lang w:eastAsia="en-AU"/>
        </w:rPr>
        <w:t>spectrum</w:t>
      </w:r>
      <w:r>
        <w:rPr>
          <w:rFonts w:eastAsiaTheme="minorEastAsia"/>
          <w:noProof/>
          <w:lang w:eastAsia="en-AU"/>
        </w:rPr>
        <w:t xml:space="preserve">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4D8A4E33" w:rsidR="00DA61A7" w:rsidRDefault="00DA61A7" w:rsidP="00B83749">
      <w:pPr>
        <w:spacing w:line="360" w:lineRule="auto"/>
        <w:ind w:left="720"/>
      </w:pPr>
      <w:r>
        <w:t xml:space="preserve">It is shown by </w:t>
      </w:r>
      <w:proofErr w:type="spellStart"/>
      <w:r>
        <w:t>Haykin</w:t>
      </w:r>
      <w:proofErr w:type="spellEnd"/>
      <w:r>
        <w:t xml:space="preserve"> </w:t>
      </w:r>
      <w:r w:rsidR="0067610F">
        <w:fldChar w:fldCharType="begin"/>
      </w:r>
      <w:r w:rsidR="00F429F2">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F429F2">
        <w:rPr>
          <w:noProof/>
        </w:rPr>
        <w:t>[66]</w:t>
      </w:r>
      <w:r w:rsidR="0067610F">
        <w:fldChar w:fldCharType="end"/>
      </w:r>
      <w:r w:rsidR="0067610F">
        <w:t xml:space="preserve"> </w:t>
      </w:r>
      <w:r>
        <w:t xml:space="preserve">that </w:t>
      </w:r>
      <w:r w:rsidR="00CF0B19">
        <w:t xml:space="preserve">this </w:t>
      </w:r>
      <w:r w:rsidR="00F02DAF">
        <w:t xml:space="preserve">algorithm can be solved </w:t>
      </w:r>
      <w:r w:rsidR="005F5D9B">
        <w:t>recursively</w:t>
      </w:r>
      <w:r w:rsidR="00B91083">
        <w:t xml:space="preserve"> </w:t>
      </w:r>
      <w:r w:rsidR="00F02DAF">
        <w:t xml:space="preserve">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475E1F7D"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rsidR="00F429F2">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sidR="00F429F2">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1F4D37">
        <w:t xml:space="preserve"> </w:t>
      </w:r>
      <w:r w:rsidR="00C63F78">
        <w:t xml:space="preserve">reporting a 62.2% accuracy </w:t>
      </w:r>
      <w:r w:rsidR="0028050A">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F429F2">
        <w:rPr>
          <w:noProof/>
        </w:rPr>
        <w:t>[68]</w:t>
      </w:r>
      <w:r w:rsidR="0028050A">
        <w:fldChar w:fldCharType="end"/>
      </w:r>
      <w:r w:rsidR="00C63F78">
        <w:t xml:space="preserve">. </w:t>
      </w:r>
    </w:p>
    <w:p w14:paraId="78B1EF38" w14:textId="7584F17B" w:rsidR="00C63F78" w:rsidRDefault="00C63F78" w:rsidP="005C2F78">
      <w:pPr>
        <w:pStyle w:val="Heading3"/>
        <w:numPr>
          <w:ilvl w:val="2"/>
          <w:numId w:val="25"/>
        </w:numPr>
        <w:spacing w:before="0"/>
        <w:ind w:left="1440"/>
      </w:pPr>
      <w:bookmarkStart w:id="29" w:name="_Toc44077126"/>
      <w:r>
        <w:lastRenderedPageBreak/>
        <w:t>Discrete Wavelet Transform (DWT)</w:t>
      </w:r>
      <w:bookmarkEnd w:id="29"/>
    </w:p>
    <w:p w14:paraId="250B7BE7" w14:textId="30564479"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F17AAF">
        <w:t xml:space="preserve">Figure </w:t>
      </w:r>
      <w:r w:rsidR="00F17AAF">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F17AAF">
        <w:t xml:space="preserve">Figure </w:t>
      </w:r>
      <w:r w:rsidR="00F17AAF">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F429F2">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F429F2">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F429F2">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F429F2">
        <w:rPr>
          <w:noProof/>
        </w:rPr>
        <w:t>[70]</w:t>
      </w:r>
      <w:r w:rsidR="0008645C">
        <w:fldChar w:fldCharType="end"/>
      </w:r>
      <w:r w:rsidR="002F4BA4">
        <w:t>.</w:t>
      </w:r>
    </w:p>
    <w:p w14:paraId="587DB955" w14:textId="0185D92F" w:rsidR="00510E08" w:rsidRDefault="00ED100F" w:rsidP="005327EB">
      <w:pPr>
        <w:pStyle w:val="Caption"/>
      </w:pPr>
      <w:bookmarkStart w:id="30" w:name="_Ref23790995"/>
      <w:r>
        <w:rPr>
          <w:noProof/>
          <w:lang w:eastAsia="en-AU"/>
        </w:rPr>
        <w:drawing>
          <wp:anchor distT="0" distB="0" distL="114300" distR="114300" simplePos="0" relativeHeight="251721728" behindDoc="0" locked="0" layoutInCell="1" allowOverlap="1" wp14:anchorId="2E3A1D80" wp14:editId="6AAFBBB8">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4">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r w:rsidR="00291A0D">
        <w:fldChar w:fldCharType="begin"/>
      </w:r>
      <w:r w:rsidR="00291A0D">
        <w:instrText xml:space="preserve"> SEQ Figure \* ARABIC </w:instrText>
      </w:r>
      <w:r w:rsidR="00291A0D">
        <w:fldChar w:fldCharType="separate"/>
      </w:r>
      <w:r w:rsidR="00F17AAF">
        <w:rPr>
          <w:noProof/>
        </w:rPr>
        <w:t>7</w:t>
      </w:r>
      <w:r w:rsidR="00291A0D">
        <w:rPr>
          <w:noProof/>
        </w:rPr>
        <w:fldChar w:fldCharType="end"/>
      </w:r>
      <w:bookmarkEnd w:id="30"/>
      <w:r w:rsidR="00407D47">
        <w:t xml:space="preserve"> - The filter bank representation of the DWT </w:t>
      </w:r>
      <w:r w:rsidR="00407D47">
        <w:fldChar w:fldCharType="begin"/>
      </w:r>
      <w:r w:rsidR="00F429F2">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F429F2">
        <w:rPr>
          <w:noProof/>
        </w:rPr>
        <w:t>[71]</w:t>
      </w:r>
      <w:r w:rsidR="00407D47">
        <w:fldChar w:fldCharType="end"/>
      </w:r>
      <w:r w:rsidR="00407D47">
        <w:t>.</w:t>
      </w:r>
    </w:p>
    <w:p w14:paraId="725F4F43" w14:textId="09F4D13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rsidR="006624C7">
        <w:t xml:space="preserve">Since half of the filter output characterises the signal, the time resolution has halved. This in turn </w:t>
      </w:r>
      <w:r>
        <w:t xml:space="preserve">doubles the frequency </w:t>
      </w:r>
      <w:r w:rsidR="006624C7">
        <w:t>resolution</w:t>
      </w:r>
      <w:r>
        <w:t>.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w:t>
      </w:r>
      <w:proofErr w:type="spellStart"/>
      <w:r w:rsidR="003710B8">
        <w:t>Roerdink</w:t>
      </w:r>
      <w:proofErr w:type="spellEnd"/>
      <w:r w:rsidR="003710B8">
        <w:t xml:space="preserve"> </w:t>
      </w:r>
      <w:r w:rsidR="003710B8">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F429F2">
        <w:rPr>
          <w:noProof/>
        </w:rPr>
        <w:t>[72]</w:t>
      </w:r>
      <w:r w:rsidR="003710B8">
        <w:fldChar w:fldCharType="end"/>
      </w:r>
      <w:r w:rsidR="003710B8">
        <w:t xml:space="preserve"> examined the computational complexity of 3 frequency domain implementations of the DWT and compared them to the time </w:t>
      </w:r>
      <w:r w:rsidR="003710B8">
        <w:lastRenderedPageBreak/>
        <w:t xml:space="preserve">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F17AAF">
        <w:t xml:space="preserve">Figure </w:t>
      </w:r>
      <w:r w:rsidR="00F17AAF">
        <w:rPr>
          <w:noProof/>
        </w:rPr>
        <w:t>8</w:t>
      </w:r>
      <w:r w:rsidR="006A6E5E">
        <w:fldChar w:fldCharType="end"/>
      </w:r>
      <w:r w:rsidR="003710B8">
        <w:t>.</w:t>
      </w:r>
    </w:p>
    <w:p w14:paraId="6511740C" w14:textId="699DD86F" w:rsidR="003710B8" w:rsidRDefault="003710B8" w:rsidP="00B83749">
      <w:pPr>
        <w:pStyle w:val="ListParagraph"/>
        <w:spacing w:line="360" w:lineRule="auto"/>
      </w:pPr>
    </w:p>
    <w:p w14:paraId="631EC92F" w14:textId="404DFD73" w:rsidR="00A76B6F" w:rsidRDefault="003710B8" w:rsidP="005327EB">
      <w:pPr>
        <w:pStyle w:val="Caption"/>
      </w:pPr>
      <w:bookmarkStart w:id="31" w:name="_Ref43649358"/>
      <w:r>
        <w:rPr>
          <w:noProof/>
        </w:rPr>
        <w:drawing>
          <wp:anchor distT="0" distB="0" distL="114300" distR="114300" simplePos="0" relativeHeight="251885568" behindDoc="0" locked="0" layoutInCell="1" allowOverlap="1" wp14:anchorId="4F979FB8" wp14:editId="72C16D5D">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291A0D">
        <w:fldChar w:fldCharType="begin"/>
      </w:r>
      <w:r w:rsidR="00291A0D">
        <w:instrText xml:space="preserve"> SEQ Figure \* ARABIC </w:instrText>
      </w:r>
      <w:r w:rsidR="00291A0D">
        <w:fldChar w:fldCharType="separate"/>
      </w:r>
      <w:r w:rsidR="00F17AAF">
        <w:rPr>
          <w:noProof/>
        </w:rPr>
        <w:t>8</w:t>
      </w:r>
      <w:r w:rsidR="00291A0D">
        <w:rPr>
          <w:noProof/>
        </w:rPr>
        <w:fldChar w:fldCharType="end"/>
      </w:r>
      <w:bookmarkEnd w:id="31"/>
      <w:r>
        <w:t xml:space="preserve"> – A plot of the computational complexity of several DWT implementations </w:t>
      </w:r>
      <w:r>
        <w:fldChar w:fldCharType="begin"/>
      </w:r>
      <w:r w:rsidR="00F429F2">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sidR="00F429F2">
        <w:rPr>
          <w:noProof/>
        </w:rPr>
        <w:t>[72]</w:t>
      </w:r>
      <w:r>
        <w:fldChar w:fldCharType="end"/>
      </w:r>
    </w:p>
    <w:p w14:paraId="3F282160" w14:textId="2B0AA4D4" w:rsidR="00B83749" w:rsidRPr="00B83749" w:rsidRDefault="00ED100F" w:rsidP="005327EB">
      <w:pPr>
        <w:spacing w:line="360" w:lineRule="auto"/>
        <w:ind w:left="720"/>
      </w:pPr>
      <w:r>
        <w:t xml:space="preserve">Using a DWT approach, the feature vector is the calculated spectral power of the signal. </w:t>
      </w:r>
      <w:r w:rsidR="00B83749">
        <w:t xml:space="preserve">When paired with a Long Short-Term Memory (LSTM) classifier, </w:t>
      </w:r>
      <w:proofErr w:type="spellStart"/>
      <w:r w:rsidR="00B83749" w:rsidRPr="00476ADB">
        <w:t>Jie</w:t>
      </w:r>
      <w:proofErr w:type="spellEnd"/>
      <w:r w:rsidR="00B83749" w:rsidRPr="00476ADB">
        <w:t xml:space="preserve"> Zhou </w:t>
      </w:r>
      <w:r w:rsidR="00B83749">
        <w:t xml:space="preserve">et al. achieved an accuracy of 91.43% on the Graz 2003 Brain Computer Interface Competition III dataset </w:t>
      </w:r>
      <w:r w:rsidR="00B83749">
        <w:fldChar w:fldCharType="begin"/>
      </w:r>
      <w:r w:rsidR="00F429F2">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F429F2">
        <w:rPr>
          <w:noProof/>
        </w:rPr>
        <w:t>[73]</w:t>
      </w:r>
      <w:r w:rsidR="00B83749">
        <w:fldChar w:fldCharType="end"/>
      </w:r>
      <w:r w:rsidR="00B83749">
        <w:t xml:space="preserve">. Thus, the DWT method may be suitable for online motor imagery feature extraction. </w:t>
      </w:r>
    </w:p>
    <w:p w14:paraId="372C453C" w14:textId="3868DF92" w:rsidR="003D3DF5" w:rsidRDefault="003D3DF5" w:rsidP="00EB4C3E">
      <w:pPr>
        <w:ind w:left="720"/>
      </w:pPr>
    </w:p>
    <w:p w14:paraId="2A55B689" w14:textId="2CFDDAF0" w:rsidR="003D3DF5" w:rsidRDefault="003D3DF5" w:rsidP="005C2F78">
      <w:pPr>
        <w:pStyle w:val="Heading3"/>
        <w:numPr>
          <w:ilvl w:val="2"/>
          <w:numId w:val="25"/>
        </w:numPr>
        <w:spacing w:before="0"/>
        <w:ind w:left="1440"/>
      </w:pPr>
      <w:bookmarkStart w:id="32" w:name="_Toc44077127"/>
      <w:r>
        <w:t>Short Time Fourier Transform (STFT)</w:t>
      </w:r>
      <w:bookmarkEnd w:id="32"/>
    </w:p>
    <w:p w14:paraId="5C6EFD86" w14:textId="63CF8B2A"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w:t>
      </w:r>
      <w:r w:rsidR="00815022">
        <w:lastRenderedPageBreak/>
        <w:t xml:space="preserve">EEG signal (in online analysis, this can be implemented using a FIFO buffer), and the discrete Fourier transform (DFT) of the signal in the window is taken. </w:t>
      </w:r>
      <w:r w:rsidR="007163FF">
        <w:t xml:space="preserve">For each </w:t>
      </w:r>
      <w:r w:rsidR="00D94BE1">
        <w:rPr>
          <w:rFonts w:eastAsiaTheme="minorEastAsia"/>
          <w:noProof/>
          <w:lang w:eastAsia="en-AU"/>
        </w:rPr>
        <mc:AlternateContent>
          <mc:Choice Requires="wps">
            <w:drawing>
              <wp:anchor distT="0" distB="0" distL="114300" distR="114300" simplePos="0" relativeHeight="252153856" behindDoc="0" locked="0" layoutInCell="1" allowOverlap="1" wp14:anchorId="0093EB7C" wp14:editId="018D7BBB">
                <wp:simplePos x="0" y="0"/>
                <wp:positionH relativeFrom="margin">
                  <wp:align>right</wp:align>
                </wp:positionH>
                <wp:positionV relativeFrom="paragraph">
                  <wp:posOffset>893502</wp:posOffset>
                </wp:positionV>
                <wp:extent cx="723900" cy="295275"/>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A19D6A" w14:textId="3E1207F5" w:rsidR="00B724CB" w:rsidRPr="00025F89" w:rsidRDefault="00B724CB" w:rsidP="00D94BE1">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3EB7C" id="Text Box 459" o:spid="_x0000_s1097" type="#_x0000_t202" style="position:absolute;left:0;text-align:left;margin-left:5.8pt;margin-top:70.35pt;width:57pt;height:23.25pt;z-index:2521538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" filled="f" stroked="f" strokeweight=".5pt">
                <v:textbox>
                  <w:txbxContent>
                    <w:p w14:paraId="3AA19D6A" w14:textId="3E1207F5" w:rsidR="00B724CB" w:rsidRPr="00025F89" w:rsidRDefault="00B724CB" w:rsidP="00D94BE1">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7163FF">
        <w:t>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0A04DA77"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w:t>
      </w:r>
      <w:proofErr w:type="gramStart"/>
      <w:r>
        <w:t>function.</w:t>
      </w:r>
      <w:proofErr w:type="gramEnd"/>
      <w:r>
        <w:t xml:space="preserve"> </w:t>
      </w:r>
      <w:r w:rsidR="009D6E63">
        <w:t>The DFT assumes that the signal in the window has infinite support, and beyond the window, the signal is repeated</w:t>
      </w:r>
      <w:r w:rsidR="002621D5">
        <w:t xml:space="preserve"> (“copied”)</w:t>
      </w:r>
      <w:r w:rsidR="009D6E63">
        <w:t xml:space="preserve">. </w:t>
      </w:r>
      <w:r w:rsidR="00B7370A">
        <w:t>The role of window functions in the DFT is presented below.</w:t>
      </w:r>
    </w:p>
    <w:p w14:paraId="481DF89E" w14:textId="77777777" w:rsidR="00B7370A" w:rsidRDefault="00B7370A" w:rsidP="00B7370A">
      <w:pPr>
        <w:spacing w:line="360" w:lineRule="auto"/>
        <w:ind w:left="720"/>
      </w:pPr>
    </w:p>
    <w:p w14:paraId="2B587D83" w14:textId="077B0B6E" w:rsidR="00B7370A" w:rsidRDefault="005327EB" w:rsidP="00B7370A">
      <w:pPr>
        <w:spacing w:line="360" w:lineRule="auto"/>
        <w:ind w:left="720"/>
      </w:pPr>
      <w:r>
        <w:rPr>
          <w:noProof/>
        </w:rPr>
        <w:drawing>
          <wp:anchor distT="0" distB="0" distL="114300" distR="114300" simplePos="0" relativeHeight="251886592" behindDoc="0" locked="0" layoutInCell="1" allowOverlap="1" wp14:anchorId="71BFCEB3" wp14:editId="2BD05AA0">
            <wp:simplePos x="0" y="0"/>
            <wp:positionH relativeFrom="margin">
              <wp:align>center</wp:align>
            </wp:positionH>
            <wp:positionV relativeFrom="paragraph">
              <wp:posOffset>496570</wp:posOffset>
            </wp:positionV>
            <wp:extent cx="5593715" cy="213360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3715" cy="2133600"/>
                    </a:xfrm>
                    <a:prstGeom prst="rect">
                      <a:avLst/>
                    </a:prstGeom>
                    <a:noFill/>
                  </pic:spPr>
                </pic:pic>
              </a:graphicData>
            </a:graphic>
            <wp14:sizeRelH relativeFrom="page">
              <wp14:pctWidth>0</wp14:pctWidth>
            </wp14:sizeRelH>
            <wp14:sizeRelV relativeFrom="page">
              <wp14:pctHeight>0</wp14:pctHeight>
            </wp14:sizeRelV>
          </wp:anchor>
        </w:drawing>
      </w:r>
      <w:r w:rsidR="00B7370A">
        <w:t xml:space="preserve">First, consider the case when the frequency of the signal is an integer multiple of the sampling frequency. This is shown in </w:t>
      </w:r>
      <w:r w:rsidR="00B7370A">
        <w:fldChar w:fldCharType="begin"/>
      </w:r>
      <w:r w:rsidR="00B7370A">
        <w:instrText xml:space="preserve"> REF _Ref43653150 \h </w:instrText>
      </w:r>
      <w:r w:rsidR="00B7370A">
        <w:fldChar w:fldCharType="separate"/>
      </w:r>
      <w:r w:rsidR="00F17AAF">
        <w:t xml:space="preserve">Figure </w:t>
      </w:r>
      <w:r w:rsidR="00F17AAF">
        <w:rPr>
          <w:noProof/>
        </w:rPr>
        <w:t>9</w:t>
      </w:r>
      <w:r w:rsidR="00B7370A">
        <w:fldChar w:fldCharType="end"/>
      </w:r>
      <w:r w:rsidR="00B7370A">
        <w:t>, where the red dots are samples.</w:t>
      </w:r>
    </w:p>
    <w:p w14:paraId="154B7792" w14:textId="25DF35C7" w:rsidR="009D6E63" w:rsidRDefault="00B7370A" w:rsidP="00B7370A">
      <w:pPr>
        <w:pStyle w:val="Caption"/>
      </w:pPr>
      <w:bookmarkStart w:id="33" w:name="_Ref43653150"/>
      <w:r>
        <w:t xml:space="preserve">Figure </w:t>
      </w:r>
      <w:r w:rsidR="00291A0D">
        <w:fldChar w:fldCharType="begin"/>
      </w:r>
      <w:r w:rsidR="00291A0D">
        <w:instrText xml:space="preserve"> SEQ Figure \* ARABIC </w:instrText>
      </w:r>
      <w:r w:rsidR="00291A0D">
        <w:fldChar w:fldCharType="separate"/>
      </w:r>
      <w:r w:rsidR="00F17AAF">
        <w:rPr>
          <w:noProof/>
        </w:rPr>
        <w:t>9</w:t>
      </w:r>
      <w:r w:rsidR="00291A0D">
        <w:rPr>
          <w:noProof/>
        </w:rPr>
        <w:fldChar w:fldCharType="end"/>
      </w:r>
      <w:bookmarkEnd w:id="33"/>
      <w:r>
        <w:t xml:space="preserve"> – A time-domain representation of an example signal, with a rectangle window applied.</w:t>
      </w:r>
    </w:p>
    <w:p w14:paraId="5676B66C" w14:textId="2B107F55"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rsidR="00F17AAF">
        <w:t xml:space="preserve">Figure </w:t>
      </w:r>
      <w:r w:rsidR="00F17AAF">
        <w:rPr>
          <w:noProof/>
        </w:rPr>
        <w:t>10</w:t>
      </w:r>
      <w:r>
        <w:fldChar w:fldCharType="end"/>
      </w:r>
      <w:r>
        <w:t>.</w:t>
      </w:r>
    </w:p>
    <w:p w14:paraId="01365DEE" w14:textId="5291D1CA" w:rsidR="00B7370A" w:rsidRPr="00B7370A" w:rsidRDefault="00B7370A" w:rsidP="00B7370A">
      <w:pPr>
        <w:pStyle w:val="Caption"/>
      </w:pPr>
      <w:bookmarkStart w:id="34" w:name="_Ref43653177"/>
      <w:r>
        <w:t xml:space="preserve">Figure </w:t>
      </w:r>
      <w:r w:rsidR="00291A0D">
        <w:fldChar w:fldCharType="begin"/>
      </w:r>
      <w:r w:rsidR="00291A0D">
        <w:instrText xml:space="preserve"> SEQ Figure \* ARABIC </w:instrText>
      </w:r>
      <w:r w:rsidR="00291A0D">
        <w:fldChar w:fldCharType="separate"/>
      </w:r>
      <w:r w:rsidR="00F17AAF">
        <w:rPr>
          <w:noProof/>
        </w:rPr>
        <w:t>10</w:t>
      </w:r>
      <w:r w:rsidR="00291A0D">
        <w:rPr>
          <w:noProof/>
        </w:rPr>
        <w:fldChar w:fldCharType="end"/>
      </w:r>
      <w:bookmarkEnd w:id="34"/>
      <w:r>
        <w:rPr>
          <w:noProof/>
        </w:rPr>
        <w:drawing>
          <wp:anchor distT="0" distB="0" distL="114300" distR="114300" simplePos="0" relativeHeight="251887616" behindDoc="0" locked="0" layoutInCell="1" allowOverlap="1" wp14:anchorId="1CD8967E" wp14:editId="73316D9C">
            <wp:simplePos x="0" y="0"/>
            <wp:positionH relativeFrom="margin">
              <wp:align>center</wp:align>
            </wp:positionH>
            <wp:positionV relativeFrom="paragraph">
              <wp:posOffset>-1905</wp:posOffset>
            </wp:positionV>
            <wp:extent cx="5596128" cy="1689680"/>
            <wp:effectExtent l="0" t="0" r="508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rsidR="00F17AAF">
        <w:t xml:space="preserve">Figure </w:t>
      </w:r>
      <w:r w:rsidR="00F17AAF">
        <w:rPr>
          <w:noProof/>
        </w:rPr>
        <w:t>9</w:t>
      </w:r>
      <w:r>
        <w:fldChar w:fldCharType="end"/>
      </w:r>
      <w:r>
        <w:t>.</w:t>
      </w:r>
    </w:p>
    <w:p w14:paraId="4D2A9A00" w14:textId="0E5344B3" w:rsidR="000D7E7B" w:rsidRDefault="00B7370A" w:rsidP="00B83749">
      <w:pPr>
        <w:spacing w:line="360" w:lineRule="auto"/>
        <w:ind w:left="720"/>
      </w:pPr>
      <w:r>
        <w:lastRenderedPageBreak/>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F17AAF">
        <w:t xml:space="preserve">Figure </w:t>
      </w:r>
      <w:r w:rsidR="00F17AAF">
        <w:rPr>
          <w:noProof/>
        </w:rPr>
        <w:t>11</w:t>
      </w:r>
      <w:r w:rsidR="00AD2113">
        <w:fldChar w:fldCharType="end"/>
      </w:r>
      <w:r>
        <w:t>.</w:t>
      </w:r>
    </w:p>
    <w:p w14:paraId="489458DF" w14:textId="4F437230" w:rsidR="000D7E7B" w:rsidRDefault="00B7370A" w:rsidP="00B7370A">
      <w:pPr>
        <w:pStyle w:val="Caption"/>
      </w:pPr>
      <w:bookmarkStart w:id="35" w:name="_Ref43653315"/>
      <w:r>
        <w:t xml:space="preserve">Figure </w:t>
      </w:r>
      <w:r w:rsidR="00291A0D">
        <w:fldChar w:fldCharType="begin"/>
      </w:r>
      <w:r w:rsidR="00291A0D">
        <w:instrText xml:space="preserve"> SEQ Figure \* ARABIC </w:instrText>
      </w:r>
      <w:r w:rsidR="00291A0D">
        <w:fldChar w:fldCharType="separate"/>
      </w:r>
      <w:r w:rsidR="00F17AAF">
        <w:rPr>
          <w:noProof/>
        </w:rPr>
        <w:t>11</w:t>
      </w:r>
      <w:r w:rsidR="00291A0D">
        <w:rPr>
          <w:noProof/>
        </w:rPr>
        <w:fldChar w:fldCharType="end"/>
      </w:r>
      <w:bookmarkEnd w:id="35"/>
      <w:r>
        <w:rPr>
          <w:noProof/>
        </w:rPr>
        <w:drawing>
          <wp:anchor distT="0" distB="0" distL="114300" distR="114300" simplePos="0" relativeHeight="251888640" behindDoc="0" locked="0" layoutInCell="1" allowOverlap="1" wp14:anchorId="7AA1E930" wp14:editId="4A46FBEF">
            <wp:simplePos x="0" y="0"/>
            <wp:positionH relativeFrom="margin">
              <wp:align>center</wp:align>
            </wp:positionH>
            <wp:positionV relativeFrom="paragraph">
              <wp:posOffset>-1905</wp:posOffset>
            </wp:positionV>
            <wp:extent cx="5596128" cy="2135994"/>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582AC8B1"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rsidR="00F17AAF">
        <w:t xml:space="preserve">Figure </w:t>
      </w:r>
      <w:r w:rsidR="00F17AAF">
        <w:rPr>
          <w:noProof/>
        </w:rPr>
        <w:t>12</w:t>
      </w:r>
      <w:r>
        <w:fldChar w:fldCharType="end"/>
      </w:r>
      <w:r>
        <w:t xml:space="preserve">. The effect of the leakage is reduced spectral power of the true frequency bin. Reconstructing the time domain signal from its frequency domain representation would not produce a perfect </w:t>
      </w:r>
      <w:r w:rsidR="00AF151A">
        <w:t>reconstruction</w:t>
      </w:r>
      <w:r>
        <w:t>, as there would be additional noise introduced by the leaked spectral components.</w:t>
      </w:r>
    </w:p>
    <w:p w14:paraId="741504BE" w14:textId="7F04455F" w:rsidR="000D7E7B" w:rsidRDefault="00AD2113" w:rsidP="00AD2113">
      <w:pPr>
        <w:pStyle w:val="Caption"/>
      </w:pPr>
      <w:bookmarkStart w:id="36" w:name="_Ref43653431"/>
      <w:r>
        <w:t xml:space="preserve">Figure </w:t>
      </w:r>
      <w:r w:rsidR="00291A0D">
        <w:fldChar w:fldCharType="begin"/>
      </w:r>
      <w:r w:rsidR="00291A0D">
        <w:instrText xml:space="preserve"> SEQ Figure \* ARABIC </w:instrText>
      </w:r>
      <w:r w:rsidR="00291A0D">
        <w:fldChar w:fldCharType="separate"/>
      </w:r>
      <w:r w:rsidR="00F17AAF">
        <w:rPr>
          <w:noProof/>
        </w:rPr>
        <w:t>12</w:t>
      </w:r>
      <w:r w:rsidR="00291A0D">
        <w:rPr>
          <w:noProof/>
        </w:rPr>
        <w:fldChar w:fldCharType="end"/>
      </w:r>
      <w:bookmarkEnd w:id="36"/>
      <w:r>
        <w:rPr>
          <w:noProof/>
        </w:rPr>
        <w:drawing>
          <wp:anchor distT="0" distB="0" distL="114300" distR="114300" simplePos="0" relativeHeight="251889664" behindDoc="0" locked="0" layoutInCell="1" allowOverlap="1" wp14:anchorId="22DABF60" wp14:editId="203BE49B">
            <wp:simplePos x="0" y="0"/>
            <wp:positionH relativeFrom="margin">
              <wp:align>center</wp:align>
            </wp:positionH>
            <wp:positionV relativeFrom="paragraph">
              <wp:posOffset>-4445</wp:posOffset>
            </wp:positionV>
            <wp:extent cx="5596128" cy="1689680"/>
            <wp:effectExtent l="0" t="0" r="508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rsidR="00F17AAF">
        <w:t xml:space="preserve">Figure </w:t>
      </w:r>
      <w:r w:rsidR="00F17AAF">
        <w:rPr>
          <w:noProof/>
        </w:rPr>
        <w:t>11</w:t>
      </w:r>
      <w:r>
        <w:fldChar w:fldCharType="end"/>
      </w:r>
      <w:r>
        <w:t>.</w:t>
      </w:r>
    </w:p>
    <w:p w14:paraId="52535AA6" w14:textId="34420B0F"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F17AAF">
        <w:t xml:space="preserve">Figure </w:t>
      </w:r>
      <w:r w:rsidR="00F17AAF">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F17AAF">
        <w:t xml:space="preserve">Figure </w:t>
      </w:r>
      <w:r w:rsidR="00F17AAF">
        <w:rPr>
          <w:noProof/>
        </w:rPr>
        <w:t>11</w:t>
      </w:r>
      <w:r w:rsidR="00361E9E">
        <w:fldChar w:fldCharType="end"/>
      </w:r>
      <w:r>
        <w:t>, however now it has been multiplied by a triangular window.</w:t>
      </w:r>
    </w:p>
    <w:p w14:paraId="6499F55C" w14:textId="3B564466" w:rsidR="009D6E63" w:rsidRDefault="00AD2113" w:rsidP="00AD2113">
      <w:pPr>
        <w:pStyle w:val="Caption"/>
      </w:pPr>
      <w:bookmarkStart w:id="37" w:name="_Ref43653972"/>
      <w:r>
        <w:lastRenderedPageBreak/>
        <w:t xml:space="preserve">Figure </w:t>
      </w:r>
      <w:r w:rsidR="00291A0D">
        <w:fldChar w:fldCharType="begin"/>
      </w:r>
      <w:r w:rsidR="00291A0D">
        <w:instrText xml:space="preserve"> SEQ Figure \* ARABIC </w:instrText>
      </w:r>
      <w:r w:rsidR="00291A0D">
        <w:fldChar w:fldCharType="separate"/>
      </w:r>
      <w:r w:rsidR="00F17AAF">
        <w:rPr>
          <w:noProof/>
        </w:rPr>
        <w:t>13</w:t>
      </w:r>
      <w:r w:rsidR="00291A0D">
        <w:rPr>
          <w:noProof/>
        </w:rPr>
        <w:fldChar w:fldCharType="end"/>
      </w:r>
      <w:bookmarkEnd w:id="37"/>
      <w:r>
        <w:rPr>
          <w:noProof/>
        </w:rPr>
        <w:drawing>
          <wp:anchor distT="0" distB="0" distL="114300" distR="114300" simplePos="0" relativeHeight="251890688" behindDoc="0" locked="0" layoutInCell="1" allowOverlap="1" wp14:anchorId="14A45C20" wp14:editId="34BDCD8D">
            <wp:simplePos x="0" y="0"/>
            <wp:positionH relativeFrom="margin">
              <wp:align>center</wp:align>
            </wp:positionH>
            <wp:positionV relativeFrom="paragraph">
              <wp:posOffset>0</wp:posOffset>
            </wp:positionV>
            <wp:extent cx="5596128" cy="2135994"/>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6128" cy="2135994"/>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rsidR="00F17AAF">
        <w:t xml:space="preserve">Figure </w:t>
      </w:r>
      <w:r w:rsidR="00F17AAF">
        <w:rPr>
          <w:noProof/>
        </w:rPr>
        <w:t>11</w:t>
      </w:r>
      <w:r>
        <w:fldChar w:fldCharType="end"/>
      </w:r>
      <w:r>
        <w:t>, multiplied by a triangular window.</w:t>
      </w:r>
    </w:p>
    <w:p w14:paraId="0CA31749" w14:textId="6A2F8F98"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F17AAF">
        <w:t xml:space="preserve">Figure </w:t>
      </w:r>
      <w:r w:rsidR="00F17AAF">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F17AAF">
        <w:t xml:space="preserve">Figure </w:t>
      </w:r>
      <w:r w:rsidR="00F17AAF">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F17AAF">
        <w:t xml:space="preserve">Figure </w:t>
      </w:r>
      <w:r w:rsidR="00F17AAF">
        <w:rPr>
          <w:noProof/>
        </w:rPr>
        <w:t>12</w:t>
      </w:r>
      <w:r w:rsidR="00361E9E">
        <w:fldChar w:fldCharType="end"/>
      </w:r>
      <w:r w:rsidR="00361E9E">
        <w:t>, and there is less power in neighbouring frequency bins.</w:t>
      </w:r>
    </w:p>
    <w:p w14:paraId="56FBDF02" w14:textId="616CC3CA" w:rsidR="009D6E63" w:rsidRDefault="00361E9E" w:rsidP="004B280D">
      <w:pPr>
        <w:pStyle w:val="Caption"/>
      </w:pPr>
      <w:bookmarkStart w:id="38" w:name="_Ref43654008"/>
      <w:r>
        <w:t xml:space="preserve">Figure </w:t>
      </w:r>
      <w:r w:rsidR="00291A0D">
        <w:fldChar w:fldCharType="begin"/>
      </w:r>
      <w:r w:rsidR="00291A0D">
        <w:instrText xml:space="preserve"> SEQ Figure \* ARABIC </w:instrText>
      </w:r>
      <w:r w:rsidR="00291A0D">
        <w:fldChar w:fldCharType="separate"/>
      </w:r>
      <w:r w:rsidR="00F17AAF">
        <w:rPr>
          <w:noProof/>
        </w:rPr>
        <w:t>14</w:t>
      </w:r>
      <w:r w:rsidR="00291A0D">
        <w:rPr>
          <w:noProof/>
        </w:rPr>
        <w:fldChar w:fldCharType="end"/>
      </w:r>
      <w:bookmarkEnd w:id="38"/>
      <w:r>
        <w:rPr>
          <w:noProof/>
        </w:rPr>
        <w:drawing>
          <wp:anchor distT="0" distB="0" distL="114300" distR="114300" simplePos="0" relativeHeight="251891712" behindDoc="0" locked="0" layoutInCell="1" allowOverlap="1" wp14:anchorId="7114515E" wp14:editId="70835962">
            <wp:simplePos x="0" y="0"/>
            <wp:positionH relativeFrom="margin">
              <wp:align>center</wp:align>
            </wp:positionH>
            <wp:positionV relativeFrom="paragraph">
              <wp:posOffset>-635</wp:posOffset>
            </wp:positionV>
            <wp:extent cx="5596128" cy="1689680"/>
            <wp:effectExtent l="0" t="0" r="508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128" cy="1689680"/>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rsidR="00F17AAF">
        <w:t xml:space="preserve">Figure </w:t>
      </w:r>
      <w:r w:rsidR="00F17AAF">
        <w:rPr>
          <w:noProof/>
        </w:rPr>
        <w:t>13</w:t>
      </w:r>
      <w:r>
        <w:fldChar w:fldCharType="end"/>
      </w:r>
      <w:r>
        <w:t>.</w:t>
      </w:r>
    </w:p>
    <w:p w14:paraId="142AB8E6" w14:textId="4EF1A842" w:rsidR="003D3DF5" w:rsidRDefault="00815022" w:rsidP="00B83749">
      <w:pPr>
        <w:spacing w:line="360" w:lineRule="auto"/>
        <w:ind w:left="720"/>
      </w:pPr>
      <w:r>
        <w:t xml:space="preserve">There are </w:t>
      </w:r>
      <w:r w:rsidR="00C51D6C">
        <w:t xml:space="preserve">several windows </w:t>
      </w:r>
      <w:r w:rsidR="00FD1B04">
        <w:t>commonly used</w:t>
      </w:r>
      <w:r w:rsidR="00C51D6C">
        <w:t>, including:</w:t>
      </w:r>
    </w:p>
    <w:p w14:paraId="113F05F7" w14:textId="2A114FB2" w:rsidR="00C51D6C" w:rsidRDefault="00C51D6C" w:rsidP="00B83749">
      <w:pPr>
        <w:pStyle w:val="ListParagraph"/>
        <w:numPr>
          <w:ilvl w:val="0"/>
          <w:numId w:val="6"/>
        </w:numPr>
        <w:spacing w:line="360" w:lineRule="auto"/>
      </w:pPr>
      <w:r w:rsidRPr="00FD1B04">
        <w:rPr>
          <w:i/>
          <w:iCs/>
        </w:rPr>
        <w:t>Rectangular</w:t>
      </w:r>
      <w:r>
        <w:t xml:space="preserve">.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rsidRPr="00FD1B04">
        <w:rPr>
          <w:i/>
          <w:iCs/>
        </w:rPr>
        <w:t>Triangular</w:t>
      </w:r>
      <w:r>
        <w:t xml:space="preserve">. This window </w:t>
      </w:r>
      <w:r w:rsidR="00361E9E">
        <w:t>provides some sidelobe attenuation</w:t>
      </w:r>
      <w:r>
        <w:t xml:space="preserve">. </w:t>
      </w:r>
    </w:p>
    <w:p w14:paraId="66308C90" w14:textId="5145B11B" w:rsidR="00C51D6C" w:rsidRDefault="00C51D6C" w:rsidP="00B83749">
      <w:pPr>
        <w:pStyle w:val="ListParagraph"/>
        <w:numPr>
          <w:ilvl w:val="0"/>
          <w:numId w:val="6"/>
        </w:numPr>
        <w:spacing w:line="360" w:lineRule="auto"/>
      </w:pPr>
      <w:r w:rsidRPr="00FD1B04">
        <w:rPr>
          <w:i/>
          <w:iCs/>
        </w:rPr>
        <w:t>Hanning</w:t>
      </w:r>
      <w:r>
        <w:t xml:space="preserve">. This window offers the best </w:t>
      </w:r>
      <w:r w:rsidR="00361E9E">
        <w:t xml:space="preserve">attenuation </w:t>
      </w:r>
      <w:r w:rsidR="00D578F0">
        <w:t>of</w:t>
      </w:r>
      <w:r>
        <w:t xml:space="preserve"> frequency domain sidelobes</w:t>
      </w:r>
      <w:r w:rsidR="002F7DA4">
        <w:t xml:space="preserve"> when compared to rectangular and triangular windows</w:t>
      </w:r>
      <w:r>
        <w:t xml:space="preserve">.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949B20F" w:rsidR="00C51D6C" w:rsidRDefault="00C51D6C" w:rsidP="00B83749">
      <w:pPr>
        <w:spacing w:line="360" w:lineRule="auto"/>
        <w:ind w:left="720"/>
      </w:pPr>
      <w:r>
        <w:lastRenderedPageBreak/>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F429F2">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F429F2">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2D91A1CA"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w:t>
      </w:r>
      <w:r w:rsidR="001174A9">
        <w:t>recording</w:t>
      </w:r>
      <w:r>
        <w:t xml:space="preserve">) spend equal amounts of time at the centre of the window. </w:t>
      </w:r>
    </w:p>
    <w:p w14:paraId="7DEEA770" w14:textId="479A7AEF" w:rsidR="005F53DD" w:rsidRDefault="005F53DD" w:rsidP="00B83749">
      <w:pPr>
        <w:spacing w:line="360" w:lineRule="auto"/>
        <w:ind w:left="720"/>
      </w:pPr>
    </w:p>
    <w:p w14:paraId="032C7493" w14:textId="00F1A9B6" w:rsidR="007B4F16" w:rsidRDefault="00ED100F" w:rsidP="00B83749">
      <w:pPr>
        <w:spacing w:line="360" w:lineRule="auto"/>
        <w:ind w:left="720"/>
      </w:pPr>
      <w:r>
        <w:t xml:space="preserve">When using a STFT approach, the feature vector is the computed spectral power coefficients. </w:t>
      </w:r>
      <w:r w:rsidR="005F53DD">
        <w:t xml:space="preserve">Coyle et al. implemented a STFT approach to extract features from </w:t>
      </w:r>
      <w:r w:rsidR="00CF7D98">
        <w:t>left- and right-hand</w:t>
      </w:r>
      <w:r w:rsidR="005F53DD">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F429F2">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F429F2">
        <w:rPr>
          <w:noProof/>
        </w:rPr>
        <w:t>[75]</w:t>
      </w:r>
      <w:r w:rsidR="0028050A">
        <w:fldChar w:fldCharType="end"/>
      </w:r>
      <w:r w:rsidR="005F53DD">
        <w:t xml:space="preserve">. Thus, </w:t>
      </w:r>
      <w:r w:rsidR="007B4F16">
        <w:t xml:space="preserve">a STFT approach to feature extraction </w:t>
      </w:r>
      <w:r w:rsidR="009A1CDC">
        <w:t>is</w:t>
      </w:r>
      <w:r w:rsidR="007B4F16">
        <w:t xml:space="preserve"> a viable solution </w:t>
      </w:r>
      <w:r w:rsidR="001B42C9">
        <w:t>for</w:t>
      </w:r>
      <w:r w:rsidR="007B4F16">
        <w:t xml:space="preserve">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9" w:name="_Toc44077128"/>
      <w:r>
        <w:t>Discrete Cosine Transform (DCT)</w:t>
      </w:r>
      <w:bookmarkEnd w:id="39"/>
    </w:p>
    <w:p w14:paraId="19095F67" w14:textId="109545B8" w:rsidR="00096A50" w:rsidRDefault="002C5DDA" w:rsidP="00B83749">
      <w:pPr>
        <w:spacing w:line="360" w:lineRule="auto"/>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Equation (</w:t>
      </w:r>
      <w:r w:rsidR="0063604D">
        <w:t>9</w:t>
      </w:r>
      <w:r w:rsidR="00D5055C">
        <w:t xml:space="preserve">) </w:t>
      </w:r>
      <w:r w:rsidR="00692810">
        <w:fldChar w:fldCharType="begin"/>
      </w:r>
      <w:r w:rsidR="00F429F2">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F429F2">
        <w:rPr>
          <w:noProof/>
        </w:rPr>
        <w:t>[76]</w:t>
      </w:r>
      <w:r w:rsidR="00692810">
        <w:fldChar w:fldCharType="end"/>
      </w:r>
      <w:r w:rsidR="00096A50">
        <w:t xml:space="preserve">. </w:t>
      </w:r>
    </w:p>
    <w:p w14:paraId="1FA84653" w14:textId="2D572377" w:rsidR="00E927B6"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D346937" w:rsidR="000A0FA2" w:rsidRDefault="00BE4F22" w:rsidP="00B83749">
      <w:pPr>
        <w:spacing w:line="360" w:lineRule="auto"/>
        <w:ind w:left="720"/>
      </w:pPr>
      <w:r>
        <w:rPr>
          <w:rFonts w:eastAsiaTheme="minorEastAsia"/>
          <w:noProof/>
          <w:lang w:eastAsia="en-AU"/>
        </w:rPr>
        <mc:AlternateContent>
          <mc:Choice Requires="wps">
            <w:drawing>
              <wp:anchor distT="0" distB="0" distL="114300" distR="114300" simplePos="0" relativeHeight="251669504" behindDoc="0" locked="0" layoutInCell="1" allowOverlap="1" wp14:anchorId="09B52785" wp14:editId="7A090985">
                <wp:simplePos x="0" y="0"/>
                <wp:positionH relativeFrom="margin">
                  <wp:align>right</wp:align>
                </wp:positionH>
                <wp:positionV relativeFrom="paragraph">
                  <wp:posOffset>-752144</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54C80524" w:rsidR="00B724CB" w:rsidRPr="00025F89" w:rsidRDefault="00B724CB"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8" type="#_x0000_t202" style="position:absolute;left:0;text-align:left;margin-left:5.8pt;margin-top:-59.2pt;width:57pt;height:23.2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" filled="f" stroked="f" strokeweight=".5pt">
                <v:textbox>
                  <w:txbxContent>
                    <w:p w14:paraId="070D8D8C" w14:textId="54C80524" w:rsidR="00B724CB" w:rsidRPr="00025F89" w:rsidRDefault="00B724CB"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DD41C9">
        <w:t>Additionally, through applying a zonal coding strategy, the coefficients obtained by applying</w:t>
      </w:r>
      <w:r w:rsidR="00096A50">
        <w:t xml:space="preserve"> </w:t>
      </w:r>
      <w:r w:rsidR="00D5055C">
        <w:t>Equation (</w:t>
      </w:r>
      <w:r w:rsidR="0063604D">
        <w:t>9</w:t>
      </w:r>
      <w:r w:rsidR="00D5055C">
        <w:t xml:space="preserve">)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m:t>
        </m:r>
        <m:r>
          <w:rPr>
            <w:rFonts w:ascii="Cambria Math" w:hAnsi="Cambria Math"/>
          </w:rPr>
          <m:t>k</m:t>
        </m:r>
        <m:r>
          <w:rPr>
            <w:rFonts w:ascii="Cambria Math" w:hAnsi="Cambria Math"/>
          </w:rPr>
          <m:t>]</m:t>
        </m:r>
      </m:oMath>
      <w:r w:rsidR="00096A50">
        <w:t>, is devised such that:</w:t>
      </w:r>
    </w:p>
    <w:p w14:paraId="78BDE15A" w14:textId="1AFEBF4F" w:rsidR="00096A50" w:rsidRPr="0087132E" w:rsidRDefault="00291A0D"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num>
            <m:den>
              <m:r>
                <w:rPr>
                  <w:rFonts w:ascii="Cambria Math" w:hAnsi="Cambria Math"/>
                </w:rPr>
                <m:t>Q[</m:t>
              </m:r>
              <m:r>
                <w:rPr>
                  <w:rFonts w:ascii="Cambria Math" w:hAnsi="Cambria Math"/>
                </w:rPr>
                <m:t>k</m:t>
              </m:r>
              <m:r>
                <w:rPr>
                  <w:rFonts w:ascii="Cambria Math" w:hAnsi="Cambria Math"/>
                </w:rPr>
                <m:t>]</m:t>
              </m:r>
            </m:den>
          </m:f>
        </m:oMath>
      </m:oMathPara>
    </w:p>
    <w:p w14:paraId="47CA0E40" w14:textId="4EDD7076"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1552" behindDoc="0" locked="0" layoutInCell="1" allowOverlap="1" wp14:anchorId="128C9404" wp14:editId="47BF3C83">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1C518C99" w:rsidR="00B724CB" w:rsidRPr="00025F89" w:rsidRDefault="00B724CB"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9" type="#_x0000_t202" style="position:absolute;left:0;text-align:left;margin-left:381.45pt;margin-top:-32.15pt;width:57pt;height:23.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cAP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9N3ADzECAABaBAAADgAAAAAAAAAAAAAA&#10;AAAuAgAAZHJzL2Uyb0RvYy54bWxQSwECLQAUAAYACAAAACEAAGZI7uIAAAALAQAADwAAAAAAAAAA&#10;AAAAAACLBAAAZHJzL2Rvd25yZXYueG1sUEsFBgAAAAAEAAQA8wAAAJoFAAAAAA==&#10;" filled="f" stroked="f" strokeweight=".5pt">
                <v:textbox>
                  <w:txbxContent>
                    <w:p w14:paraId="2742B7B3" w14:textId="1C518C99" w:rsidR="00B724CB" w:rsidRPr="00025F89" w:rsidRDefault="00B724CB"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F429F2">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F429F2">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k</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rPr>
          <m:t>k</m:t>
        </m:r>
        <m:r>
          <w:rPr>
            <w:rFonts w:ascii="Cambria Math" w:hAnsi="Cambria Math"/>
          </w:rPr>
          <m:t>]</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F429F2">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F429F2">
        <w:rPr>
          <w:noProof/>
        </w:rPr>
        <w:t>[78]</w:t>
      </w:r>
      <w:r w:rsidR="00692810">
        <w:fldChar w:fldCharType="end"/>
      </w:r>
      <w:r w:rsidR="0087132E">
        <w:t xml:space="preserve">. Since EEG signals are usually low frequency, and any high frequency elements of the signal are generally noise or artefacts, this behaviour is desirable. </w:t>
      </w:r>
      <w:r w:rsidR="0063604D">
        <w:t>This compression is different to a simple highpass filter, as the compressed frequencies do not only need to be high frequencies. Intermediate frequencies (frequencies between desired low- and high-frequency components) can be compressed, without attenuating the power of the desired components, analogous to cascaded ideal notch filters</w:t>
      </w:r>
      <w:r w:rsidR="00DD33A5">
        <w:t xml:space="preserve"> at frequencies that contribute little to the signal power</w:t>
      </w:r>
      <w:r w:rsidR="0063604D">
        <w:t xml:space="preserve">. </w:t>
      </w:r>
      <w:r w:rsidR="0087132E">
        <w:t xml:space="preserve">Thus, the DCT process contains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DAC85E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F429F2">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F429F2">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 xml:space="preserve">e </w:t>
      </w:r>
      <w:r w:rsidR="00E927B6">
        <w:lastRenderedPageBreak/>
        <w:t>domain aliasing cancellation</w:t>
      </w:r>
      <w:r w:rsidR="00DB1741">
        <w:t xml:space="preserve"> </w:t>
      </w:r>
      <w:r w:rsidR="00692810">
        <w:fldChar w:fldCharType="begin"/>
      </w:r>
      <w:r w:rsidR="00F429F2">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F429F2">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81B2204" w:rsidR="00ED100F" w:rsidRDefault="00ED100F" w:rsidP="00B83749">
      <w:pPr>
        <w:spacing w:line="360" w:lineRule="auto"/>
        <w:ind w:left="720"/>
      </w:pPr>
    </w:p>
    <w:p w14:paraId="19D018A4" w14:textId="7EC70557" w:rsidR="00ED100F"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2C54C5E" w14:textId="56959A20" w:rsidR="00291A0D" w:rsidRDefault="00291A0D" w:rsidP="00B83749">
      <w:pPr>
        <w:spacing w:line="360" w:lineRule="auto"/>
        <w:ind w:left="720"/>
      </w:pPr>
    </w:p>
    <w:p w14:paraId="64A610F5" w14:textId="4CD3BA88" w:rsidR="00291A0D" w:rsidRDefault="00291A0D" w:rsidP="00291A0D">
      <w:pPr>
        <w:spacing w:line="360" w:lineRule="auto"/>
        <w:ind w:left="720"/>
      </w:pPr>
      <w:r>
        <w:t xml:space="preserve">In 2012, Birvinskas et. al </w:t>
      </w:r>
      <w:r>
        <w:fldChar w:fldCharType="begin"/>
      </w:r>
      <w:r w:rsidR="00F429F2">
        <w:instrText xml:space="preserve"> ADDIN EN.CITE &lt;EndNote&gt;&lt;Cite&gt;&lt;Author&gt;Birvinskas&lt;/Author&gt;&lt;Year&gt;2012&lt;/Year&gt;&lt;RecNum&gt;123&lt;/RecNum&gt;&lt;DisplayText&gt;[81]&lt;/DisplayText&gt;&lt;record&gt;&lt;rec-number&gt;123&lt;/rec-number&gt;&lt;foreign-keys&gt;&lt;key app="EN" db-id="s2r9t2svit2ep8ert5rvzvsyav9wzfdpzve0" timestamp="1592961088"&gt;123&lt;/key&gt;&lt;/foreign-keys&gt;&lt;ref-type name="Conference Paper"&gt;47&lt;/ref-type&gt;&lt;contributors&gt;&lt;authors&gt;&lt;author&gt;Birvinskas, Darius&lt;/author&gt;&lt;author&gt;Jusas, Vacius&lt;/author&gt;&lt;author&gt;Martisius, Ignas&lt;/author&gt;&lt;author&gt;Damasevicius, Robertas&lt;/author&gt;&lt;/authors&gt;&lt;/contributors&gt;&lt;titles&gt;&lt;title&gt;EEG Dataset Reduction and Feature Extraction Using Discrete Cosine Transform&lt;/title&gt;&lt;secondary-title&gt;2012 Sixth UKSim/AMSS European Symposium on Computer Modeling and Simulation&lt;/secondary-title&gt;&lt;/titles&gt;&lt;dates&gt;&lt;year&gt;2012&lt;/year&gt;&lt;pub-dates&gt;&lt;date&gt;14 - 16 November 2012&lt;/date&gt;&lt;/pub-dates&gt;&lt;/dates&gt;&lt;pub-location&gt;Valetta, Malta&lt;/pub-location&gt;&lt;publisher&gt;IEEE&lt;/publisher&gt;&lt;urls&gt;&lt;related-urls&gt;&lt;url&gt;https://ieeexplore-ieee-org.ezproxy.newcastle.edu.au/document/6410152&lt;/url&gt;&lt;/related-urls&gt;&lt;/urls&gt;&lt;electronic-resource-num&gt;10.1109/EMS.2012.88&lt;/electronic-resource-num&gt;&lt;/record&gt;&lt;/Cite&gt;&lt;/EndNote&gt;</w:instrText>
      </w:r>
      <w:r>
        <w:fldChar w:fldCharType="separate"/>
      </w:r>
      <w:r w:rsidR="00F429F2">
        <w:rPr>
          <w:noProof/>
        </w:rPr>
        <w:t>[81]</w:t>
      </w:r>
      <w:r>
        <w:fldChar w:fldCharType="end"/>
      </w:r>
      <w:r>
        <w:t xml:space="preserve"> noted the viability of the DCT as a method of dimensionality reduction and feature extraction for EEG datasets. Using a neural network with 30 hidden neurons, an accuracy of 87% was achieved using a dataset recorded by TU Berlin. This paper mentions the advantages of short classification times to real-time BCI systems, </w:t>
      </w:r>
      <w:proofErr w:type="gramStart"/>
      <w:r>
        <w:t>however</w:t>
      </w:r>
      <w:proofErr w:type="gramEnd"/>
      <w:r>
        <w:t xml:space="preserve"> does not implement a real-time EEG classifier. Subsequent literature </w:t>
      </w:r>
      <w:r w:rsidR="007D3F10">
        <w:t xml:space="preserve">also classified features extracted from pre-recorded datasets using the DCT with varying degrees of accuracy (42% reported by Mesbah, et. al in </w:t>
      </w:r>
      <w:r w:rsidR="007D3F10">
        <w:fldChar w:fldCharType="begin"/>
      </w:r>
      <w:r w:rsidR="00F429F2">
        <w:instrText xml:space="preserve"> ADDIN EN.CITE &lt;EndNote&gt;&lt;Cite&gt;&lt;Author&gt;Mesbah&lt;/Author&gt;&lt;Year&gt;2015&lt;/Year&gt;&lt;RecNum&gt;124&lt;/RecNum&gt;&lt;DisplayText&gt;[82]&lt;/DisplayText&gt;&lt;record&gt;&lt;rec-number&gt;124&lt;/rec-number&gt;&lt;foreign-keys&gt;&lt;key app="EN" db-id="s2r9t2svit2ep8ert5rvzvsyav9wzfdpzve0" timestamp="1592961294"&gt;124&lt;/key&gt;&lt;/foreign-keys&gt;&lt;ref-type name="Conference Proceedings"&gt;10&lt;/ref-type&gt;&lt;contributors&gt;&lt;authors&gt;&lt;author&gt;Mesbah, Mostefa&lt;/author&gt;&lt;author&gt;Khorshidtalab, Aida&lt;/author&gt;&lt;author&gt;Baali, Hamza&lt;/author&gt;&lt;author&gt;Al-Ani, Ahmed&lt;/author&gt;&lt;/authors&gt;&lt;/contributors&gt;&lt;titles&gt;&lt;title&gt;Motor Imagery Task Classification Using a Signal-Dependent Orthogonal Transform Based Feature Extraction&lt;/title&gt;&lt;secondary-title&gt;International Conference on Neural Information Processing&lt;/secondary-title&gt;&lt;/titles&gt;&lt;pages&gt;1 - 9&lt;/pages&gt;&lt;volume&gt;9490&lt;/volume&gt;&lt;dates&gt;&lt;year&gt;2015&lt;/year&gt;&lt;pub-dates&gt;&lt;date&gt;November 2015&lt;/date&gt;&lt;/pub-dates&gt;&lt;/dates&gt;&lt;pub-location&gt;Doha, Qatar&lt;/pub-location&gt;&lt;urls&gt;&lt;related-urls&gt;&lt;url&gt;https://opus.lib.uts.edu.au/bitstream/10453/41518/1/415.pdf&lt;/url&gt;&lt;/related-urls&gt;&lt;/urls&gt;&lt;electronic-resource-num&gt;doi.org/10.1007/978-3-319-26535-3_1&lt;/electronic-resource-num&gt;&lt;/record&gt;&lt;/Cite&gt;&lt;/EndNote&gt;</w:instrText>
      </w:r>
      <w:r w:rsidR="007D3F10">
        <w:fldChar w:fldCharType="separate"/>
      </w:r>
      <w:r w:rsidR="00F429F2">
        <w:rPr>
          <w:noProof/>
        </w:rPr>
        <w:t>[82]</w:t>
      </w:r>
      <w:r w:rsidR="007D3F10">
        <w:fldChar w:fldCharType="end"/>
      </w:r>
      <w:r w:rsidR="007D3F10">
        <w:t xml:space="preserve"> and 84% reported by Garg and Jain in </w:t>
      </w:r>
      <w:r w:rsidR="007D3F10">
        <w:fldChar w:fldCharType="begin"/>
      </w:r>
      <w:r w:rsidR="00F429F2">
        <w:instrText xml:space="preserve"> ADDIN EN.CITE &lt;EndNote&gt;&lt;Cite&gt;&lt;Author&gt;Garg&lt;/Author&gt;&lt;Year&gt;2017&lt;/Year&gt;&lt;RecNum&gt;125&lt;/RecNum&gt;&lt;DisplayText&gt;[83]&lt;/DisplayText&gt;&lt;record&gt;&lt;rec-number&gt;125&lt;/rec-number&gt;&lt;foreign-keys&gt;&lt;key app="EN" db-id="s2r9t2svit2ep8ert5rvzvsyav9wzfdpzve0" timestamp="1592961399"&gt;125&lt;/key&gt;&lt;/foreign-keys&gt;&lt;ref-type name="Journal Article"&gt;17&lt;/ref-type&gt;&lt;contributors&gt;&lt;authors&gt;&lt;author&gt;Garg, Anshul&lt;/author&gt;&lt;author&gt;Jain, Rachna&lt;/author&gt;&lt;/authors&gt;&lt;/contributors&gt;&lt;titles&gt;&lt;title&gt;Classification of EEG Signals using various Dimensionality Reduction Techniques&lt;/title&gt;&lt;secondary-title&gt;International Journal of Computational Intelligence Research&lt;/secondary-title&gt;&lt;/titles&gt;&lt;periodical&gt;&lt;full-title&gt;International Journal of Computational Intelligence Research&lt;/full-title&gt;&lt;/periodical&gt;&lt;pages&gt;2309-2331&lt;/pages&gt;&lt;volume&gt;13&lt;/volume&gt;&lt;number&gt;10&lt;/number&gt;&lt;section&gt;2309&lt;/section&gt;&lt;dates&gt;&lt;year&gt;2017&lt;/year&gt;&lt;pub-dates&gt;&lt;date&gt;2017&lt;/date&gt;&lt;/pub-dates&gt;&lt;/dates&gt;&lt;isbn&gt;0973-1873&lt;/isbn&gt;&lt;urls&gt;&lt;related-urls&gt;&lt;url&gt;https://www.ripublication.com/ijcir17/ijcirv13n10_03.pdf&lt;/url&gt;&lt;/related-urls&gt;&lt;/urls&gt;&lt;/record&gt;&lt;/Cite&gt;&lt;/EndNote&gt;</w:instrText>
      </w:r>
      <w:r w:rsidR="007D3F10">
        <w:fldChar w:fldCharType="separate"/>
      </w:r>
      <w:r w:rsidR="00F429F2">
        <w:rPr>
          <w:noProof/>
        </w:rPr>
        <w:t>[83]</w:t>
      </w:r>
      <w:r w:rsidR="007D3F10">
        <w:fldChar w:fldCharType="end"/>
      </w:r>
      <w:r w:rsidR="007D3F10">
        <w:t>). An example of a real-time EEG BCI classifier has not been identified in published literature.</w:t>
      </w:r>
    </w:p>
    <w:p w14:paraId="4446A148" w14:textId="77777777" w:rsidR="00291A0D" w:rsidRDefault="00291A0D" w:rsidP="00B83749">
      <w:pPr>
        <w:spacing w:line="360" w:lineRule="auto"/>
        <w:ind w:left="720"/>
      </w:pPr>
    </w:p>
    <w:p w14:paraId="08377684" w14:textId="60DC1E36" w:rsidR="007B4F16" w:rsidRDefault="007B4F16" w:rsidP="00414A84">
      <w:pPr>
        <w:pStyle w:val="Heading2"/>
        <w:numPr>
          <w:ilvl w:val="1"/>
          <w:numId w:val="25"/>
        </w:numPr>
        <w:spacing w:before="0"/>
        <w:ind w:left="1080"/>
      </w:pPr>
      <w:bookmarkStart w:id="40" w:name="_Toc44077129"/>
      <w:r>
        <w:t>Classification</w:t>
      </w:r>
      <w:bookmarkEnd w:id="40"/>
    </w:p>
    <w:p w14:paraId="1C07425C" w14:textId="68B5C4B1" w:rsidR="00D556BF" w:rsidRDefault="004553B9" w:rsidP="00443FEC">
      <w:pPr>
        <w:spacing w:line="360" w:lineRule="auto"/>
        <w:ind w:left="360"/>
      </w:pPr>
      <w:r>
        <w:t xml:space="preserve">The determination of a feature vector allows a measured signal </w:t>
      </w:r>
      <w:r w:rsidR="00750343">
        <w:t xml:space="preserve">(“observation”) </w:t>
      </w:r>
      <w:r>
        <w:t xml:space="preserve">to be represented as a point in feature-space. 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F17AAF">
        <w:t xml:space="preserve">Figure </w:t>
      </w:r>
      <w:r w:rsidR="00F17AAF">
        <w:rPr>
          <w:noProof/>
        </w:rPr>
        <w:t>15</w:t>
      </w:r>
      <w:r w:rsidR="00D556BF">
        <w:fldChar w:fldCharType="end"/>
      </w:r>
      <w:r>
        <w:t xml:space="preserve">, which is a small, 2-dimensional feature-space example. </w:t>
      </w:r>
      <w:r w:rsidR="00D556BF">
        <w:t>This example shows 2 classes</w:t>
      </w:r>
      <w:r w:rsidR="00FB6811">
        <w:t xml:space="preserve">. </w:t>
      </w:r>
      <w:r w:rsidR="00C7046D">
        <w:t>The classes are said to be linearly separable because a straight line can be drawn to divide the two classes.</w:t>
      </w:r>
    </w:p>
    <w:p w14:paraId="3D9F712B" w14:textId="77777777" w:rsidR="00FB6811" w:rsidRDefault="00FB6811" w:rsidP="00B83749">
      <w:pPr>
        <w:spacing w:line="360" w:lineRule="auto"/>
        <w:ind w:left="360"/>
      </w:pPr>
    </w:p>
    <w:p w14:paraId="11412265" w14:textId="77777777" w:rsidR="00FB6811" w:rsidRDefault="00FB6811" w:rsidP="009321B9">
      <w:pPr>
        <w:spacing w:line="360" w:lineRule="auto"/>
      </w:pPr>
    </w:p>
    <w:p w14:paraId="63DB97C1" w14:textId="3B9B6BDB" w:rsidR="00FB6811" w:rsidRDefault="009321B9" w:rsidP="00FB6811">
      <w:pPr>
        <w:pStyle w:val="Caption"/>
      </w:pPr>
      <w:bookmarkStart w:id="41" w:name="_Ref43666069"/>
      <w:r>
        <w:rPr>
          <w:noProof/>
        </w:rPr>
        <w:lastRenderedPageBreak/>
        <mc:AlternateContent>
          <mc:Choice Requires="wpg">
            <w:drawing>
              <wp:anchor distT="0" distB="0" distL="114300" distR="114300" simplePos="0" relativeHeight="251945984" behindDoc="0" locked="0" layoutInCell="1" allowOverlap="1" wp14:anchorId="592D8420" wp14:editId="0E81378C">
                <wp:simplePos x="0" y="0"/>
                <wp:positionH relativeFrom="margin">
                  <wp:posOffset>1521807</wp:posOffset>
                </wp:positionH>
                <wp:positionV relativeFrom="margin">
                  <wp:posOffset>36267</wp:posOffset>
                </wp:positionV>
                <wp:extent cx="2514600" cy="1647825"/>
                <wp:effectExtent l="57150" t="38100" r="62865" b="91440"/>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1EBD08" id="Group 299" o:spid="_x0000_s1026" style="position:absolute;margin-left:119.85pt;margin-top:2.85pt;width:198pt;height:129.75pt;z-index:251945984;mso-position-horizontal-relative:margin;mso-position-vertical-relative:margin;mso-width-relative:margin;mso-height-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FB6811">
        <w:t xml:space="preserve">Figure </w:t>
      </w:r>
      <w:r w:rsidR="00FB6811">
        <w:fldChar w:fldCharType="begin"/>
      </w:r>
      <w:r w:rsidR="00FB6811">
        <w:instrText xml:space="preserve"> SEQ Figure \* ARABIC </w:instrText>
      </w:r>
      <w:r w:rsidR="00FB6811">
        <w:fldChar w:fldCharType="separate"/>
      </w:r>
      <w:r w:rsidR="00F17AAF">
        <w:rPr>
          <w:noProof/>
        </w:rPr>
        <w:t>15</w:t>
      </w:r>
      <w:r w:rsidR="00FB6811">
        <w:rPr>
          <w:noProof/>
        </w:rPr>
        <w:fldChar w:fldCharType="end"/>
      </w:r>
      <w:bookmarkEnd w:id="41"/>
      <w:r w:rsidR="00FB6811">
        <w:t xml:space="preserve"> – A simple 2-dimension feature-space example, showing 2 linearly separable classes.</w:t>
      </w:r>
    </w:p>
    <w:p w14:paraId="0C6AF76C" w14:textId="4B752331" w:rsidR="005F53DD" w:rsidRDefault="00D556BF" w:rsidP="00B83749">
      <w:pPr>
        <w:spacing w:line="360" w:lineRule="auto"/>
        <w:ind w:left="360"/>
      </w:pPr>
      <w:r>
        <w:t>If a new observation is made, it will be</w:t>
      </w:r>
      <w:r w:rsidR="000C498D">
        <w:t xml:space="preserve"> represented as</w:t>
      </w:r>
      <w:r>
        <w:t xml:space="preserve"> a new point in feature space. The classification problem is </w:t>
      </w:r>
      <w:r w:rsidR="009E01CD">
        <w:t xml:space="preserve">concerned with assigning the new point to a class, based on existing observations. </w:t>
      </w:r>
      <w:r w:rsidR="000C498D">
        <w:t xml:space="preserve">These existing observations are provided as labelled training data.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 </w:instrText>
      </w:r>
      <w:r w:rsidR="00F429F2">
        <w:fldChar w:fldCharType="begin">
          <w:fldData xml:space="preserve">PEVuZE5vdGU+PENpdGU+PEF1dGhvcj5CYXNoYXI8L0F1dGhvcj48WWVhcj4yMDE2PC9ZZWFyPjxS
ZWNOdW0+NDQ8L1JlY051bT48RGlzcGxheVRleHQ+WzE0LCA2OCwgODQsIDg1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F429F2">
        <w:instrText xml:space="preserve"> ADDIN EN.CITE.DATA </w:instrText>
      </w:r>
      <w:r w:rsidR="00F429F2">
        <w:fldChar w:fldCharType="end"/>
      </w:r>
      <w:r w:rsidR="00BE5846">
        <w:fldChar w:fldCharType="separate"/>
      </w:r>
      <w:r w:rsidR="00F429F2">
        <w:rPr>
          <w:noProof/>
        </w:rPr>
        <w:t>[14, 68, 84, 85]</w:t>
      </w:r>
      <w:r w:rsidR="00BE5846">
        <w:fldChar w:fldCharType="end"/>
      </w:r>
      <w:r w:rsidR="00BE5846">
        <w:t>.</w:t>
      </w:r>
    </w:p>
    <w:p w14:paraId="4940F7AA" w14:textId="78B1FC5D" w:rsidR="006969F2" w:rsidRDefault="006969F2" w:rsidP="006969F2">
      <w:pPr>
        <w:ind w:left="720"/>
      </w:pPr>
    </w:p>
    <w:p w14:paraId="6D1D8579" w14:textId="11F47841" w:rsidR="006969F2" w:rsidRDefault="006969F2" w:rsidP="00414A84">
      <w:pPr>
        <w:pStyle w:val="Heading3"/>
        <w:numPr>
          <w:ilvl w:val="2"/>
          <w:numId w:val="25"/>
        </w:numPr>
        <w:spacing w:before="0"/>
        <w:ind w:left="1440"/>
      </w:pPr>
      <w:bookmarkStart w:id="42" w:name="_Ref17120884"/>
      <w:bookmarkStart w:id="43" w:name="_Toc44077130"/>
      <w:r>
        <w:t>Linear Discriminant Analysis (LDA)</w:t>
      </w:r>
      <w:bookmarkEnd w:id="42"/>
      <w:bookmarkEnd w:id="43"/>
    </w:p>
    <w:p w14:paraId="00E430BB" w14:textId="7AEDE0DC"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F17AAF">
        <w:t xml:space="preserve">Figure </w:t>
      </w:r>
      <w:r w:rsidR="00F17AAF">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705AA1A4" w14:textId="620A0A21" w:rsidR="00443FEC" w:rsidRDefault="00443FEC" w:rsidP="00592598">
      <w:pPr>
        <w:pStyle w:val="Caption"/>
      </w:pPr>
      <w:r>
        <w:rPr>
          <w:noProof/>
        </w:rPr>
        <w:lastRenderedPageBreak/>
        <mc:AlternateContent>
          <mc:Choice Requires="wpg">
            <w:drawing>
              <wp:anchor distT="0" distB="0" distL="114300" distR="114300" simplePos="0" relativeHeight="251958272" behindDoc="0" locked="0" layoutInCell="1" allowOverlap="1" wp14:anchorId="5F63EF3E" wp14:editId="0E3CB40E">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B724CB" w:rsidRPr="006B7625" w:rsidRDefault="00B724CB">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100" style="position:absolute;left:0;text-align:left;margin-left:51.45pt;margin-top:2.55pt;width:334.4pt;height:177.7pt;z-index:251958272"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5f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t7kZ5xrKLm38TDPA9R7/Uqmy+A/1CN8zTwZ27M/W7KxxGD&#10;LMWQDR0pxJ3YUZ7LmhSK8KduH5/wdcuBXImyxNwX0jg07CX37TyMT2WlPo75u1RNI3Odt7ttG9Ex&#10;j6RjNHavF5X+ogukk17m6dukSYbnGtUnmSuWophl8s2f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RfjeXw0KAAB5&#10;hwAADgAAAAAAAAAAAAAAAAAuAgAAZHJzL2Uyb0RvYy54bWxQSwECLQAUAAYACAAAACEA23DYnuAA&#10;AAAJAQAADwAAAAAAAAAAAAAAAABnDAAAZHJzL2Rvd25yZXYueG1sUEsFBgAAAAAEAAQA8wAAAHQN&#10;AAAAAA==&#10;">
                <v:group id="Group 334" o:spid="_x0000_s1101"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102"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3"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4"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5"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6"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7"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8"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9"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10"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11"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12"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3"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4"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5"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6"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7"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8"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9"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20"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21"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22"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3"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4"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5"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6"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7"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8"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9"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30"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31"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32"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3"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4"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5"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B724CB" w:rsidRPr="006B7625" w:rsidRDefault="00B724CB">
                        <w:pPr>
                          <w:rPr>
                            <w:lang w:val="en-US"/>
                          </w:rPr>
                        </w:pPr>
                        <w:r>
                          <w:rPr>
                            <w:lang w:val="en-US"/>
                          </w:rPr>
                          <w:t>Vector of maximum class variance</w:t>
                        </w:r>
                      </w:p>
                    </w:txbxContent>
                  </v:textbox>
                </v:shape>
                <v:shape id="Straight Arrow Connector 336" o:spid="_x0000_s1136"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4" w:name="_Ref43667817"/>
      <w:r w:rsidR="00926368">
        <w:t xml:space="preserve">Figure </w:t>
      </w:r>
      <w:r w:rsidR="00291A0D">
        <w:fldChar w:fldCharType="begin"/>
      </w:r>
      <w:r w:rsidR="00291A0D">
        <w:instrText xml:space="preserve"> SEQ Figure \* ARABIC </w:instrText>
      </w:r>
      <w:r w:rsidR="00291A0D">
        <w:fldChar w:fldCharType="separate"/>
      </w:r>
      <w:r w:rsidR="00F17AAF">
        <w:rPr>
          <w:noProof/>
        </w:rPr>
        <w:t>16</w:t>
      </w:r>
      <w:r w:rsidR="00291A0D">
        <w:rPr>
          <w:noProof/>
        </w:rPr>
        <w:fldChar w:fldCharType="end"/>
      </w:r>
      <w:bookmarkEnd w:id="44"/>
      <w:r w:rsidR="00926368">
        <w:t xml:space="preserve"> – A graphical representation of LDA classification.</w:t>
      </w:r>
    </w:p>
    <w:p w14:paraId="4813A3D2" w14:textId="0D859DDC"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F429F2">
        <w:instrText xml:space="preserve"> ADDIN EN.CITE &lt;EndNote&gt;&lt;Cite&gt;&lt;Author&gt;Pang&lt;/Author&gt;&lt;Year&gt;2014&lt;/Year&gt;&lt;RecNum&gt;48&lt;/RecNum&gt;&lt;DisplayText&gt;[86]&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F429F2">
        <w:rPr>
          <w:noProof/>
        </w:rPr>
        <w:t>[86]</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F429F2">
        <w:instrText xml:space="preserve"> ADDIN EN.CITE &lt;EndNote&gt;&lt;Cite&gt;&lt;Author&gt;Lauer&lt;/Author&gt;&lt;Year&gt;2014&lt;/Year&gt;&lt;RecNum&gt;50&lt;/RecNum&gt;&lt;DisplayText&gt;[87]&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F429F2">
        <w:rPr>
          <w:noProof/>
        </w:rPr>
        <w:t>[87]</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5" w:name="_Toc44077131"/>
      <w:r>
        <w:t>Quadratic Discriminant Analysis (QDA)</w:t>
      </w:r>
      <w:bookmarkEnd w:id="45"/>
    </w:p>
    <w:p w14:paraId="16CD79B6" w14:textId="532E108D"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F429F2">
        <w:instrText xml:space="preserve"> ADDIN EN.CITE &lt;EndNote&gt;&lt;Cite&gt;&lt;Author&gt;Penn State University&lt;/Author&gt;&lt;Year&gt;n.d.&lt;/Year&gt;&lt;RecNum&gt;51&lt;/RecNum&gt;&lt;DisplayText&gt;[88]&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F429F2">
        <w:rPr>
          <w:noProof/>
        </w:rPr>
        <w:t>[88]</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17008F8E"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w:t>
      </w:r>
      <w:r w:rsidR="000C498D">
        <w:t>, at the cost of an increased tendency to</w:t>
      </w:r>
      <w:r w:rsidR="005C168A">
        <w:t xml:space="preserve"> over</w:t>
      </w:r>
      <w:r w:rsidR="000C498D">
        <w:t>fit to small datasets</w:t>
      </w:r>
      <w:r w:rsidR="005C168A">
        <w:t xml:space="preserve">.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6" w:name="_Toc44077132"/>
      <w:r>
        <w:t>Support Vector Machines (SVM)</w:t>
      </w:r>
      <w:bookmarkEnd w:id="46"/>
    </w:p>
    <w:p w14:paraId="684C40C5" w14:textId="2FB05525" w:rsidR="00FF0731" w:rsidRDefault="00BD7E29" w:rsidP="00C80318">
      <w:pPr>
        <w:spacing w:line="360" w:lineRule="auto"/>
        <w:ind w:left="720"/>
      </w:pPr>
      <w:r>
        <w:t xml:space="preserve">Support Vector Machines (SVM) are another popular approach to EEG classification. </w:t>
      </w:r>
      <w:r w:rsidR="00BF48BF">
        <w:t xml:space="preserve">Like LDA and QDA, SVMs </w:t>
      </w:r>
      <w:r>
        <w:t xml:space="preserve">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F429F2">
        <w:instrText xml:space="preserve"> ADDIN EN.CITE &lt;EndNote&gt;&lt;Cite&gt;&lt;Author&gt;Vapnik&lt;/Author&gt;&lt;Year&gt;1995&lt;/Year&gt;&lt;RecNum&gt;63&lt;/RecNum&gt;&lt;DisplayText&gt;[89, 90]&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F429F2">
        <w:rPr>
          <w:noProof/>
        </w:rPr>
        <w:t>[89, 90]</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rsidR="00FF0731">
        <w:t xml:space="preserve">This is illustrated in </w:t>
      </w:r>
      <w:r w:rsidR="00FF0731">
        <w:fldChar w:fldCharType="begin"/>
      </w:r>
      <w:r w:rsidR="00FF0731">
        <w:instrText xml:space="preserve"> REF _Ref43721791 \h </w:instrText>
      </w:r>
      <w:r w:rsidR="00FF0731">
        <w:fldChar w:fldCharType="separate"/>
      </w:r>
      <w:r w:rsidR="00F17AAF">
        <w:t xml:space="preserve">Figure </w:t>
      </w:r>
      <w:r w:rsidR="00F17AAF">
        <w:rPr>
          <w:noProof/>
        </w:rPr>
        <w:t>17</w:t>
      </w:r>
      <w:r w:rsidR="00FF0731">
        <w:fldChar w:fldCharType="end"/>
      </w:r>
      <w:r w:rsidR="00FF0731">
        <w:t xml:space="preserve"> below. </w:t>
      </w:r>
    </w:p>
    <w:p w14:paraId="6CE2AFA9" w14:textId="496A1765" w:rsidR="00FF0731" w:rsidRDefault="00592598" w:rsidP="00FF0731">
      <w:pPr>
        <w:pStyle w:val="Caption"/>
      </w:pPr>
      <w:bookmarkStart w:id="47" w:name="_Ref43721791"/>
      <w:r>
        <w:rPr>
          <w:noProof/>
        </w:rPr>
        <w:drawing>
          <wp:anchor distT="0" distB="0" distL="114300" distR="114300" simplePos="0" relativeHeight="251988992" behindDoc="0" locked="0" layoutInCell="1" allowOverlap="1" wp14:anchorId="578E7635" wp14:editId="49D4276C">
            <wp:simplePos x="0" y="0"/>
            <wp:positionH relativeFrom="margin">
              <wp:posOffset>844199</wp:posOffset>
            </wp:positionH>
            <wp:positionV relativeFrom="paragraph">
              <wp:posOffset>-72741</wp:posOffset>
            </wp:positionV>
            <wp:extent cx="3866515" cy="2906395"/>
            <wp:effectExtent l="0" t="0" r="635" b="8255"/>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66515" cy="2906395"/>
                    </a:xfrm>
                    <a:prstGeom prst="rect">
                      <a:avLst/>
                    </a:prstGeom>
                  </pic:spPr>
                </pic:pic>
              </a:graphicData>
            </a:graphic>
            <wp14:sizeRelH relativeFrom="page">
              <wp14:pctWidth>0</wp14:pctWidth>
            </wp14:sizeRelH>
            <wp14:sizeRelV relativeFrom="page">
              <wp14:pctHeight>0</wp14:pctHeight>
            </wp14:sizeRelV>
          </wp:anchor>
        </w:drawing>
      </w:r>
      <w:r w:rsidR="00FF0731">
        <w:t xml:space="preserve">Figure </w:t>
      </w:r>
      <w:r w:rsidR="00291A0D">
        <w:fldChar w:fldCharType="begin"/>
      </w:r>
      <w:r w:rsidR="00291A0D">
        <w:instrText xml:space="preserve"> SEQ Figure \* ARABIC </w:instrText>
      </w:r>
      <w:r w:rsidR="00291A0D">
        <w:fldChar w:fldCharType="separate"/>
      </w:r>
      <w:r w:rsidR="00F17AAF">
        <w:rPr>
          <w:noProof/>
        </w:rPr>
        <w:t>17</w:t>
      </w:r>
      <w:r w:rsidR="00291A0D">
        <w:rPr>
          <w:noProof/>
        </w:rPr>
        <w:fldChar w:fldCharType="end"/>
      </w:r>
      <w:bookmarkEnd w:id="47"/>
      <w:r w:rsidR="00FF0731">
        <w:t xml:space="preserve"> – An illustration of the classification hyperplane for a linear SVM</w:t>
      </w:r>
      <w:r w:rsidR="00BF48BF">
        <w:t>. The support vectors are highlighted in a grey square</w:t>
      </w:r>
      <w:r w:rsidR="00FF0731">
        <w:t xml:space="preserve"> </w:t>
      </w:r>
      <w:r w:rsidR="00FF0731">
        <w:fldChar w:fldCharType="begin"/>
      </w:r>
      <w:r w:rsidR="00F429F2">
        <w:instrText xml:space="preserve"> ADDIN EN.CITE &lt;EndNote&gt;&lt;Cite&gt;&lt;Author&gt;Vapnik&lt;/Author&gt;&lt;Year&gt;1995&lt;/Year&gt;&lt;RecNum&gt;10&lt;/RecNum&gt;&lt;DisplayText&gt;[89]&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FF0731">
        <w:fldChar w:fldCharType="separate"/>
      </w:r>
      <w:r w:rsidR="00F429F2">
        <w:rPr>
          <w:noProof/>
        </w:rPr>
        <w:t>[89]</w:t>
      </w:r>
      <w:r w:rsidR="00FF0731">
        <w:fldChar w:fldCharType="end"/>
      </w:r>
      <w:r w:rsidR="00FF0731">
        <w:t>.</w:t>
      </w:r>
    </w:p>
    <w:p w14:paraId="3244269F" w14:textId="5F9960BA"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F429F2">
        <w:instrText xml:space="preserve"> ADDIN EN.CITE &lt;EndNote&gt;&lt;Cite&gt;&lt;Author&gt;Sontage&lt;/Author&gt;&lt;Year&gt;n.d.&lt;/Year&gt;&lt;RecNum&gt;53&lt;/RecNum&gt;&lt;DisplayText&gt;[91]&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F429F2">
        <w:rPr>
          <w:noProof/>
        </w:rPr>
        <w:t>[91]</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1D508521" w:rsidR="00265191" w:rsidRDefault="00265191" w:rsidP="00C80318">
      <w:pPr>
        <w:spacing w:line="360" w:lineRule="auto"/>
        <w:ind w:left="720"/>
      </w:pPr>
    </w:p>
    <w:p w14:paraId="73BBF68B" w14:textId="38702119"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5CCE7AB0" w:rsidR="00265191" w:rsidRDefault="00265191" w:rsidP="00C80318">
      <w:pPr>
        <w:spacing w:line="360" w:lineRule="auto"/>
        <w:ind w:left="720"/>
      </w:pPr>
      <w:r>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t xml:space="preserve">. </w:t>
      </w:r>
    </w:p>
    <w:p w14:paraId="4661D205" w14:textId="75E00048" w:rsidR="00265191" w:rsidRDefault="004422F2" w:rsidP="00265191">
      <w:pPr>
        <w:pStyle w:val="Caption"/>
      </w:pPr>
      <w:r>
        <w:rPr>
          <w:noProof/>
        </w:rPr>
        <w:lastRenderedPageBreak/>
        <mc:AlternateContent>
          <mc:Choice Requires="wpg">
            <w:drawing>
              <wp:anchor distT="0" distB="0" distL="114300" distR="114300" simplePos="0" relativeHeight="251965440" behindDoc="0" locked="0" layoutInCell="1" allowOverlap="1" wp14:anchorId="7607C893" wp14:editId="6AF925C3">
                <wp:simplePos x="0" y="0"/>
                <wp:positionH relativeFrom="margin">
                  <wp:align>center</wp:align>
                </wp:positionH>
                <wp:positionV relativeFrom="paragraph">
                  <wp:posOffset>86979</wp:posOffset>
                </wp:positionV>
                <wp:extent cx="2929255" cy="3295015"/>
                <wp:effectExtent l="0" t="0" r="0" b="635"/>
                <wp:wrapTopAndBottom/>
                <wp:docPr id="341" name="Group 341"/>
                <wp:cNvGraphicFramePr/>
                <a:graphic xmlns:a="http://schemas.openxmlformats.org/drawingml/2006/main">
                  <a:graphicData uri="http://schemas.microsoft.com/office/word/2010/wordprocessingGroup">
                    <wpg:wgp>
                      <wpg:cNvGrpSpPr/>
                      <wpg:grpSpPr>
                        <a:xfrm>
                          <a:off x="0" y="0"/>
                          <a:ext cx="2929255" cy="3295291"/>
                          <a:chOff x="0" y="0"/>
                          <a:chExt cx="3859619" cy="4341503"/>
                        </a:xfrm>
                      </wpg:grpSpPr>
                      <pic:pic xmlns:pic="http://schemas.openxmlformats.org/drawingml/2006/picture">
                        <pic:nvPicPr>
                          <pic:cNvPr id="337" name="Picture 337"/>
                          <pic:cNvPicPr>
                            <a:picLocks noChangeAspect="1"/>
                          </pic:cNvPicPr>
                        </pic:nvPicPr>
                        <pic:blipFill rotWithShape="1">
                          <a:blip r:embed="rId33">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B724CB" w:rsidRDefault="00B724C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7"/>
                            <a:ext cx="723014" cy="492516"/>
                          </a:xfrm>
                          <a:prstGeom prst="rect">
                            <a:avLst/>
                          </a:prstGeom>
                          <a:noFill/>
                          <a:ln w="6350">
                            <a:noFill/>
                          </a:ln>
                        </wps:spPr>
                        <wps:txbx>
                          <w:txbxContent>
                            <w:p w14:paraId="7DEF98DB" w14:textId="03C33D85" w:rsidR="00B724CB" w:rsidRDefault="00B724C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B724CB" w:rsidRPr="007F0BE7" w:rsidRDefault="00B724C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7C893" id="Group 341" o:spid="_x0000_s1137" style="position:absolute;left:0;text-align:left;margin-left:0;margin-top:6.85pt;width:230.65pt;height:259.45pt;z-index:251965440;mso-position-horizontal:center;mso-position-horizontal-relative:margin;mso-width-relative:margin;mso-height-relative:margin" coordsize="38596,43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">
                <v:shape id="Picture 337" o:spid="_x0000_s1138"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4" o:title="" croptop="2728f" cropbottom="5695f" cropright="2988f"/>
                </v:shape>
                <v:shape id="Text Box 338" o:spid="_x0000_s1139"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B724CB" w:rsidRDefault="00B724C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40" type="#_x0000_t202" style="position:absolute;left:7336;top:38489;width:7230;height:4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B724CB" w:rsidRDefault="00B724C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41"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B724CB" w:rsidRPr="007F0BE7" w:rsidRDefault="00B724C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anchorx="margin"/>
              </v:group>
            </w:pict>
          </mc:Fallback>
        </mc:AlternateContent>
      </w:r>
      <w:r w:rsidR="00265191">
        <w:t xml:space="preserve">Figure </w:t>
      </w:r>
      <w:r w:rsidR="00291A0D">
        <w:fldChar w:fldCharType="begin"/>
      </w:r>
      <w:r w:rsidR="00291A0D">
        <w:instrText xml:space="preserve"> SEQ Figure \* ARABIC </w:instrText>
      </w:r>
      <w:r w:rsidR="00291A0D">
        <w:fldChar w:fldCharType="separate"/>
      </w:r>
      <w:r w:rsidR="00F17AAF">
        <w:rPr>
          <w:noProof/>
        </w:rPr>
        <w:t>18</w:t>
      </w:r>
      <w:r w:rsidR="00291A0D">
        <w:rPr>
          <w:noProof/>
        </w:rPr>
        <w:fldChar w:fldCharType="end"/>
      </w:r>
      <w:r w:rsidR="00265191">
        <w:t xml:space="preserve"> </w:t>
      </w:r>
      <w:r w:rsidR="00071A70">
        <w:t>–</w:t>
      </w:r>
      <w:r w:rsidR="00265191">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F429F2">
        <w:instrText xml:space="preserve"> ADDIN EN.CITE &lt;EndNote&gt;&lt;Cite&gt;&lt;Author&gt;Clarinda-Academy&lt;/Author&gt;&lt;Year&gt;n.d.&lt;/Year&gt;&lt;RecNum&gt;120&lt;/RecNum&gt;&lt;DisplayText&gt;[92]&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F429F2">
        <w:rPr>
          <w:noProof/>
        </w:rPr>
        <w:t>[92]</w:t>
      </w:r>
      <w:r w:rsidR="00071A70">
        <w:fldChar w:fldCharType="end"/>
      </w:r>
    </w:p>
    <w:p w14:paraId="08C90ABC" w14:textId="31274182" w:rsidR="00265191" w:rsidRDefault="00756807" w:rsidP="00C80318">
      <w:pPr>
        <w:spacing w:line="360" w:lineRule="auto"/>
        <w:ind w:left="720"/>
      </w:pPr>
      <w:r>
        <w:rPr>
          <w:noProof/>
        </w:rPr>
        <mc:AlternateContent>
          <mc:Choice Requires="wpg">
            <w:drawing>
              <wp:anchor distT="0" distB="0" distL="114300" distR="114300" simplePos="0" relativeHeight="251983872" behindDoc="0" locked="0" layoutInCell="1" allowOverlap="1" wp14:anchorId="68BB0C1F" wp14:editId="732A8746">
                <wp:simplePos x="0" y="0"/>
                <wp:positionH relativeFrom="margin">
                  <wp:posOffset>1615357</wp:posOffset>
                </wp:positionH>
                <wp:positionV relativeFrom="paragraph">
                  <wp:posOffset>486272</wp:posOffset>
                </wp:positionV>
                <wp:extent cx="2838450" cy="2603554"/>
                <wp:effectExtent l="0" t="0" r="0" b="6350"/>
                <wp:wrapTopAndBottom/>
                <wp:docPr id="356" name="Group 356"/>
                <wp:cNvGraphicFramePr/>
                <a:graphic xmlns:a="http://schemas.openxmlformats.org/drawingml/2006/main">
                  <a:graphicData uri="http://schemas.microsoft.com/office/word/2010/wordprocessingGroup">
                    <wpg:wgp>
                      <wpg:cNvGrpSpPr/>
                      <wpg:grpSpPr>
                        <a:xfrm>
                          <a:off x="0" y="0"/>
                          <a:ext cx="2838450" cy="2603554"/>
                          <a:chOff x="0" y="-33424"/>
                          <a:chExt cx="2983394" cy="2736289"/>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33424"/>
                            <a:ext cx="722997" cy="318941"/>
                          </a:xfrm>
                          <a:prstGeom prst="rect">
                            <a:avLst/>
                          </a:prstGeom>
                          <a:noFill/>
                          <a:ln w="6350">
                            <a:noFill/>
                          </a:ln>
                        </wps:spPr>
                        <wps:txbx>
                          <w:txbxContent>
                            <w:p w14:paraId="7620A0DF" w14:textId="77777777" w:rsidR="00B724CB" w:rsidRDefault="00B724C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B724CB" w:rsidRDefault="00B724C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42" style="position:absolute;left:0;text-align:left;margin-left:127.2pt;margin-top:38.3pt;width:223.5pt;height:205pt;z-index:251983872;mso-position-horizontal-relative:margin;mso-width-relative:margin;mso-height-relative:margin" coordorigin=",-334" coordsize="29833,2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">
                <v:group id="Group 353" o:spid="_x0000_s114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5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5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52" type="#_x0000_t202" style="position:absolute;left:9144;top:-33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B724CB" w:rsidRDefault="00B724C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B724CB" w:rsidRDefault="00B724C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5CBE5C09" w:rsidR="00071A70" w:rsidRDefault="00C26760" w:rsidP="00592598">
      <w:pPr>
        <w:pStyle w:val="Caption"/>
        <w:rPr>
          <w:noProof/>
        </w:rPr>
      </w:pPr>
      <w:bookmarkStart w:id="48" w:name="_Ref43719017"/>
      <w:r>
        <w:t xml:space="preserve">Figure </w:t>
      </w:r>
      <w:r w:rsidR="00291A0D">
        <w:fldChar w:fldCharType="begin"/>
      </w:r>
      <w:r w:rsidR="00291A0D">
        <w:instrText xml:space="preserve"> SEQ Figure \* ARABIC </w:instrText>
      </w:r>
      <w:r w:rsidR="00291A0D">
        <w:fldChar w:fldCharType="separate"/>
      </w:r>
      <w:r w:rsidR="00F17AAF">
        <w:rPr>
          <w:noProof/>
        </w:rPr>
        <w:t>19</w:t>
      </w:r>
      <w:r w:rsidR="00291A0D">
        <w:rPr>
          <w:noProof/>
        </w:rPr>
        <w:fldChar w:fldCharType="end"/>
      </w:r>
      <w:bookmarkEnd w:id="48"/>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6B28F5D3" w:rsidR="006928D9" w:rsidRDefault="00C26760" w:rsidP="00C80318">
      <w:pPr>
        <w:spacing w:line="360" w:lineRule="auto"/>
        <w:ind w:left="720"/>
      </w:pPr>
      <w:r>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w:t>
      </w:r>
      <w:r w:rsidR="007E2351">
        <w:t>each</w:t>
      </w:r>
      <w:r>
        <w:t xml:space="preserve"> level curve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2B0CB9" w:rsidR="00071A70" w:rsidRDefault="006928D9" w:rsidP="00C80318">
      <w:pPr>
        <w:spacing w:line="360" w:lineRule="auto"/>
        <w:ind w:left="720"/>
      </w:pPr>
      <w:r>
        <w:lastRenderedPageBreak/>
        <w:t xml:space="preserve">In SVMs, the classification </w:t>
      </w:r>
      <w:r w:rsidR="00167176">
        <w:t xml:space="preserve">vector </w:t>
      </w:r>
      <m:oMath>
        <m:r>
          <m:rPr>
            <m:sty m:val="b"/>
          </m:rPr>
          <w:rPr>
            <w:rFonts w:ascii="Cambria Math" w:hAnsi="Cambria Math"/>
          </w:rPr>
          <m:t>w</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294975AA"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1</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F17AAF">
        <w:t xml:space="preserve">Figure </w:t>
      </w:r>
      <w:r w:rsidR="00F17AAF">
        <w:rPr>
          <w:noProof/>
        </w:rPr>
        <w:t>19</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F17AAF">
        <w:t xml:space="preserve">Figure </w:t>
      </w:r>
      <w:r w:rsidR="00F17AAF">
        <w:rPr>
          <w:noProof/>
        </w:rPr>
        <w:t>20</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F17AAF">
        <w:t xml:space="preserve">Figure </w:t>
      </w:r>
      <w:r w:rsidR="00F17AAF">
        <w:rPr>
          <w:noProof/>
        </w:rPr>
        <w:t>20</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w:t>
      </w:r>
      <w:r w:rsidR="007E2351">
        <w:t>.</w:t>
      </w:r>
      <w:r w:rsidR="00816C96">
        <w:t xml:space="preserve"> </w:t>
      </w:r>
      <w:r w:rsidR="007E2351">
        <w:t>T</w:t>
      </w:r>
      <w:r w:rsidR="00816C96">
        <w:t xml:space="preserve">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w:t>
      </w:r>
      <w:r w:rsidR="007E2351">
        <w:t xml:space="preserve"> are the optimal solutions</w:t>
      </w:r>
      <w:r w:rsidR="00816C96">
        <w:t xml:space="preserve">,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11E7A30F" w:rsidR="009C05B2" w:rsidRPr="009C05B2" w:rsidRDefault="009C05B2" w:rsidP="009C05B2">
      <w:pPr>
        <w:pStyle w:val="Caption"/>
        <w:rPr>
          <w:i/>
        </w:rPr>
      </w:pPr>
      <w:bookmarkStart w:id="49" w:name="_Ref43719367"/>
      <w:r>
        <w:rPr>
          <w:noProof/>
        </w:rPr>
        <mc:AlternateContent>
          <mc:Choice Requires="wpg">
            <w:drawing>
              <wp:anchor distT="0" distB="0" distL="114300" distR="114300" simplePos="0" relativeHeight="251987968" behindDoc="0" locked="0" layoutInCell="1" allowOverlap="1" wp14:anchorId="49DF4A27" wp14:editId="419475C0">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B724CB" w:rsidRDefault="00B724C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B724CB" w:rsidRDefault="00B724C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4" style="position:absolute;left:0;text-align:left;margin-left:136.45pt;margin-top:0;width:234.9pt;height:212.8pt;z-index:251987968"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">
                <v:group id="Group 357" o:spid="_x0000_s1155"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6"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7"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8"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9"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60"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61"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62"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3"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4"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5"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B724CB" w:rsidRDefault="00B724C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6"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B724CB" w:rsidRDefault="00B724C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7"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r w:rsidR="00291A0D">
        <w:fldChar w:fldCharType="begin"/>
      </w:r>
      <w:r w:rsidR="00291A0D">
        <w:instrText xml:space="preserve"> SEQ Figure \* ARABIC </w:instrText>
      </w:r>
      <w:r w:rsidR="00291A0D">
        <w:fldChar w:fldCharType="separate"/>
      </w:r>
      <w:r w:rsidR="00F17AAF">
        <w:rPr>
          <w:noProof/>
        </w:rPr>
        <w:t>20</w:t>
      </w:r>
      <w:r w:rsidR="00291A0D">
        <w:rPr>
          <w:noProof/>
        </w:rPr>
        <w:fldChar w:fldCharType="end"/>
      </w:r>
      <w:bookmarkEnd w:id="49"/>
      <w:r>
        <w:t xml:space="preserve"> – The level plot from </w:t>
      </w:r>
      <w:r>
        <w:fldChar w:fldCharType="begin"/>
      </w:r>
      <w:r>
        <w:instrText xml:space="preserve"> REF _Ref43719017 \h </w:instrText>
      </w:r>
      <w:r>
        <w:fldChar w:fldCharType="separate"/>
      </w:r>
      <w:r w:rsidR="00F17AAF">
        <w:t xml:space="preserve">Figure </w:t>
      </w:r>
      <w:r w:rsidR="00F17AAF">
        <w:rPr>
          <w:noProof/>
        </w:rPr>
        <w:t>19</w:t>
      </w:r>
      <w:r>
        <w:fldChar w:fldCharType="end"/>
      </w:r>
      <w:r>
        <w:t>, with the classification constraint overlaid in red.</w:t>
      </w:r>
    </w:p>
    <w:p w14:paraId="5449CE54" w14:textId="2DA0DBB9" w:rsidR="006D732E" w:rsidRDefault="00D94BE1" w:rsidP="00C80318">
      <w:pPr>
        <w:spacing w:line="360" w:lineRule="auto"/>
        <w:ind w:left="720"/>
      </w:pPr>
      <w:r>
        <w:rPr>
          <w:rFonts w:eastAsiaTheme="minorEastAsia"/>
          <w:noProof/>
          <w:lang w:eastAsia="en-AU"/>
        </w:rPr>
        <mc:AlternateContent>
          <mc:Choice Requires="wps">
            <w:drawing>
              <wp:anchor distT="0" distB="0" distL="114300" distR="114300" simplePos="0" relativeHeight="252155904" behindDoc="0" locked="0" layoutInCell="1" allowOverlap="1" wp14:anchorId="73A5D189" wp14:editId="7776212F">
                <wp:simplePos x="0" y="0"/>
                <wp:positionH relativeFrom="margin">
                  <wp:align>right</wp:align>
                </wp:positionH>
                <wp:positionV relativeFrom="paragraph">
                  <wp:posOffset>855137</wp:posOffset>
                </wp:positionV>
                <wp:extent cx="723900" cy="29527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F8B9961" w14:textId="6B74786C" w:rsidR="00B724CB" w:rsidRPr="00025F89" w:rsidRDefault="00B724CB" w:rsidP="00D94BE1">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5D189" id="Text Box 476" o:spid="_x0000_s1168" type="#_x0000_t202" style="position:absolute;left:0;text-align:left;margin-left:5.8pt;margin-top:67.35pt;width:57pt;height:23.25pt;z-index:2521559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" filled="f" stroked="f" strokeweight=".5pt">
                <v:textbox>
                  <w:txbxContent>
                    <w:p w14:paraId="7F8B9961" w14:textId="6B74786C" w:rsidR="00B724CB" w:rsidRPr="00025F89" w:rsidRDefault="00B724CB" w:rsidP="00D94BE1">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502177">
        <w:t xml:space="preserve">At both points, the gradients of the </w:t>
      </w:r>
      <w:proofErr w:type="spellStart"/>
      <w:r w:rsidR="00502177">
        <w:t>normal</w:t>
      </w:r>
      <w:r w:rsidR="007E2351">
        <w:t>s</w:t>
      </w:r>
      <w:proofErr w:type="spellEnd"/>
      <w:r w:rsidR="00502177">
        <w:t xml:space="preserve"> to the loss function and the classification function are colinear.</w:t>
      </w:r>
      <w:r w:rsidR="006D732E">
        <w:t xml:space="preserve"> </w:t>
      </w:r>
      <w:r w:rsidR="00502177">
        <w:t xml:space="preserve"> </w:t>
      </w:r>
      <w:r w:rsidR="006D732E">
        <w:t xml:space="preserve">By the definition of a Lagrange multiplier </w:t>
      </w:r>
      <w:r w:rsidR="006D732E">
        <w:fldChar w:fldCharType="begin"/>
      </w:r>
      <w:r w:rsidR="00F429F2">
        <w:instrText xml:space="preserve"> ADDIN EN.CITE &lt;EndNote&gt;&lt;Cite&gt;&lt;Author&gt;Bhattacharyya&lt;/Author&gt;&lt;Year&gt;2018&lt;/Year&gt;&lt;RecNum&gt;121&lt;/RecNum&gt;&lt;DisplayText&gt;[93]&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F429F2">
        <w:rPr>
          <w:noProof/>
        </w:rPr>
        <w:t>[93]</w:t>
      </w:r>
      <w:r w:rsidR="006D732E">
        <w:fldChar w:fldCharType="end"/>
      </w:r>
      <w:r w:rsidR="006D732E">
        <w:t>, the gradient of the Lagrangian to be computed as:</w:t>
      </w:r>
    </w:p>
    <w:p w14:paraId="307F5E3C" w14:textId="14DDB534" w:rsidR="00C26760" w:rsidRPr="00592598" w:rsidRDefault="00291A0D" w:rsidP="00592598">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r>
            <m:rPr>
              <m:sty m:val="bi"/>
            </m:rPr>
            <w:rPr>
              <w:rFonts w:ascii="Cambria Math" w:hAnsi="Cambria Math"/>
            </w:rPr>
            <m:t>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58E7103E" w14:textId="632372E7" w:rsidR="00F873BB" w:rsidRDefault="00D94BE1" w:rsidP="00C80318">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2157952" behindDoc="0" locked="0" layoutInCell="1" allowOverlap="1" wp14:anchorId="05049B1B" wp14:editId="09E4117F">
                <wp:simplePos x="0" y="0"/>
                <wp:positionH relativeFrom="margin">
                  <wp:align>right</wp:align>
                </wp:positionH>
                <wp:positionV relativeFrom="paragraph">
                  <wp:posOffset>373229</wp:posOffset>
                </wp:positionV>
                <wp:extent cx="723900" cy="295275"/>
                <wp:effectExtent l="0" t="0" r="0" b="0"/>
                <wp:wrapNone/>
                <wp:docPr id="477" name="Text Box 4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E3CB5E7" w14:textId="3086E36F" w:rsidR="00B724CB" w:rsidRPr="00025F89" w:rsidRDefault="00B724CB" w:rsidP="00D94BE1">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49B1B" id="Text Box 477" o:spid="_x0000_s1169" type="#_x0000_t202" style="position:absolute;left:0;text-align:left;margin-left:5.8pt;margin-top:29.4pt;width:57pt;height:23.25pt;z-index:2521579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" filled="f" stroked="f" strokeweight=".5pt">
                <v:textbox>
                  <w:txbxContent>
                    <w:p w14:paraId="6E3CB5E7" w14:textId="3086E36F" w:rsidR="00B724CB" w:rsidRPr="00025F89" w:rsidRDefault="00B724CB" w:rsidP="00D94BE1">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C72331">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17763203" w:rsidR="00C72331" w:rsidRPr="00C72331" w:rsidRDefault="00C72331" w:rsidP="00C80318">
      <w:pPr>
        <w:spacing w:line="360" w:lineRule="auto"/>
        <w:ind w:left="720"/>
        <w:rPr>
          <w:iCs/>
        </w:rPr>
      </w:pPr>
      <w:r>
        <w:rPr>
          <w:iCs/>
        </w:rPr>
        <w:t xml:space="preserve">Therefore, by determining the Lagrange </w:t>
      </w:r>
      <w:r w:rsidR="007E2351">
        <w:rPr>
          <w:iCs/>
        </w:rPr>
        <w:t xml:space="preserve">partial </w:t>
      </w:r>
      <w:r>
        <w:rPr>
          <w:iCs/>
        </w:rPr>
        <w:t>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w:rPr>
            <w:rFonts w:ascii="Cambria Math" w:hAnsi="Cambria Math"/>
          </w:rPr>
          <m:t>b</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m:rPr>
            <m:sty m:val="b"/>
          </m:rPr>
          <w:rPr>
            <w:rFonts w:ascii="Cambria Math" w:hAnsi="Cambria Math"/>
          </w:rPr>
          <m:t>w</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579D90CF" w:rsidR="00D24F9E" w:rsidRDefault="006B3DCC" w:rsidP="00C80318">
      <w:pPr>
        <w:spacing w:line="360" w:lineRule="auto"/>
        <w:ind w:left="720"/>
      </w:pPr>
      <w:r>
        <w:t xml:space="preserve">Once a new data point is supplied for classification, </w:t>
      </w:r>
      <w:r w:rsidR="006C10AB">
        <w:t xml:space="preserve">the dot product of the new data point’s vector and the </w:t>
      </w:r>
      <w:r w:rsidR="007E2351">
        <w:t xml:space="preserve">classification vector </w:t>
      </w:r>
      <w:r w:rsidR="006C10AB">
        <w:t>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F17AAF">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DF23DA5" w14:textId="7063090E" w:rsidR="00BD7E29" w:rsidRDefault="006B3DCC" w:rsidP="00C80318">
      <w:pPr>
        <w:spacing w:line="360" w:lineRule="auto"/>
        <w:ind w:left="720"/>
      </w:pPr>
      <w:r>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F429F2">
        <w:instrText xml:space="preserve"> ADDIN EN.CITE &lt;EndNote&gt;&lt;Cite&gt;&lt;Author&gt;Berwick&lt;/Author&gt;&lt;Year&gt;n.d.&lt;/Year&gt;&lt;RecNum&gt;54&lt;/RecNum&gt;&lt;DisplayText&gt;[94]&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F429F2">
        <w:rPr>
          <w:noProof/>
        </w:rPr>
        <w:t>[94]</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592598">
      <w:pPr>
        <w:ind w:left="720"/>
      </w:pPr>
    </w:p>
    <w:p w14:paraId="5EC18237" w14:textId="5677FF39" w:rsidR="001A2ED7" w:rsidRDefault="001A2ED7" w:rsidP="00414A84">
      <w:pPr>
        <w:pStyle w:val="Heading3"/>
        <w:numPr>
          <w:ilvl w:val="2"/>
          <w:numId w:val="25"/>
        </w:numPr>
        <w:spacing w:before="0"/>
        <w:ind w:left="1440"/>
      </w:pPr>
      <w:bookmarkStart w:id="50" w:name="_Toc44077133"/>
      <w:r>
        <w:rPr>
          <w:i/>
        </w:rPr>
        <w:t>k</w:t>
      </w:r>
      <w:r>
        <w:t>-Nearest Neighbours (kNN)</w:t>
      </w:r>
      <w:bookmarkEnd w:id="50"/>
    </w:p>
    <w:p w14:paraId="2017988D" w14:textId="13F43246" w:rsidR="00EB5236" w:rsidRPr="00EB5236"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F17AAF">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F429F2">
        <w:instrText xml:space="preserve"> ADDIN EN.CITE &lt;EndNote&gt;&lt;Cite&gt;&lt;Author&gt;Teknomo&lt;/Author&gt;&lt;Year&gt;n.d.&lt;/Year&gt;&lt;RecNum&gt;55&lt;/RecNum&gt;&lt;DisplayText&gt;[95]&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F429F2">
        <w:rPr>
          <w:noProof/>
        </w:rPr>
        <w:t>[95]</w:t>
      </w:r>
      <w:r w:rsidR="00C74C37">
        <w:fldChar w:fldCharType="end"/>
      </w:r>
      <w:r w:rsidR="00C74C37">
        <w:t>.</w:t>
      </w:r>
      <w:r>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F17AAF">
        <w:t xml:space="preserve">Figure </w:t>
      </w:r>
      <w:r w:rsidR="00F17AAF">
        <w:rPr>
          <w:noProof/>
        </w:rPr>
        <w:t>21</w:t>
      </w:r>
      <w:r w:rsidR="00F81072">
        <w:fldChar w:fldCharType="end"/>
      </w:r>
      <w:r w:rsidR="00EB5236">
        <w:t xml:space="preserve"> below. In this </w:t>
      </w:r>
      <w:r w:rsidR="00EB5236">
        <w:lastRenderedPageBreak/>
        <w:t xml:space="preserve">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55F406D5" w:rsidR="00EB5236" w:rsidRPr="00EB5236" w:rsidRDefault="00592598" w:rsidP="00EB5236">
      <w:pPr>
        <w:pStyle w:val="Caption"/>
      </w:pPr>
      <w:bookmarkStart w:id="51" w:name="_Ref43728507"/>
      <w:r>
        <w:rPr>
          <w:noProof/>
        </w:rPr>
        <mc:AlternateContent>
          <mc:Choice Requires="wpg">
            <w:drawing>
              <wp:anchor distT="0" distB="0" distL="114300" distR="114300" simplePos="0" relativeHeight="251998208" behindDoc="0" locked="0" layoutInCell="1" allowOverlap="1" wp14:anchorId="7ECDE94B" wp14:editId="0D7FEDB6">
                <wp:simplePos x="0" y="0"/>
                <wp:positionH relativeFrom="margin">
                  <wp:align>center</wp:align>
                </wp:positionH>
                <wp:positionV relativeFrom="paragraph">
                  <wp:posOffset>126924</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A6B8F9D" id="Group 409" o:spid="_x0000_s1026" style="position:absolute;margin-left:0;margin-top:10pt;width:198pt;height:129.75pt;z-index:251998208;mso-position-horizontal:center;mso-position-horizont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anchorx="margin"/>
              </v:group>
            </w:pict>
          </mc:Fallback>
        </mc:AlternateContent>
      </w:r>
      <w:r w:rsidR="00EB5236">
        <w:t xml:space="preserve">Figure </w:t>
      </w:r>
      <w:r w:rsidR="00291A0D">
        <w:fldChar w:fldCharType="begin"/>
      </w:r>
      <w:r w:rsidR="00291A0D">
        <w:instrText xml:space="preserve"> SEQ Figure \* ARABIC </w:instrText>
      </w:r>
      <w:r w:rsidR="00291A0D">
        <w:fldChar w:fldCharType="separate"/>
      </w:r>
      <w:r w:rsidR="00F17AAF">
        <w:rPr>
          <w:noProof/>
        </w:rPr>
        <w:t>21</w:t>
      </w:r>
      <w:r w:rsidR="00291A0D">
        <w:rPr>
          <w:noProof/>
        </w:rPr>
        <w:fldChar w:fldCharType="end"/>
      </w:r>
      <w:bookmarkEnd w:id="51"/>
      <w:r w:rsidR="00EB5236">
        <w:t xml:space="preserve"> – An example of </w:t>
      </w:r>
      <w:r w:rsidR="00EB5236">
        <w:rPr>
          <w:i/>
          <w:iCs w:val="0"/>
        </w:rPr>
        <w:t>k</w:t>
      </w:r>
      <w:r w:rsidR="00EB5236">
        <w:t xml:space="preserve"> = 3 </w:t>
      </w:r>
      <w:r w:rsidR="00EB5236">
        <w:rPr>
          <w:i/>
          <w:iCs w:val="0"/>
        </w:rPr>
        <w:t>k</w:t>
      </w:r>
      <w:r w:rsidR="00EB5236">
        <w:t>NN classification of a new observation represented by the blue star, with lines to the 3 nearest neighbour observations shown.</w:t>
      </w:r>
    </w:p>
    <w:p w14:paraId="727DDD96" w14:textId="5C7630D1" w:rsidR="001A2ED7" w:rsidRDefault="00EB5236" w:rsidP="00C80318">
      <w:pPr>
        <w:spacing w:line="360" w:lineRule="auto"/>
        <w:ind w:left="720"/>
      </w:pPr>
      <w:r>
        <w:t>M</w:t>
      </w:r>
      <w:r w:rsidR="001A2ED7">
        <w:t xml:space="preserve">easures such as cosine </w:t>
      </w:r>
      <w:r w:rsidR="00CD6B47">
        <w:t>similarity, defined</w:t>
      </w:r>
      <w:r>
        <w:t xml:space="preserve"> in Equation (</w:t>
      </w:r>
      <w:r w:rsidR="0094500C">
        <w:t>13</w:t>
      </w:r>
      <w:r>
        <w:t>)</w:t>
      </w:r>
      <w:r w:rsidR="00CD6B47">
        <w:t>, are also used in some applications (generally when the data to be classified is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34D14ED1"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3600" behindDoc="0" locked="0" layoutInCell="1" allowOverlap="1" wp14:anchorId="63878E30" wp14:editId="7FCF17E9">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1779467C" w:rsidR="00B724CB" w:rsidRPr="00025F89" w:rsidRDefault="00B724CB"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70" type="#_x0000_t202" style="position:absolute;left:0;text-align:left;margin-left:5.8pt;margin-top:-23.3pt;width:57pt;height:23.2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" filled="f" stroked="f" strokeweight=".5pt">
                <v:textbox>
                  <w:txbxContent>
                    <w:p w14:paraId="4625F86B" w14:textId="1779467C" w:rsidR="00B724CB" w:rsidRPr="00025F89" w:rsidRDefault="00B724CB"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F429F2">
        <w:instrText xml:space="preserve"> ADDIN EN.CITE &lt;EndNote&gt;&lt;Cite&gt;&lt;Year&gt;n.d.&lt;/Year&gt;&lt;RecNum&gt;56&lt;/RecNum&gt;&lt;DisplayText&gt;[96]&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F429F2">
        <w:rPr>
          <w:noProof/>
        </w:rPr>
        <w:t>[96]</w:t>
      </w:r>
      <w:r w:rsidR="00C74C37">
        <w:fldChar w:fldCharType="end"/>
      </w:r>
      <w:r w:rsidR="00CD6B47">
        <w:t xml:space="preserve">. </w:t>
      </w:r>
    </w:p>
    <w:p w14:paraId="63E14897" w14:textId="4BA6E90A" w:rsidR="00CD6B47" w:rsidRDefault="00CD6B47" w:rsidP="00592598">
      <w:pPr>
        <w:ind w:left="720"/>
      </w:pPr>
    </w:p>
    <w:p w14:paraId="5D470EBB" w14:textId="5DACBE0B"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F429F2">
        <w:instrText xml:space="preserve"> ADDIN EN.CITE &lt;EndNote&gt;&lt;Cite&gt;&lt;Year&gt;2018&lt;/Year&gt;&lt;RecNum&gt;57&lt;/RecNum&gt;&lt;DisplayText&gt;[97]&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F429F2">
        <w:rPr>
          <w:noProof/>
        </w:rPr>
        <w:t>[97]</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F429F2">
        <w:instrText xml:space="preserve"> ADDIN EN.CITE &lt;EndNote&gt;&lt;Cite&gt;&lt;Author&gt;Soni&lt;/Author&gt;&lt;Year&gt;2018&lt;/Year&gt;&lt;RecNum&gt;122&lt;/RecNum&gt;&lt;DisplayText&gt;[98]&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F429F2">
        <w:rPr>
          <w:noProof/>
        </w:rPr>
        <w:t>[98]</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 xml:space="preserve">Wang et al. achieved a classification accuracy of 84.29% on the 2003 Gratz BCI Competition Dataset III when classifying motor imagery EEG signals using a kNN </w:t>
      </w:r>
      <w:r>
        <w:lastRenderedPageBreak/>
        <w:t>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xml:space="preserve">. Thus, the kNN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592598">
      <w:pPr>
        <w:ind w:left="720"/>
      </w:pPr>
    </w:p>
    <w:p w14:paraId="0C2CF008" w14:textId="2E1A90A4" w:rsidR="000A0FA2" w:rsidRDefault="000A0FA2" w:rsidP="00414A84">
      <w:pPr>
        <w:pStyle w:val="Heading2"/>
        <w:numPr>
          <w:ilvl w:val="1"/>
          <w:numId w:val="25"/>
        </w:numPr>
        <w:spacing w:before="0"/>
        <w:ind w:left="1080"/>
      </w:pPr>
      <w:bookmarkStart w:id="52" w:name="_Ref23797638"/>
      <w:bookmarkStart w:id="53" w:name="_Ref23797641"/>
      <w:bookmarkStart w:id="54" w:name="_Toc44077134"/>
      <w:r>
        <w:t>Simulation</w:t>
      </w:r>
      <w:bookmarkEnd w:id="52"/>
      <w:bookmarkEnd w:id="53"/>
      <w:bookmarkEnd w:id="5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5" w:name="_Toc44077135"/>
      <w:r>
        <w:t>Simulation Methodology</w:t>
      </w:r>
      <w:bookmarkEnd w:id="55"/>
      <w:r>
        <w:t xml:space="preserve"> </w:t>
      </w:r>
      <w:r w:rsidR="00490097">
        <w:t xml:space="preserve"> </w:t>
      </w:r>
    </w:p>
    <w:p w14:paraId="509F0C25" w14:textId="35716580"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F429F2">
        <w:instrText xml:space="preserve"> ADDIN EN.CITE &lt;EndNote&gt;&lt;Cite&gt;&lt;Author&gt;Kaya M&lt;/Author&gt;&lt;Year&gt;2018&lt;/Year&gt;&lt;RecNum&gt;0&lt;/RecNum&gt;&lt;IDText&gt;A large electroencephalographic motor imagery dataset for electroencephalographic brain computer interfaces&lt;/IDText&gt;&lt;DisplayText&gt;[99]&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F429F2">
        <w:rPr>
          <w:noProof/>
        </w:rPr>
        <w:t>[99]</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592598">
      <w:pPr>
        <w:spacing w:line="360" w:lineRule="auto"/>
        <w:ind w:left="720"/>
      </w:pPr>
    </w:p>
    <w:p w14:paraId="41F3A42D" w14:textId="68785534" w:rsidR="00B56C90" w:rsidRDefault="00B56C90" w:rsidP="00C80318">
      <w:pPr>
        <w:spacing w:line="360" w:lineRule="auto"/>
        <w:ind w:left="72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w:t>
      </w:r>
      <w:r w:rsidR="00592598">
        <w:t>lobes</w:t>
      </w:r>
      <w:r>
        <w:t>.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F429F2">
        <w:instrText xml:space="preserve"> ADDIN EN.CITE &lt;EndNote&gt;&lt;Cite&gt;&lt;Author&gt;Kaya M&lt;/Author&gt;&lt;Year&gt;2018&lt;/Year&gt;&lt;RecNum&gt;0&lt;/RecNum&gt;&lt;IDText&gt;A large electroencephalographic motor imagery dataset for electroencephalographic brain computer interfaces&lt;/IDText&gt;&lt;DisplayText&gt;[100]&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F429F2">
        <w:rPr>
          <w:noProof/>
        </w:rPr>
        <w:t>[100]</w:t>
      </w:r>
      <w:r w:rsidR="00692810">
        <w:fldChar w:fldCharType="end"/>
      </w:r>
      <w:r w:rsidR="00F22AE3">
        <w:t xml:space="preserve">. </w:t>
      </w:r>
    </w:p>
    <w:p w14:paraId="7064403C" w14:textId="33B33D78" w:rsidR="00F22AE3" w:rsidRDefault="00F22AE3" w:rsidP="00592598">
      <w:pPr>
        <w:spacing w:line="360" w:lineRule="auto"/>
        <w:ind w:left="720"/>
      </w:pPr>
    </w:p>
    <w:p w14:paraId="36F6A048" w14:textId="48010300" w:rsidR="00F22AE3" w:rsidRDefault="00F22AE3" w:rsidP="00C80318">
      <w:pPr>
        <w:spacing w:line="360" w:lineRule="auto"/>
        <w:ind w:left="720"/>
      </w:pPr>
      <w:r>
        <w:lastRenderedPageBreak/>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592598">
      <w:pPr>
        <w:spacing w:line="360" w:lineRule="auto"/>
        <w:ind w:left="720"/>
      </w:pPr>
    </w:p>
    <w:p w14:paraId="1F0BB2C1" w14:textId="101CDC5F"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the frequency spectrum of each event was calculated</w:t>
      </w:r>
      <w:r w:rsidR="00A649F6">
        <w:t>. The time-frequency variation of the EEG signal was observed, and is presented as a heatmap in</w:t>
      </w:r>
      <w:r>
        <w:t xml:space="preserve"> </w:t>
      </w:r>
      <w:r w:rsidR="00D5055C">
        <w:fldChar w:fldCharType="begin"/>
      </w:r>
      <w:r w:rsidR="00D5055C">
        <w:instrText xml:space="preserve"> REF _Ref23791241 \h </w:instrText>
      </w:r>
      <w:r w:rsidR="00C80318">
        <w:instrText xml:space="preserve"> \* MERGEFORMAT </w:instrText>
      </w:r>
      <w:r w:rsidR="00D5055C">
        <w:fldChar w:fldCharType="separate"/>
      </w:r>
      <w:r w:rsidR="00F17AAF">
        <w:t xml:space="preserve">Figure </w:t>
      </w:r>
      <w:r w:rsidR="00F17AAF">
        <w:rPr>
          <w:noProof/>
        </w:rPr>
        <w:t>22</w:t>
      </w:r>
      <w:r w:rsidR="00D5055C">
        <w:fldChar w:fldCharType="end"/>
      </w:r>
      <w:r w:rsidR="00D5055C">
        <w:t>.</w:t>
      </w:r>
    </w:p>
    <w:p w14:paraId="71293DBD" w14:textId="4AB4F07E" w:rsidR="009763B9" w:rsidRDefault="007F29F7" w:rsidP="00592598">
      <w:pPr>
        <w:pStyle w:val="Caption"/>
      </w:pPr>
      <w:bookmarkStart w:id="56" w:name="_Ref23791241"/>
      <w:r>
        <w:rPr>
          <w:noProof/>
        </w:rPr>
        <w:drawing>
          <wp:anchor distT="0" distB="0" distL="114300" distR="114300" simplePos="0" relativeHeight="251607040" behindDoc="0" locked="0" layoutInCell="1" allowOverlap="1" wp14:anchorId="34321574" wp14:editId="4B5DDCEF">
            <wp:simplePos x="0" y="0"/>
            <wp:positionH relativeFrom="margin">
              <wp:posOffset>-251999</wp:posOffset>
            </wp:positionH>
            <wp:positionV relativeFrom="paragraph">
              <wp:posOffset>65669</wp:posOffset>
            </wp:positionV>
            <wp:extent cx="6078220" cy="4053840"/>
            <wp:effectExtent l="0" t="0" r="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35" cstate="print">
                      <a:extLst>
                        <a:ext uri="{28A0092B-C50C-407E-A947-70E740481C1C}">
                          <a14:useLocalDpi xmlns:a14="http://schemas.microsoft.com/office/drawing/2010/main" val="0"/>
                        </a:ext>
                      </a:extLst>
                    </a:blip>
                    <a:srcRect l="8709" r="8112"/>
                    <a:stretch/>
                  </pic:blipFill>
                  <pic:spPr bwMode="auto">
                    <a:xfrm>
                      <a:off x="0" y="0"/>
                      <a:ext cx="6078220" cy="4053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63B9">
        <w:t xml:space="preserve">Figure </w:t>
      </w:r>
      <w:r w:rsidR="00291A0D">
        <w:fldChar w:fldCharType="begin"/>
      </w:r>
      <w:r w:rsidR="00291A0D">
        <w:instrText xml:space="preserve"> SEQ Figure \* ARABIC </w:instrText>
      </w:r>
      <w:r w:rsidR="00291A0D">
        <w:fldChar w:fldCharType="separate"/>
      </w:r>
      <w:r w:rsidR="00F17AAF">
        <w:rPr>
          <w:noProof/>
        </w:rPr>
        <w:t>22</w:t>
      </w:r>
      <w:r w:rsidR="00291A0D">
        <w:rPr>
          <w:noProof/>
        </w:rPr>
        <w:fldChar w:fldCharType="end"/>
      </w:r>
      <w:bookmarkEnd w:id="56"/>
      <w:r w:rsidR="009763B9">
        <w:t xml:space="preserve"> - Heatmaps of spectral power obtained by taking the STFT of the EEG dataset presented in </w:t>
      </w:r>
      <w:r w:rsidR="009763B9">
        <w:fldChar w:fldCharType="begin"/>
      </w:r>
      <w:r w:rsidR="00F429F2">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9763B9">
        <w:fldChar w:fldCharType="separate"/>
      </w:r>
      <w:r w:rsidR="00F429F2">
        <w:rPr>
          <w:noProof/>
        </w:rPr>
        <w:t>[100]</w:t>
      </w:r>
      <w:r w:rsidR="009763B9">
        <w:fldChar w:fldCharType="end"/>
      </w:r>
      <w:r w:rsidR="009763B9">
        <w:t>.</w:t>
      </w:r>
    </w:p>
    <w:p w14:paraId="53AAC52F" w14:textId="3A16CABF"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w:t>
      </w:r>
    </w:p>
    <w:p w14:paraId="176CD6E2" w14:textId="77777777" w:rsidR="007F29F7" w:rsidRDefault="007F29F7" w:rsidP="00C80318">
      <w:pPr>
        <w:spacing w:line="360" w:lineRule="auto"/>
        <w:ind w:left="720"/>
      </w:pPr>
    </w:p>
    <w:p w14:paraId="24AA7F8A" w14:textId="65097083" w:rsidR="00F93F16" w:rsidRDefault="00F93F16" w:rsidP="00C80318">
      <w:pPr>
        <w:spacing w:line="360" w:lineRule="auto"/>
        <w:ind w:left="720"/>
      </w:pPr>
      <w:r>
        <w:t xml:space="preserve">The sets of features </w:t>
      </w:r>
      <w:r w:rsidR="00627B10">
        <w:t>were passed to several classifiers. The classifiers</w:t>
      </w:r>
      <w:r w:rsidR="007F29F7">
        <w:t xml:space="preserve"> simulated</w:t>
      </w:r>
      <w:r w:rsidR="00627B10">
        <w:t xml:space="preserve">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w:t>
      </w:r>
      <w:r w:rsidR="001404F7" w:rsidRPr="007F29F7">
        <w:rPr>
          <w:rFonts w:ascii="Courier New" w:hAnsi="Courier New" w:cs="Courier New"/>
        </w:rPr>
        <w:t>tic</w:t>
      </w:r>
      <w:r w:rsidR="001404F7">
        <w:t xml:space="preserve"> and </w:t>
      </w:r>
      <w:r w:rsidR="001404F7" w:rsidRPr="007F29F7">
        <w:rPr>
          <w:rFonts w:ascii="Courier New" w:hAnsi="Courier New" w:cs="Courier New"/>
        </w:rPr>
        <w:t>toc</w:t>
      </w:r>
      <w:r w:rsidR="001404F7">
        <w:t xml:space="preserve">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7" w:name="_Toc44077136"/>
      <w:r>
        <w:t>Simulation Results</w:t>
      </w:r>
      <w:bookmarkEnd w:id="57"/>
    </w:p>
    <w:p w14:paraId="72EC2B5C" w14:textId="26727A7E"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F17AAF">
        <w:t xml:space="preserve">Figure </w:t>
      </w:r>
      <w:r w:rsidR="00F17AAF">
        <w:rPr>
          <w:noProof/>
        </w:rPr>
        <w:t>23</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F17AAF">
        <w:t xml:space="preserve">Table </w:t>
      </w:r>
      <w:r w:rsidR="00F17AAF">
        <w:rPr>
          <w:noProof/>
        </w:rPr>
        <w:t>2</w:t>
      </w:r>
      <w:r w:rsidR="004E7070">
        <w:fldChar w:fldCharType="end"/>
      </w:r>
      <w:r w:rsidR="004E7070">
        <w:t>.</w:t>
      </w:r>
    </w:p>
    <w:p w14:paraId="055E92B3" w14:textId="77777777" w:rsidR="004E7070" w:rsidRDefault="004E7070" w:rsidP="00C80318">
      <w:pPr>
        <w:spacing w:line="360" w:lineRule="auto"/>
        <w:ind w:left="720"/>
      </w:pPr>
    </w:p>
    <w:p w14:paraId="319A98B2" w14:textId="545C245C" w:rsidR="004E7070" w:rsidRDefault="004E7070" w:rsidP="004E7070">
      <w:pPr>
        <w:pStyle w:val="Caption"/>
      </w:pPr>
      <w:bookmarkStart w:id="58" w:name="_Ref23791327"/>
      <w:r>
        <w:t xml:space="preserve">Table </w:t>
      </w:r>
      <w:r w:rsidR="00291A0D">
        <w:fldChar w:fldCharType="begin"/>
      </w:r>
      <w:r w:rsidR="00291A0D">
        <w:instrText xml:space="preserve"> SEQ Table \* ARABIC </w:instrText>
      </w:r>
      <w:r w:rsidR="00291A0D">
        <w:fldChar w:fldCharType="separate"/>
      </w:r>
      <w:r w:rsidR="00F17AAF">
        <w:rPr>
          <w:noProof/>
        </w:rPr>
        <w:t>2</w:t>
      </w:r>
      <w:r w:rsidR="00291A0D">
        <w:rPr>
          <w:noProof/>
        </w:rPr>
        <w:fldChar w:fldCharType="end"/>
      </w:r>
      <w:bookmarkEnd w:id="5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30A41597" w:rsidR="004E7070" w:rsidRDefault="004E7070" w:rsidP="004E7070">
      <w:pPr>
        <w:pStyle w:val="Caption"/>
      </w:pPr>
      <w:r>
        <w:rPr>
          <w:noProof/>
          <w:lang w:eastAsia="en-AU"/>
        </w:rPr>
        <w:lastRenderedPageBreak/>
        <w:drawing>
          <wp:anchor distT="0" distB="0" distL="114300" distR="114300" simplePos="0" relativeHeight="251697152" behindDoc="0" locked="0" layoutInCell="1" allowOverlap="1" wp14:anchorId="3C4AE1DB" wp14:editId="7D13BC87">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9" w:name="_Ref24019082"/>
      <w:r>
        <w:t xml:space="preserve">Figure </w:t>
      </w:r>
      <w:r w:rsidR="00291A0D">
        <w:fldChar w:fldCharType="begin"/>
      </w:r>
      <w:r w:rsidR="00291A0D">
        <w:instrText xml:space="preserve"> SEQ Figure \* ARABIC </w:instrText>
      </w:r>
      <w:r w:rsidR="00291A0D">
        <w:fldChar w:fldCharType="separate"/>
      </w:r>
      <w:r w:rsidR="00F17AAF">
        <w:rPr>
          <w:noProof/>
        </w:rPr>
        <w:t>23</w:t>
      </w:r>
      <w:r w:rsidR="00291A0D">
        <w:rPr>
          <w:noProof/>
        </w:rPr>
        <w:fldChar w:fldCharType="end"/>
      </w:r>
      <w:bookmarkEnd w:id="59"/>
      <w:r>
        <w:t xml:space="preserve"> - A graph showing classification accuracy for several classifiers when supplied with the STFT feature set.</w:t>
      </w:r>
    </w:p>
    <w:p w14:paraId="4A0E1CD5" w14:textId="6287D476" w:rsidR="004E7070" w:rsidRDefault="004E7070" w:rsidP="004E7070"/>
    <w:p w14:paraId="6F943F8B" w14:textId="4BD6F1DD"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F17AAF">
        <w:t xml:space="preserve">Figure </w:t>
      </w:r>
      <w:r w:rsidR="00F17AAF">
        <w:rPr>
          <w:noProof/>
        </w:rPr>
        <w:t>24</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F17AAF">
        <w:t xml:space="preserve">Table </w:t>
      </w:r>
      <w:r w:rsidR="00F17AAF">
        <w:rPr>
          <w:noProof/>
        </w:rPr>
        <w:t>3</w:t>
      </w:r>
      <w:r w:rsidR="00336D1A">
        <w:fldChar w:fldCharType="end"/>
      </w:r>
      <w:r w:rsidR="00FF6066">
        <w:t>.</w:t>
      </w:r>
    </w:p>
    <w:p w14:paraId="0BFDF20D" w14:textId="293848C4" w:rsidR="00336D1A" w:rsidRDefault="00336D1A" w:rsidP="004E7070"/>
    <w:p w14:paraId="3AE92618" w14:textId="4A58E874" w:rsidR="00336D1A" w:rsidRDefault="00336D1A" w:rsidP="00336D1A">
      <w:pPr>
        <w:pStyle w:val="Caption"/>
      </w:pPr>
      <w:bookmarkStart w:id="60" w:name="_Ref23791368"/>
      <w:r>
        <w:t xml:space="preserve">Table </w:t>
      </w:r>
      <w:r w:rsidR="00291A0D">
        <w:fldChar w:fldCharType="begin"/>
      </w:r>
      <w:r w:rsidR="00291A0D">
        <w:instrText xml:space="preserve"> SEQ Table \* ARABIC </w:instrText>
      </w:r>
      <w:r w:rsidR="00291A0D">
        <w:fldChar w:fldCharType="separate"/>
      </w:r>
      <w:r w:rsidR="00F17AAF">
        <w:rPr>
          <w:noProof/>
        </w:rPr>
        <w:t>3</w:t>
      </w:r>
      <w:r w:rsidR="00291A0D">
        <w:rPr>
          <w:noProof/>
        </w:rPr>
        <w:fldChar w:fldCharType="end"/>
      </w:r>
      <w:bookmarkEnd w:id="6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55BB10E2" w:rsidR="00974D86" w:rsidRPr="009B2B49" w:rsidRDefault="00974D86" w:rsidP="00974D86">
      <w:pPr>
        <w:pStyle w:val="Caption"/>
      </w:pPr>
      <w:bookmarkStart w:id="61" w:name="_Ref24019092"/>
      <w:r>
        <w:lastRenderedPageBreak/>
        <w:t xml:space="preserve">Figure </w:t>
      </w:r>
      <w:r w:rsidR="00291A0D">
        <w:fldChar w:fldCharType="begin"/>
      </w:r>
      <w:r w:rsidR="00291A0D">
        <w:instrText xml:space="preserve"> SEQ Figure \* ARABIC </w:instrText>
      </w:r>
      <w:r w:rsidR="00291A0D">
        <w:fldChar w:fldCharType="separate"/>
      </w:r>
      <w:r w:rsidR="00F17AAF">
        <w:rPr>
          <w:noProof/>
        </w:rPr>
        <w:t>24</w:t>
      </w:r>
      <w:r w:rsidR="00291A0D">
        <w:rPr>
          <w:noProof/>
        </w:rPr>
        <w:fldChar w:fldCharType="end"/>
      </w:r>
      <w:bookmarkEnd w:id="61"/>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314DED1B" w:rsidR="009536AF" w:rsidRPr="00400BA0" w:rsidRDefault="004E7070" w:rsidP="00974D86">
      <w:pPr>
        <w:spacing w:line="360" w:lineRule="auto"/>
        <w:ind w:left="720"/>
      </w:pPr>
      <w:r>
        <w:rPr>
          <w:noProof/>
          <w:lang w:eastAsia="en-AU"/>
        </w:rPr>
        <w:drawing>
          <wp:anchor distT="0" distB="0" distL="114300" distR="114300" simplePos="0" relativeHeight="251698176" behindDoc="0" locked="0" layoutInCell="1" allowOverlap="1" wp14:anchorId="3A711CF1" wp14:editId="793476D5">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F429F2">
        <w:instrText xml:space="preserve"> ADDIN EN.CITE </w:instrText>
      </w:r>
      <w:r w:rsidR="00F429F2">
        <w:fldChar w:fldCharType="begin">
          <w:fldData xml:space="preserve">PEVuZE5vdGU+PENpdGU+PEF1dGhvcj5DYWJlZW48L0F1dGhvcj48WWVhcj5uLmQuPC9ZZWFyPjxS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</w:fldData>
        </w:fldChar>
      </w:r>
      <w:r w:rsidR="00F429F2">
        <w:instrText xml:space="preserve"> ADDIN EN.CITE.DATA </w:instrText>
      </w:r>
      <w:r w:rsidR="00F429F2">
        <w:fldChar w:fldCharType="end"/>
      </w:r>
      <w:r w:rsidR="00FF6C25">
        <w:fldChar w:fldCharType="separate"/>
      </w:r>
      <w:r w:rsidR="00F429F2">
        <w:rPr>
          <w:noProof/>
        </w:rPr>
        <w:t>[78, 101, 102]</w:t>
      </w:r>
      <w:r w:rsidR="00FF6C25">
        <w:fldChar w:fldCharType="end"/>
      </w:r>
      <w:r w:rsidR="00FF6C25">
        <w:t>,</w:t>
      </w:r>
      <w:r w:rsidR="007F29F7">
        <w:t xml:space="preserve"> and offline analysis </w:t>
      </w:r>
      <w:r w:rsidR="007F29F7">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 </w:instrText>
      </w:r>
      <w:r w:rsidR="00F429F2">
        <w:fldChar w:fldCharType="begin">
          <w:fldData xml:space="preserve">PEVuZE5vdGU+PENpdGU+PEF1dGhvcj5CaXJ2aW5za2FzPC9BdXRob3I+PFllYXI+MjAxMjwvWWVh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</w:fldData>
        </w:fldChar>
      </w:r>
      <w:r w:rsidR="00F429F2">
        <w:instrText xml:space="preserve"> ADDIN EN.CITE.DATA </w:instrText>
      </w:r>
      <w:r w:rsidR="00F429F2">
        <w:fldChar w:fldCharType="end"/>
      </w:r>
      <w:r w:rsidR="007F29F7">
        <w:fldChar w:fldCharType="separate"/>
      </w:r>
      <w:r w:rsidR="00F429F2">
        <w:rPr>
          <w:noProof/>
        </w:rPr>
        <w:t>[81-83]</w:t>
      </w:r>
      <w:r w:rsidR="007F29F7">
        <w:fldChar w:fldCharType="end"/>
      </w:r>
      <w:r w:rsidR="007F29F7">
        <w:t>,</w:t>
      </w:r>
      <w:r w:rsidR="00FF6C25">
        <w:t xml:space="preserve"> applying the DCT to</w:t>
      </w:r>
      <w:r w:rsidR="00ED100F">
        <w:t xml:space="preserve"> real-time</w:t>
      </w:r>
      <w:r w:rsidR="00FF6C25">
        <w:t xml:space="preserve"> EEG classification is a novel </w:t>
      </w:r>
      <w:r w:rsidR="007F29F7">
        <w:t>implementation. The dimensionality reduction introduced by the DCT</w:t>
      </w:r>
      <w:r w:rsidR="00FF6C25">
        <w:t xml:space="preserve">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2" w:name="_Toc44077137"/>
      <w:r>
        <w:lastRenderedPageBreak/>
        <w:t>Proposed System</w:t>
      </w:r>
      <w:bookmarkEnd w:id="62"/>
    </w:p>
    <w:p w14:paraId="46C741C2" w14:textId="13DD6E4D" w:rsidR="00B56F23" w:rsidRDefault="00674A14" w:rsidP="002E6F4B">
      <w:pPr>
        <w:spacing w:line="360" w:lineRule="auto"/>
      </w:pPr>
      <w:r>
        <w:rPr>
          <w:noProof/>
          <w:lang w:eastAsia="en-AU"/>
        </w:rPr>
        <w:drawing>
          <wp:anchor distT="0" distB="0" distL="114300" distR="114300" simplePos="0" relativeHeight="251581440" behindDoc="0" locked="0" layoutInCell="1" allowOverlap="1" wp14:anchorId="2EFE5808" wp14:editId="6CBFC9E1">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F17AAF">
        <w:t xml:space="preserve">Figure </w:t>
      </w:r>
      <w:r w:rsidR="00F17AAF">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F17AAF">
        <w:t xml:space="preserve">Figure </w:t>
      </w:r>
      <w:r w:rsidR="00F17AAF">
        <w:rPr>
          <w:noProof/>
        </w:rPr>
        <w:t>25</w:t>
      </w:r>
      <w:r w:rsidR="008D57FF">
        <w:fldChar w:fldCharType="end"/>
      </w:r>
      <w:r>
        <w:t>.</w:t>
      </w:r>
    </w:p>
    <w:p w14:paraId="67661F73" w14:textId="20C0C9E5" w:rsidR="00674A14" w:rsidRDefault="008D57FF" w:rsidP="0094500C">
      <w:pPr>
        <w:pStyle w:val="Caption"/>
      </w:pPr>
      <w:bookmarkStart w:id="63" w:name="_Ref23791522"/>
      <w:r>
        <w:t xml:space="preserve">Figure </w:t>
      </w:r>
      <w:r w:rsidR="00291A0D">
        <w:fldChar w:fldCharType="begin"/>
      </w:r>
      <w:r w:rsidR="00291A0D">
        <w:instrText xml:space="preserve"> SEQ Figure \* ARABIC </w:instrText>
      </w:r>
      <w:r w:rsidR="00291A0D">
        <w:fldChar w:fldCharType="separate"/>
      </w:r>
      <w:r w:rsidR="00F17AAF">
        <w:rPr>
          <w:noProof/>
        </w:rPr>
        <w:t>25</w:t>
      </w:r>
      <w:r w:rsidR="00291A0D">
        <w:rPr>
          <w:noProof/>
        </w:rPr>
        <w:fldChar w:fldCharType="end"/>
      </w:r>
      <w:bookmarkEnd w:id="63"/>
      <w:r>
        <w:t xml:space="preserve"> - A modified system block diagram, indicating the selected functional blocks of the proposed system.</w:t>
      </w:r>
    </w:p>
    <w:p w14:paraId="160A1639" w14:textId="55960BFF" w:rsidR="001B6A0D" w:rsidRDefault="008D57FF" w:rsidP="00B56F23">
      <w:r>
        <w:t xml:space="preserve">The architecture </w:t>
      </w:r>
      <w:r w:rsidR="00130DF2">
        <w:t xml:space="preserve">a system designed to implement these functional blocks is </w:t>
      </w:r>
      <w:r>
        <w:t xml:space="preserve">presented in </w:t>
      </w:r>
      <w:r>
        <w:fldChar w:fldCharType="begin"/>
      </w:r>
      <w:r>
        <w:instrText xml:space="preserve"> REF _Ref23791597 \h </w:instrText>
      </w:r>
      <w:r>
        <w:fldChar w:fldCharType="separate"/>
      </w:r>
      <w:r w:rsidR="00F17AAF">
        <w:t xml:space="preserve">Figure </w:t>
      </w:r>
      <w:r w:rsidR="00F17AAF">
        <w:rPr>
          <w:noProof/>
        </w:rPr>
        <w:t>26</w:t>
      </w:r>
      <w:r>
        <w:fldChar w:fldCharType="end"/>
      </w:r>
      <w:r>
        <w:t>.</w:t>
      </w:r>
    </w:p>
    <w:p w14:paraId="43F4BF90" w14:textId="7CEF74CD" w:rsidR="001B6A0D" w:rsidRDefault="001B6A0D" w:rsidP="00B56F23"/>
    <w:p w14:paraId="681FF144" w14:textId="34F18852" w:rsidR="005040F2" w:rsidRDefault="003B3762" w:rsidP="00B56F23">
      <w:r>
        <w:rPr>
          <w:noProof/>
        </w:rPr>
        <mc:AlternateContent>
          <mc:Choice Requires="wpg">
            <w:drawing>
              <wp:anchor distT="0" distB="0" distL="114300" distR="114300" simplePos="0" relativeHeight="251734016" behindDoc="0" locked="0" layoutInCell="1" allowOverlap="1" wp14:anchorId="45E315F9" wp14:editId="14B0AA5D">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B724CB" w:rsidRPr="003B3762" w:rsidRDefault="00B724C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1" style="position:absolute;left:0;text-align:left;margin-left:-.25pt;margin-top:14.1pt;width:444.25pt;height:256.25pt;z-index:251734016"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">
                <v:shape id="Picture 44" o:spid="_x0000_s1172"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40" o:title=""/>
                </v:shape>
                <v:line id="Straight Connector 69" o:spid="_x0000_s1173"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4"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B724CB" w:rsidRPr="003B3762" w:rsidRDefault="00B724C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5"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6"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p>
    <w:p w14:paraId="0592A36D" w14:textId="4BEC5A8F" w:rsidR="005040F2" w:rsidRDefault="008D57FF" w:rsidP="008D57FF">
      <w:pPr>
        <w:pStyle w:val="Caption"/>
      </w:pPr>
      <w:bookmarkStart w:id="64" w:name="_Ref23791597"/>
      <w:r>
        <w:t xml:space="preserve">Figure </w:t>
      </w:r>
      <w:r w:rsidR="00291A0D">
        <w:fldChar w:fldCharType="begin"/>
      </w:r>
      <w:r w:rsidR="00291A0D">
        <w:instrText xml:space="preserve"> SEQ Figure \* ARABIC </w:instrText>
      </w:r>
      <w:r w:rsidR="00291A0D">
        <w:fldChar w:fldCharType="separate"/>
      </w:r>
      <w:r w:rsidR="00F17AAF">
        <w:rPr>
          <w:noProof/>
        </w:rPr>
        <w:t>26</w:t>
      </w:r>
      <w:r w:rsidR="00291A0D">
        <w:rPr>
          <w:noProof/>
        </w:rPr>
        <w:fldChar w:fldCharType="end"/>
      </w:r>
      <w:bookmarkEnd w:id="64"/>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5" w:name="_Toc44077138"/>
      <w:r>
        <w:lastRenderedPageBreak/>
        <w:t>EEG Hardware</w:t>
      </w:r>
      <w:bookmarkEnd w:id="65"/>
    </w:p>
    <w:p w14:paraId="6919D0E3" w14:textId="4E5E2B15" w:rsidR="0064617F" w:rsidRDefault="0064617F" w:rsidP="002E6F4B">
      <w:pPr>
        <w:spacing w:line="360" w:lineRule="auto"/>
        <w:ind w:left="360"/>
      </w:pPr>
      <w:r>
        <w:rPr>
          <w:noProof/>
          <w:lang w:eastAsia="en-AU"/>
        </w:rPr>
        <w:drawing>
          <wp:anchor distT="0" distB="0" distL="114300" distR="114300" simplePos="0" relativeHeight="251582464" behindDoc="0" locked="0" layoutInCell="1" allowOverlap="1" wp14:anchorId="7DC0315A" wp14:editId="58845B5F">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1">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proofErr w:type="gramStart"/>
      <w:r w:rsidR="005040F2">
        <w:t>Following the literature review, it</w:t>
      </w:r>
      <w:proofErr w:type="gramEnd"/>
      <w:r w:rsidR="005040F2">
        <w:t xml:space="preserve">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F17AAF">
        <w:t xml:space="preserve">Figure </w:t>
      </w:r>
      <w:r w:rsidR="00F17AAF">
        <w:rPr>
          <w:noProof/>
        </w:rPr>
        <w:t>27</w:t>
      </w:r>
      <w:r w:rsidR="00565E52">
        <w:fldChar w:fldCharType="end"/>
      </w:r>
      <w:r w:rsidR="00842941">
        <w:t xml:space="preserve">. </w:t>
      </w:r>
    </w:p>
    <w:p w14:paraId="7527CDD6" w14:textId="38B1C69B" w:rsidR="00565E52" w:rsidRDefault="00565E52" w:rsidP="000C065F">
      <w:pPr>
        <w:pStyle w:val="Caption"/>
      </w:pPr>
      <w:bookmarkStart w:id="66" w:name="_Ref23791930"/>
      <w:r>
        <w:t xml:space="preserve">Figure </w:t>
      </w:r>
      <w:r w:rsidR="00291A0D">
        <w:fldChar w:fldCharType="begin"/>
      </w:r>
      <w:r w:rsidR="00291A0D">
        <w:instrText xml:space="preserve"> SEQ Figure \* ARABIC </w:instrText>
      </w:r>
      <w:r w:rsidR="00291A0D">
        <w:fldChar w:fldCharType="separate"/>
      </w:r>
      <w:r w:rsidR="00F17AAF">
        <w:rPr>
          <w:noProof/>
        </w:rPr>
        <w:t>27</w:t>
      </w:r>
      <w:r w:rsidR="00291A0D">
        <w:rPr>
          <w:noProof/>
        </w:rPr>
        <w:fldChar w:fldCharType="end"/>
      </w:r>
      <w:bookmarkEnd w:id="66"/>
      <w:r>
        <w:t xml:space="preserve"> - A photo of the Florida Research Instruments EEG Headband </w:t>
      </w:r>
      <w:r>
        <w:fldChar w:fldCharType="begin"/>
      </w:r>
      <w:r w:rsidR="00F429F2">
        <w:instrText xml:space="preserve"> ADDIN EN.CITE &lt;EndNote&gt;&lt;Cite&gt;&lt;Author&gt;Florida Research Instruments&lt;/Author&gt;&lt;Year&gt;n.d.&lt;/Year&gt;&lt;RecNum&gt;75&lt;/RecNum&gt;&lt;DisplayText&gt;[103]&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F429F2">
        <w:rPr>
          <w:noProof/>
        </w:rPr>
        <w:t>[103]</w:t>
      </w:r>
      <w:r>
        <w:fldChar w:fldCharType="end"/>
      </w:r>
      <w:r>
        <w:t>.</w:t>
      </w:r>
    </w:p>
    <w:p w14:paraId="7C3FCBDE" w14:textId="7C53CD3B" w:rsidR="00674A14" w:rsidRDefault="00450671" w:rsidP="002E6F4B">
      <w:pPr>
        <w:spacing w:line="360" w:lineRule="auto"/>
        <w:ind w:left="360"/>
      </w:pPr>
      <w:r>
        <w:t>After achieving an acceptable classification accuracy in the simulation, the</w:t>
      </w:r>
      <w:r w:rsidR="00842941">
        <w:t xml:space="preserv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rsidR="00842941">
        <w:t xml:space="preserve">Additional to the signal electrode, the system requires a </w:t>
      </w:r>
      <w:r>
        <w:t>reference</w:t>
      </w:r>
      <w:r w:rsidR="00842941">
        <w:t xml:space="preserve">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F17AAF">
        <w:t xml:space="preserve">Table </w:t>
      </w:r>
      <w:r w:rsidR="00F17AAF">
        <w:rPr>
          <w:noProof/>
        </w:rPr>
        <w:t>4</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00F9573A" w14:textId="7FEE1742" w:rsidR="00F46CF7" w:rsidRDefault="00F46CF7" w:rsidP="00F46CF7">
      <w:pPr>
        <w:pStyle w:val="Caption"/>
      </w:pPr>
      <w:bookmarkStart w:id="67" w:name="_Ref23791973"/>
      <w:r>
        <w:t xml:space="preserve">Table </w:t>
      </w:r>
      <w:r w:rsidR="00291A0D">
        <w:fldChar w:fldCharType="begin"/>
      </w:r>
      <w:r w:rsidR="00291A0D">
        <w:instrText xml:space="preserve"> SEQ Table \* ARABIC </w:instrText>
      </w:r>
      <w:r w:rsidR="00291A0D">
        <w:fldChar w:fldCharType="separate"/>
      </w:r>
      <w:r w:rsidR="00F17AAF">
        <w:rPr>
          <w:noProof/>
        </w:rPr>
        <w:t>4</w:t>
      </w:r>
      <w:r w:rsidR="00291A0D">
        <w:rPr>
          <w:noProof/>
        </w:rPr>
        <w:fldChar w:fldCharType="end"/>
      </w:r>
      <w:bookmarkEnd w:id="6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0C53B754" w:rsidR="002E6F4B" w:rsidRDefault="002E6F4B" w:rsidP="002E6F4B"/>
    <w:p w14:paraId="02ACD900" w14:textId="77777777" w:rsidR="0094500C" w:rsidRDefault="0094500C" w:rsidP="002E6F4B"/>
    <w:p w14:paraId="1E7290F9" w14:textId="4CBF1CF0" w:rsidR="00CA501D" w:rsidRDefault="00CA501D" w:rsidP="002E6F4B">
      <w:pPr>
        <w:pStyle w:val="Heading2"/>
        <w:numPr>
          <w:ilvl w:val="1"/>
          <w:numId w:val="25"/>
        </w:numPr>
        <w:spacing w:before="0"/>
        <w:ind w:left="1080"/>
      </w:pPr>
      <w:bookmarkStart w:id="68" w:name="_Toc44077139"/>
      <w:r>
        <w:t>Data Acquisition System</w:t>
      </w:r>
      <w:r w:rsidR="005F1A4A">
        <w:t xml:space="preserve"> Hardware</w:t>
      </w:r>
      <w:bookmarkEnd w:id="6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0E96E7A0" w:rsidR="005F1A4A" w:rsidRDefault="005F1A4A" w:rsidP="002E6F4B">
      <w:pPr>
        <w:spacing w:line="360" w:lineRule="auto"/>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 </w:instrText>
      </w:r>
      <w:r w:rsidR="00F429F2">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F429F2">
        <w:instrText xml:space="preserve"> ADDIN EN.CITE.DATA </w:instrText>
      </w:r>
      <w:r w:rsidR="00F429F2">
        <w:fldChar w:fldCharType="end"/>
      </w:r>
      <w:r w:rsidR="00CA501D">
        <w:fldChar w:fldCharType="separate"/>
      </w:r>
      <w:r w:rsidR="00F429F2">
        <w:rPr>
          <w:noProof/>
        </w:rPr>
        <w:t>[49-54]</w:t>
      </w:r>
      <w:r w:rsidR="00CA501D">
        <w:fldChar w:fldCharType="end"/>
      </w:r>
      <w:r w:rsidR="00CA501D">
        <w:t xml:space="preserve">. To facilitate future expansion,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The ADS1299 will sample the input signal (referenced to the reference electrode) at 250 samples per second in continuous conversion mode. This sampling frequency is sufficiently high to detect the low-</w:t>
      </w:r>
      <w:r>
        <w:lastRenderedPageBreak/>
        <w:t xml:space="preserve">frequency signals present in EEG, and is higher </w:t>
      </w:r>
      <w:r w:rsidR="00D05175">
        <w:t xml:space="preserve">than the sampling frequency used in the data published in </w:t>
      </w:r>
      <w:r w:rsidR="00D05175">
        <w:fldChar w:fldCharType="begin"/>
      </w:r>
      <w:r w:rsidR="00F429F2">
        <w:instrText xml:space="preserve"> ADDIN EN.CITE &lt;EndNote&gt;&lt;Cite&gt;&lt;Author&gt;Kaya M&lt;/Author&gt;&lt;Year&gt;2018&lt;/Year&gt;&lt;RecNum&gt;12&lt;/RecNum&gt;&lt;DisplayText&gt;[100]&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F429F2">
        <w:rPr>
          <w:noProof/>
        </w:rPr>
        <w:t>[100]</w:t>
      </w:r>
      <w:r w:rsidR="00D05175">
        <w:fldChar w:fldCharType="end"/>
      </w:r>
      <w:r w:rsidR="00D05175">
        <w:t xml:space="preserve">. </w:t>
      </w:r>
    </w:p>
    <w:p w14:paraId="4383740A" w14:textId="77777777" w:rsidR="006A53A7" w:rsidRDefault="006A53A7" w:rsidP="002E6F4B">
      <w:pPr>
        <w:spacing w:line="360" w:lineRule="auto"/>
        <w:ind w:left="360"/>
      </w:pPr>
    </w:p>
    <w:p w14:paraId="05B50F38" w14:textId="316E6711" w:rsidR="00D05175" w:rsidRDefault="00D05175" w:rsidP="002E6F4B">
      <w:pPr>
        <w:spacing w:line="360" w:lineRule="auto"/>
        <w:ind w:left="360"/>
      </w:pPr>
      <w:r>
        <w:t xml:space="preserve">The data will be read from the ADC over an SPI bus by the ATmega328P. The microprocessor </w:t>
      </w:r>
      <w:r w:rsidR="008F0CA7">
        <w:t xml:space="preserve">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F17AAF" w:rsidRPr="00176B53">
        <w:t xml:space="preserve">Figure </w:t>
      </w:r>
      <w:r w:rsidR="00F17AAF">
        <w:rPr>
          <w:noProof/>
        </w:rPr>
        <w:t>28</w:t>
      </w:r>
      <w:r w:rsidR="00F46CF7">
        <w:fldChar w:fldCharType="end"/>
      </w:r>
      <w:r>
        <w:t xml:space="preserve">, and a </w:t>
      </w:r>
      <w:r w:rsidR="001D1510">
        <w:t>photo</w:t>
      </w:r>
      <w:r>
        <w:t xml:space="preserve"> of the </w:t>
      </w:r>
      <w:r w:rsidR="001D1510">
        <w:t xml:space="preserve">populated </w:t>
      </w:r>
      <w:r>
        <w:t xml:space="preserve">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F17AAF" w:rsidRPr="001D1510">
        <w:rPr>
          <w:noProof/>
        </w:rPr>
        <w:t xml:space="preserve">Figure </w:t>
      </w:r>
      <w:r w:rsidR="00F17AAF">
        <w:rPr>
          <w:noProof/>
        </w:rPr>
        <w:t>29</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F17AAF">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F17AAF">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F17AAF">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2639D9C4" w14:textId="1463E85B" w:rsidR="006A53A7" w:rsidRDefault="006A53A7" w:rsidP="002E6F4B">
      <w:pPr>
        <w:spacing w:line="360" w:lineRule="auto"/>
        <w:ind w:left="360"/>
      </w:pPr>
    </w:p>
    <w:p w14:paraId="3B9CA382" w14:textId="77777777" w:rsidR="006A53A7" w:rsidRDefault="006A53A7" w:rsidP="006A53A7">
      <w:pPr>
        <w:pStyle w:val="Heading3"/>
        <w:numPr>
          <w:ilvl w:val="2"/>
          <w:numId w:val="25"/>
        </w:numPr>
      </w:pPr>
      <w:bookmarkStart w:id="69" w:name="_Toc44077140"/>
      <w:r>
        <w:t>Power Supply and Grounding</w:t>
      </w:r>
      <w:bookmarkEnd w:id="69"/>
    </w:p>
    <w:p w14:paraId="492DF18E" w14:textId="258C7C67" w:rsidR="002E6F4B" w:rsidRDefault="002E6F4B" w:rsidP="006A53A7">
      <w:pPr>
        <w:spacing w:line="360" w:lineRule="auto"/>
        <w:ind w:left="1080"/>
      </w:pPr>
      <w:r>
        <w:t>Power can be supplied to the board through a DC connector, capable of regulating 16</w:t>
      </w:r>
      <w:r w:rsidRPr="006A53A7">
        <w:rPr>
          <w:sz w:val="12"/>
          <w:szCs w:val="12"/>
        </w:rPr>
        <w:t xml:space="preserve"> </w:t>
      </w:r>
      <w:r>
        <w:t xml:space="preserve">V. </w:t>
      </w:r>
      <w:r w:rsidR="001810A9">
        <w:t>Linear regulators are used to step the voltage down to the required 5</w:t>
      </w:r>
      <w:r w:rsidR="006A53A7" w:rsidRPr="006A53A7">
        <w:rPr>
          <w:sz w:val="12"/>
          <w:szCs w:val="12"/>
        </w:rPr>
        <w:t xml:space="preserve"> </w:t>
      </w:r>
      <w:r w:rsidR="001810A9">
        <w:t>V and 3.3</w:t>
      </w:r>
      <w:r w:rsidR="006A53A7" w:rsidRPr="006A53A7">
        <w:rPr>
          <w:sz w:val="12"/>
          <w:szCs w:val="12"/>
        </w:rPr>
        <w:t xml:space="preserve"> </w:t>
      </w:r>
      <w:r w:rsidR="001810A9">
        <w:t xml:space="preserve">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w:t>
      </w:r>
      <w:r w:rsidR="006A53A7" w:rsidRPr="006A53A7">
        <w:rPr>
          <w:sz w:val="12"/>
          <w:szCs w:val="12"/>
        </w:rPr>
        <w:t xml:space="preserve"> </w:t>
      </w:r>
      <w:r>
        <w:t>V at full load, so the device can be powered by connecting a 9</w:t>
      </w:r>
      <w:r w:rsidR="006A53A7" w:rsidRPr="006A53A7">
        <w:rPr>
          <w:sz w:val="12"/>
          <w:szCs w:val="12"/>
        </w:rPr>
        <w:t xml:space="preserve"> </w:t>
      </w:r>
      <w:r>
        <w:t xml:space="preserve">V battery to the battery connection header. </w:t>
      </w:r>
      <w:r w:rsidR="001810A9">
        <w:t>Powering the device from a battery</w:t>
      </w:r>
      <w:r>
        <w:t xml:space="preserve"> will increase portability and </w:t>
      </w:r>
      <w:r w:rsidR="001810A9">
        <w:t>eliminate</w:t>
      </w:r>
      <w:r>
        <w:t xml:space="preserve"> conducted EMI </w:t>
      </w:r>
      <w:r w:rsidR="001810A9">
        <w:t xml:space="preserve">that would otherwise be present if the device </w:t>
      </w:r>
      <w:proofErr w:type="gramStart"/>
      <w:r w:rsidR="001810A9">
        <w:t>was</w:t>
      </w:r>
      <w:proofErr w:type="gramEnd"/>
      <w:r w:rsidR="001810A9">
        <w:t xml:space="preserve"> powered by a</w:t>
      </w:r>
      <w:r>
        <w:t xml:space="preserve"> mains-powered rectifier and switch mode power supply</w:t>
      </w:r>
      <w:r w:rsidR="006A53A7">
        <w:t xml:space="preserve">. It will also </w:t>
      </w:r>
      <w:r w:rsidR="00176B53">
        <w:t xml:space="preserve">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530BF519" w:rsidR="002E0AB7" w:rsidRDefault="000768E8" w:rsidP="00F46CF7">
      <w:pPr>
        <w:pStyle w:val="Caption"/>
      </w:pPr>
      <w:bookmarkStart w:id="70" w:name="_Ref23792071"/>
      <w:r w:rsidRPr="00176B53">
        <w:rPr>
          <w:noProof/>
          <w:lang w:eastAsia="en-AU"/>
        </w:rPr>
        <w:lastRenderedPageBreak/>
        <w:drawing>
          <wp:anchor distT="0" distB="0" distL="114300" distR="114300" simplePos="0" relativeHeight="251585536" behindDoc="0" locked="0" layoutInCell="1" allowOverlap="1" wp14:anchorId="7043AE8F" wp14:editId="364CE0A3">
            <wp:simplePos x="0" y="0"/>
            <wp:positionH relativeFrom="margin">
              <wp:posOffset>-53975</wp:posOffset>
            </wp:positionH>
            <wp:positionV relativeFrom="paragraph">
              <wp:posOffset>23495</wp:posOffset>
            </wp:positionV>
            <wp:extent cx="5660390" cy="322072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60390" cy="3220720"/>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r w:rsidR="00291A0D">
        <w:fldChar w:fldCharType="begin"/>
      </w:r>
      <w:r w:rsidR="00291A0D">
        <w:instrText xml:space="preserve"> SEQ Figure \* ARABIC </w:instrText>
      </w:r>
      <w:r w:rsidR="00291A0D">
        <w:fldChar w:fldCharType="separate"/>
      </w:r>
      <w:r w:rsidR="00F17AAF">
        <w:rPr>
          <w:noProof/>
        </w:rPr>
        <w:t>28</w:t>
      </w:r>
      <w:r w:rsidR="00291A0D">
        <w:rPr>
          <w:noProof/>
        </w:rPr>
        <w:fldChar w:fldCharType="end"/>
      </w:r>
      <w:bookmarkEnd w:id="70"/>
      <w:r w:rsidR="00F46CF7" w:rsidRPr="00176B53">
        <w:t xml:space="preserve"> - The PCB layout of the Data Acquisition Board.</w:t>
      </w:r>
    </w:p>
    <w:p w14:paraId="49D3C45A" w14:textId="7047F7FB" w:rsidR="00F46CF7" w:rsidRDefault="000768E8" w:rsidP="001D1510">
      <w:pPr>
        <w:pStyle w:val="Caption"/>
      </w:pPr>
      <w:bookmarkStart w:id="71" w:name="_Ref23792082"/>
      <w:r>
        <w:rPr>
          <w:noProof/>
        </w:rPr>
        <w:drawing>
          <wp:anchor distT="0" distB="0" distL="114300" distR="114300" simplePos="0" relativeHeight="252160000" behindDoc="0" locked="0" layoutInCell="1" allowOverlap="1" wp14:anchorId="212698BF" wp14:editId="1438EBEA">
            <wp:simplePos x="0" y="0"/>
            <wp:positionH relativeFrom="margin">
              <wp:align>center</wp:align>
            </wp:positionH>
            <wp:positionV relativeFrom="paragraph">
              <wp:posOffset>72</wp:posOffset>
            </wp:positionV>
            <wp:extent cx="5565775" cy="3048635"/>
            <wp:effectExtent l="0" t="0" r="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14:sizeRelH relativeFrom="page">
              <wp14:pctWidth>0</wp14:pctWidth>
            </wp14:sizeRelH>
            <wp14:sizeRelV relativeFrom="page">
              <wp14:pctHeight>0</wp14:pctHeight>
            </wp14:sizeRelV>
          </wp:anchor>
        </w:drawing>
      </w:r>
      <w:r w:rsidR="00F46CF7" w:rsidRPr="001D1510">
        <w:t xml:space="preserve">Figure </w:t>
      </w:r>
      <w:r w:rsidR="00291A0D" w:rsidRPr="001D1510">
        <w:fldChar w:fldCharType="begin"/>
      </w:r>
      <w:r w:rsidR="00291A0D" w:rsidRPr="001D1510">
        <w:instrText xml:space="preserve"> SEQ Figure \* ARABIC </w:instrText>
      </w:r>
      <w:r w:rsidR="00291A0D" w:rsidRPr="001D1510">
        <w:fldChar w:fldCharType="separate"/>
      </w:r>
      <w:r w:rsidR="00F17AAF">
        <w:rPr>
          <w:noProof/>
        </w:rPr>
        <w:t>29</w:t>
      </w:r>
      <w:r w:rsidR="00291A0D" w:rsidRPr="001D1510">
        <w:fldChar w:fldCharType="end"/>
      </w:r>
      <w:bookmarkEnd w:id="71"/>
      <w:r w:rsidR="00F46CF7" w:rsidRPr="001D1510">
        <w:t xml:space="preserve"> - A </w:t>
      </w:r>
      <w:r w:rsidRPr="001D1510">
        <w:t>photo of the Data Acquisition Board.</w:t>
      </w:r>
    </w:p>
    <w:p w14:paraId="3A25350B" w14:textId="50A013AB"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F429F2">
        <w:instrText xml:space="preserve"> ADDIN EN.CITE &lt;EndNote&gt;&lt;Cite&gt;&lt;Author&gt;Microchip&lt;/Author&gt;&lt;Year&gt;n.d.&lt;/Year&gt;&lt;RecNum&gt;84&lt;/RecNum&gt;&lt;DisplayText&gt;[104]&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F429F2">
        <w:rPr>
          <w:noProof/>
        </w:rPr>
        <w:t>[104]</w:t>
      </w:r>
      <w:r w:rsidR="00EE572C">
        <w:fldChar w:fldCharType="end"/>
      </w:r>
      <w:r w:rsidR="00EE572C">
        <w:t>. ST</w:t>
      </w:r>
      <w:r w:rsidR="00BE69A7">
        <w:t>Microe</w:t>
      </w:r>
      <w:r w:rsidR="00EE572C">
        <w:t xml:space="preserve">lectronics has compiled a list of general recommendations for mixed signal design, which have been followed in the design of this board </w:t>
      </w:r>
      <w:r w:rsidR="00EE572C">
        <w:fldChar w:fldCharType="begin"/>
      </w:r>
      <w:r w:rsidR="00F429F2">
        <w:instrText xml:space="preserve"> ADDIN EN.CITE &lt;EndNote&gt;&lt;Cite&gt;&lt;Author&gt;ST Electronics&lt;/Author&gt;&lt;Year&gt;2018&lt;/Year&gt;&lt;RecNum&gt;85&lt;/RecNum&gt;&lt;DisplayText&gt;[105]&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F429F2">
        <w:rPr>
          <w:noProof/>
        </w:rPr>
        <w:t>[105]</w:t>
      </w:r>
      <w:r w:rsidR="00EE572C">
        <w:fldChar w:fldCharType="end"/>
      </w:r>
      <w:r w:rsidR="00EE572C">
        <w:t>. Two 5</w:t>
      </w:r>
      <w:r w:rsidR="00BE69A7" w:rsidRPr="00BE69A7">
        <w:rPr>
          <w:sz w:val="12"/>
          <w:szCs w:val="12"/>
        </w:rPr>
        <w:t xml:space="preserve"> </w:t>
      </w:r>
      <w:r w:rsidR="00EE572C">
        <w:t xml:space="preserve">V voltage rails are created </w:t>
      </w:r>
      <w:r w:rsidR="00EE572C">
        <w:lastRenderedPageBreak/>
        <w:t>from the 6</w:t>
      </w:r>
      <w:r w:rsidR="00BE69A7" w:rsidRPr="00BE69A7">
        <w:rPr>
          <w:sz w:val="12"/>
          <w:szCs w:val="12"/>
        </w:rPr>
        <w:t xml:space="preserve"> </w:t>
      </w:r>
      <w:r w:rsidR="00EE572C">
        <w:t>V – 16</w:t>
      </w:r>
      <w:r w:rsidR="00BE69A7" w:rsidRPr="00BE69A7">
        <w:rPr>
          <w:sz w:val="12"/>
          <w:szCs w:val="12"/>
        </w:rPr>
        <w:t xml:space="preserve"> </w:t>
      </w:r>
      <w:r w:rsidR="00EE572C">
        <w:t>V input, one for the 5</w:t>
      </w:r>
      <w:r w:rsidR="00BE69A7" w:rsidRPr="00BE69A7">
        <w:rPr>
          <w:sz w:val="12"/>
          <w:szCs w:val="12"/>
        </w:rPr>
        <w:t xml:space="preserve"> </w:t>
      </w:r>
      <w:r w:rsidR="00EE572C">
        <w:t>V digital logic and the other for the 5</w:t>
      </w:r>
      <w:r w:rsidR="00BE69A7" w:rsidRPr="00BE69A7">
        <w:rPr>
          <w:sz w:val="12"/>
          <w:szCs w:val="12"/>
        </w:rPr>
        <w:t xml:space="preserve"> </w:t>
      </w:r>
      <w:r w:rsidR="00EE572C">
        <w:t xml:space="preserve">V analog supply required by the ADS1299. This ensures the transients introduced </w:t>
      </w:r>
      <w:r w:rsidR="0068232E">
        <w:t>onto the 5</w:t>
      </w:r>
      <w:r w:rsidR="00BE69A7" w:rsidRPr="00BE69A7">
        <w:rPr>
          <w:sz w:val="12"/>
          <w:szCs w:val="12"/>
        </w:rPr>
        <w:t xml:space="preserve"> </w:t>
      </w:r>
      <w:r w:rsidR="0068232E">
        <w:t xml:space="preserve">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The board is fitted with reverse polarity protection. Simulating the circuit in Analog Electronics’ LTSpice indicated that under reverse polarity conditions, the protection devices dissipated picowatts (</w:t>
      </w:r>
      <w:proofErr w:type="spellStart"/>
      <w:r>
        <w:t>pW</w:t>
      </w:r>
      <w:proofErr w:type="spellEnd"/>
      <w:r>
        <w:t xml:space="preserve">)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2" w:name="_Toc44077141"/>
      <w:r>
        <w:t>ADS1299</w:t>
      </w:r>
      <w:bookmarkEnd w:id="72"/>
    </w:p>
    <w:p w14:paraId="10D7A5E9" w14:textId="7186A0BE"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F429F2">
        <w:rPr>
          <w:noProof/>
        </w:rPr>
        <w:t>[57]</w:t>
      </w:r>
      <w:r w:rsidR="003304E0">
        <w:fldChar w:fldCharType="end"/>
      </w:r>
      <w:r w:rsidR="003304E0">
        <w:t>, and were confirmed through correspondence and design reviews with TI application engineers. Critically, there are several analog bypass capacitor pins (</w:t>
      </w:r>
      <w:proofErr w:type="spellStart"/>
      <w:r w:rsidR="003304E0">
        <w:t>VCAPx</w:t>
      </w:r>
      <w:proofErr w:type="spellEnd"/>
      <w:r w:rsidR="003304E0">
        <w:t xml:space="preserve">), which are highly sensitive to capacitance and ESR. The ADS1299 is capable of outputting a current signal used to bias the scalp of the patient to the middle of the ADC measurement range. Communicating with </w:t>
      </w:r>
      <w:r w:rsidR="00AD4729">
        <w:t>Dr Lauren Harms of the Biomedical Sciences and Pharmacy</w:t>
      </w:r>
      <w:r w:rsidR="003304E0">
        <w:t xml:space="preserve"> Department at the University of Newcastle</w:t>
      </w:r>
      <w:r w:rsidR="00F35954">
        <w:t xml:space="preserve"> </w:t>
      </w:r>
      <w:r w:rsidR="00AD4729">
        <w:fldChar w:fldCharType="begin"/>
      </w:r>
      <w:r w:rsidR="00F429F2">
        <w:instrText xml:space="preserve"> ADDIN EN.CITE &lt;EndNote&gt;&lt;Cite&gt;&lt;Author&gt;Harms&lt;/Author&gt;&lt;Year&gt;2019&lt;/Year&gt;&lt;RecNum&gt;127&lt;/RecNum&gt;&lt;DisplayText&gt;[106]&lt;/DisplayText&gt;&lt;record&gt;&lt;rec-number&gt;127&lt;/rec-number&gt;&lt;foreign-keys&gt;&lt;key app="EN" db-id="s2r9t2svit2ep8ert5rvzvsyav9wzfdpzve0" timestamp="1593137861"&gt;127&lt;/key&gt;&lt;/foreign-keys&gt;&lt;ref-type name="Personal Communication"&gt;26&lt;/ref-type&gt;&lt;contributors&gt;&lt;authors&gt;&lt;author&gt;Harms, Lauren&lt;/author&gt;&lt;/authors&gt;&lt;secondary-authors&gt;&lt;author&gt;Harms, Lauren&lt;/author&gt;&lt;/secondary-authors&gt;&lt;/contributors&gt;&lt;titles&gt;&lt;title&gt;EEG Subject Biasing&lt;/title&gt;&lt;/titles&gt;&lt;dates&gt;&lt;year&gt;2019&lt;/year&gt;&lt;pub-dates&gt;&lt;date&gt;10 September 2019&lt;/date&gt;&lt;/pub-dates&gt;&lt;/dates&gt;&lt;urls&gt;&lt;/urls&gt;&lt;custom1&gt;lauren.harms@newcastle.edu.au&lt;/custom1&gt;&lt;custom2&gt;samuel.r.parker@uon.edu.au&lt;/custom2&gt;&lt;/record&gt;&lt;/Cite&gt;&lt;/EndNote&gt;</w:instrText>
      </w:r>
      <w:r w:rsidR="00AD4729">
        <w:fldChar w:fldCharType="separate"/>
      </w:r>
      <w:r w:rsidR="00F429F2">
        <w:rPr>
          <w:noProof/>
        </w:rPr>
        <w:t>[106]</w:t>
      </w:r>
      <w:r w:rsidR="00AD4729">
        <w:fldChar w:fldCharType="end"/>
      </w:r>
      <w:r w:rsidR="003304E0">
        <w:t>, it was conveyed that patient biasing is rarely used</w:t>
      </w:r>
      <w:r w:rsidR="00AD4729">
        <w:t>.</w:t>
      </w:r>
      <w:r w:rsidR="003304E0">
        <w:t xml:space="preserve"> </w:t>
      </w:r>
      <w:r w:rsidR="00AD4729">
        <w:t>A</w:t>
      </w:r>
      <w:r w:rsidR="003304E0">
        <w:t xml:space="preserve">ccurate signals can be recorded without implementing this </w:t>
      </w:r>
      <w:proofErr w:type="gramStart"/>
      <w:r w:rsidR="003304E0">
        <w:t>feature,</w:t>
      </w:r>
      <w:proofErr w:type="gramEnd"/>
      <w:r w:rsidR="003304E0">
        <w:t xml:space="preserve"> however it may be implemented future iterations of this design.</w:t>
      </w:r>
      <w:r w:rsidR="00FA018D">
        <w:t xml:space="preserve"> The ADS1299 digital input pins are rated to a maximum </w:t>
      </w:r>
      <w:r w:rsidR="00FA018D">
        <w:lastRenderedPageBreak/>
        <w:t xml:space="preserve">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17AAF">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46A8A5AF" w:rsidR="009014DF" w:rsidRDefault="009014DF" w:rsidP="009014DF">
      <w:pPr>
        <w:pStyle w:val="Heading3"/>
        <w:numPr>
          <w:ilvl w:val="2"/>
          <w:numId w:val="25"/>
        </w:numPr>
      </w:pPr>
      <w:bookmarkStart w:id="73" w:name="_Toc44077142"/>
      <w:r>
        <w:t>ATmega328P</w:t>
      </w:r>
      <w:bookmarkEnd w:id="73"/>
    </w:p>
    <w:p w14:paraId="3996AF88" w14:textId="15D69D84" w:rsidR="009014DF" w:rsidRDefault="006373C6" w:rsidP="002E6F4B">
      <w:pPr>
        <w:spacing w:line="360" w:lineRule="auto"/>
        <w:ind w:left="1080"/>
      </w:pPr>
      <w:r>
        <w:t xml:space="preserve">The implementation details for the ATmega328P were based on the Arduino Nano schematic </w:t>
      </w:r>
      <w:r>
        <w:fldChar w:fldCharType="begin"/>
      </w:r>
      <w:r w:rsidR="00F429F2">
        <w:instrText xml:space="preserve"> ADDIN EN.CITE &lt;EndNote&gt;&lt;Cite&gt;&lt;Author&gt;Vita&lt;/Author&gt;&lt;Year&gt;2014&lt;/Year&gt;&lt;RecNum&gt;86&lt;/RecNum&gt;&lt;DisplayText&gt;[10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F429F2">
        <w:rPr>
          <w:noProof/>
        </w:rPr>
        <w:t>[107]</w:t>
      </w:r>
      <w:r>
        <w:fldChar w:fldCharType="end"/>
      </w:r>
      <w:r>
        <w:t xml:space="preserve">. The chip </w:t>
      </w:r>
      <w:r w:rsidR="006B3048">
        <w:t>was</w:t>
      </w:r>
      <w:r>
        <w:t xml:space="preserve"> programmed using Atmel’s ICSP protocol, and loaded with the OptiBoot bootloader. This allow</w:t>
      </w:r>
      <w:r w:rsidR="0094500C">
        <w:t>s</w:t>
      </w:r>
      <w:r>
        <w:t xml:space="preserve">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4" w:name="_Ref42112595"/>
      <w:bookmarkStart w:id="75" w:name="_Toc44077143"/>
      <w:r>
        <w:t>Communications</w:t>
      </w:r>
      <w:bookmarkEnd w:id="74"/>
      <w:bookmarkEnd w:id="75"/>
    </w:p>
    <w:p w14:paraId="01D4DB15" w14:textId="5E56F473"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r w:rsidR="006B3048">
        <w:t xml:space="preserve"> This connection was not used while recording due to the lack of USB isolation hardware in this implementation. </w:t>
      </w:r>
    </w:p>
    <w:p w14:paraId="1952ED09" w14:textId="1D5C3974" w:rsidR="00E94941" w:rsidRDefault="00E94941" w:rsidP="002E6F4B">
      <w:pPr>
        <w:spacing w:line="360" w:lineRule="auto"/>
        <w:ind w:left="1080"/>
      </w:pPr>
    </w:p>
    <w:p w14:paraId="7614E00B" w14:textId="0493053E" w:rsidR="00E94941" w:rsidRDefault="006B3048" w:rsidP="002E6F4B">
      <w:pPr>
        <w:spacing w:line="360" w:lineRule="auto"/>
        <w:ind w:left="1080"/>
      </w:pPr>
      <w:r>
        <w:t>Ideally, w</w:t>
      </w:r>
      <w:r w:rsidR="00E94941">
        <w:t xml:space="preserve">hen the Data Acquisition System is generating training data for the SVM classifier model, the channels </w:t>
      </w:r>
      <w:r>
        <w:t>should be</w:t>
      </w:r>
      <w:r w:rsidR="00E94941">
        <w:t xml:space="preserve"> reversed. Now, the instructions </w:t>
      </w:r>
      <w:r>
        <w:t>should be</w:t>
      </w:r>
      <w:r w:rsidR="00E94941">
        <w:t xml:space="preserve"> provided over Bluetooth, for display on the user’s smartphone. The USB interface is </w:t>
      </w:r>
      <w:r>
        <w:t>for use</w:t>
      </w:r>
      <w:r w:rsidR="00E94941">
        <w:t xml:space="preserve"> by the operator to set parameters and to gather the data. This data can be read directly by Matlab, or saved to a .csv/.mat file for offline processing. </w:t>
      </w:r>
      <w:r>
        <w:t>However, without the inclusion of appropriate USB isolation, all data was sent over the Bluetooth link.</w:t>
      </w:r>
    </w:p>
    <w:p w14:paraId="77A81E84" w14:textId="07A7A744" w:rsidR="00E94941" w:rsidRDefault="00E94941" w:rsidP="002E6F4B">
      <w:pPr>
        <w:spacing w:line="360" w:lineRule="auto"/>
        <w:ind w:left="1080"/>
      </w:pPr>
    </w:p>
    <w:p w14:paraId="45C8922D" w14:textId="58AC7DC3" w:rsidR="00E94941" w:rsidRDefault="00E94941" w:rsidP="002E6F4B">
      <w:pPr>
        <w:spacing w:line="360" w:lineRule="auto"/>
        <w:ind w:left="1080"/>
      </w:pPr>
      <w:r>
        <w:lastRenderedPageBreak/>
        <w:t>As previously mentioned, the ATmega328P and ADS1299 use different logic levels (5</w:t>
      </w:r>
      <w:r w:rsidR="006B3048" w:rsidRPr="006B3048">
        <w:rPr>
          <w:sz w:val="12"/>
          <w:szCs w:val="12"/>
        </w:rPr>
        <w:t xml:space="preserve"> </w:t>
      </w:r>
      <w:r>
        <w:t>V and 3.3</w:t>
      </w:r>
      <w:r w:rsidR="006B3048" w:rsidRPr="006B3048">
        <w:rPr>
          <w:sz w:val="12"/>
          <w:szCs w:val="12"/>
        </w:rPr>
        <w:t xml:space="preserve"> </w:t>
      </w:r>
      <w:r>
        <w:t xml:space="preserve">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6" w:name="_Toc44077144"/>
      <w:r>
        <w:t>Interfaces</w:t>
      </w:r>
      <w:bookmarkEnd w:id="76"/>
    </w:p>
    <w:p w14:paraId="63A1C547" w14:textId="2E17061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F17AAF">
        <w:t xml:space="preserve">Table </w:t>
      </w:r>
      <w:r w:rsidR="00F17AAF">
        <w:rPr>
          <w:noProof/>
        </w:rPr>
        <w:t>5</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F17AAF">
        <w:t xml:space="preserve">Table </w:t>
      </w:r>
      <w:r w:rsidR="00F17AAF">
        <w:rPr>
          <w:noProof/>
        </w:rPr>
        <w:t>6</w:t>
      </w:r>
      <w:r w:rsidR="009009DE">
        <w:fldChar w:fldCharType="end"/>
      </w:r>
      <w:r w:rsidR="00491574">
        <w:t>.</w:t>
      </w:r>
    </w:p>
    <w:p w14:paraId="5CB50248" w14:textId="27255A7A" w:rsidR="002D3AE2" w:rsidRDefault="002D3AE2" w:rsidP="00D05175"/>
    <w:p w14:paraId="5F0CB763" w14:textId="2F6D911F" w:rsidR="002D3AE2" w:rsidRDefault="002D3AE2" w:rsidP="002D3AE2">
      <w:pPr>
        <w:pStyle w:val="Caption"/>
      </w:pPr>
      <w:bookmarkStart w:id="77" w:name="_Ref23792151"/>
      <w:r>
        <w:t xml:space="preserve">Table </w:t>
      </w:r>
      <w:r w:rsidR="00291A0D">
        <w:fldChar w:fldCharType="begin"/>
      </w:r>
      <w:r w:rsidR="00291A0D">
        <w:instrText xml:space="preserve"> SEQ Table \* ARABIC </w:instrText>
      </w:r>
      <w:r w:rsidR="00291A0D">
        <w:fldChar w:fldCharType="separate"/>
      </w:r>
      <w:r w:rsidR="00F17AAF">
        <w:rPr>
          <w:noProof/>
        </w:rPr>
        <w:t>5</w:t>
      </w:r>
      <w:r w:rsidR="00291A0D">
        <w:rPr>
          <w:noProof/>
        </w:rPr>
        <w:fldChar w:fldCharType="end"/>
      </w:r>
      <w:bookmarkEnd w:id="7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6B3048">
        <w:trPr>
          <w:cnfStyle w:val="000000100000" w:firstRow="0" w:lastRow="0" w:firstColumn="0" w:lastColumn="0" w:oddVBand="0" w:evenVBand="0" w:oddHBand="1" w:evenHBand="0" w:firstRowFirstColumn="0" w:firstRowLastColumn="0" w:lastRowFirstColumn="0" w:lastRowLastColumn="0"/>
          <w:trHeight w:val="629"/>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6A75BD8E"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F429F2">
              <w:instrText xml:space="preserve"> ADDIN EN.CITE &lt;EndNote&gt;&lt;Cite&gt;&lt;Author&gt;Atmel&lt;/Author&gt;&lt;Year&gt;2016&lt;/Year&gt;&lt;RecNum&gt;81&lt;/RecNum&gt;&lt;DisplayText&gt;[10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F429F2">
              <w:rPr>
                <w:noProof/>
              </w:rPr>
              <w:t>[108]</w:t>
            </w:r>
            <w:r>
              <w:fldChar w:fldCharType="end"/>
            </w:r>
            <w:r>
              <w:t>.</w:t>
            </w:r>
          </w:p>
        </w:tc>
      </w:tr>
    </w:tbl>
    <w:p w14:paraId="061F8959" w14:textId="4846ACCD" w:rsidR="00D948C1" w:rsidRDefault="00D948C1" w:rsidP="00D05175"/>
    <w:p w14:paraId="347BE8EE" w14:textId="33953981" w:rsidR="00491574" w:rsidRDefault="00491574" w:rsidP="00491574">
      <w:pPr>
        <w:pStyle w:val="Caption"/>
      </w:pPr>
      <w:bookmarkStart w:id="78" w:name="_Ref42114473"/>
      <w:bookmarkStart w:id="79" w:name="_Ref42114469"/>
      <w:r>
        <w:t xml:space="preserve">Table </w:t>
      </w:r>
      <w:r w:rsidR="00291A0D">
        <w:fldChar w:fldCharType="begin"/>
      </w:r>
      <w:r w:rsidR="00291A0D">
        <w:instrText xml:space="preserve"> SEQ Table \* ARABIC </w:instrText>
      </w:r>
      <w:r w:rsidR="00291A0D">
        <w:fldChar w:fldCharType="separate"/>
      </w:r>
      <w:r w:rsidR="00F17AAF">
        <w:rPr>
          <w:noProof/>
        </w:rPr>
        <w:t>6</w:t>
      </w:r>
      <w:r w:rsidR="00291A0D">
        <w:rPr>
          <w:noProof/>
        </w:rPr>
        <w:fldChar w:fldCharType="end"/>
      </w:r>
      <w:bookmarkEnd w:id="78"/>
      <w:r>
        <w:t xml:space="preserve"> – Internal interface specifications for the Data Acquisition board.</w:t>
      </w:r>
      <w:bookmarkEnd w:id="7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750EC492"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3EE026E9"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w:t>
            </w:r>
            <w:r>
              <w:lastRenderedPageBreak/>
              <w:t>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91A0D"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38417F4D"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91A0D"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3BD91D4"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6509BD97" w:rsidR="00491574" w:rsidRDefault="00491574" w:rsidP="00D05175"/>
    <w:p w14:paraId="41BB299D" w14:textId="77777777" w:rsidR="009125C2" w:rsidRDefault="009125C2" w:rsidP="00D05175"/>
    <w:p w14:paraId="015CEA5F" w14:textId="5E8188A0" w:rsidR="000D3AEF" w:rsidRDefault="000D3AEF" w:rsidP="000D3AEF">
      <w:pPr>
        <w:pStyle w:val="Heading3"/>
        <w:numPr>
          <w:ilvl w:val="2"/>
          <w:numId w:val="25"/>
        </w:numPr>
      </w:pPr>
      <w:bookmarkStart w:id="80" w:name="_Ref43894944"/>
      <w:bookmarkStart w:id="81" w:name="_Toc44077145"/>
      <w:r>
        <w:t>Isolation and Safety</w:t>
      </w:r>
      <w:bookmarkEnd w:id="80"/>
      <w:bookmarkEnd w:id="81"/>
    </w:p>
    <w:p w14:paraId="5D2CFEDC" w14:textId="6BA02AB4"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F429F2">
        <w:instrText xml:space="preserve"> ADDIN EN.CITE &lt;EndNote&gt;&lt;Cite&gt;&lt;Author&gt;Analog Devices&lt;/Author&gt;&lt;Year&gt;2012&lt;/Year&gt;&lt;RecNum&gt;101&lt;/RecNum&gt;&lt;DisplayText&gt;[109]&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F429F2">
        <w:rPr>
          <w:noProof/>
        </w:rPr>
        <w:t>[109]</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w:t>
      </w:r>
      <w:r w:rsidR="00363688" w:rsidRPr="00363688">
        <w:rPr>
          <w:sz w:val="12"/>
          <w:szCs w:val="12"/>
        </w:rPr>
        <w:t xml:space="preserve"> </w:t>
      </w:r>
      <w:r>
        <w:t>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0D0DE1EC" w:rsidR="000D3AEF" w:rsidRDefault="000D3AEF" w:rsidP="000D3AEF">
      <w:pPr>
        <w:spacing w:line="360" w:lineRule="auto"/>
        <w:ind w:left="1080"/>
      </w:pPr>
      <w:r>
        <w:t>Examining commercially available biosignal front ends, several isolation techniques can be identified</w:t>
      </w:r>
      <w:r w:rsidR="00371C01">
        <w:t>. The Thought Technology Ltd. T9405MA interface device, for example, includes a patient-side circuit powered by a 9</w:t>
      </w:r>
      <w:r w:rsidR="00363688" w:rsidRPr="00363688">
        <w:rPr>
          <w:sz w:val="12"/>
          <w:szCs w:val="12"/>
        </w:rPr>
        <w:t xml:space="preserve"> </w:t>
      </w:r>
      <w:r w:rsidR="00371C01">
        <w:t xml:space="preserve">V battery for powering active electrodes. It then includes 4 analog isolation transformers (the specifications of these transformers is not listed), which allow the electrode signals to cross the electrical isolation barrier to a mains-powered back-end, </w:t>
      </w:r>
      <w:r w:rsidR="00371C01">
        <w:lastRenderedPageBreak/>
        <w:t xml:space="preserve">which is then connected to the rest of the mains-powered system </w:t>
      </w:r>
      <w:r w:rsidR="004B1AFC">
        <w:fldChar w:fldCharType="begin"/>
      </w:r>
      <w:r w:rsidR="00F429F2">
        <w:instrText xml:space="preserve"> ADDIN EN.CITE &lt;EndNote&gt;&lt;Cite&gt;&lt;Author&gt;Thought Technology Ltd.&lt;/Author&gt;&lt;Year&gt;n.d.&lt;/Year&gt;&lt;RecNum&gt;102&lt;/RecNum&gt;&lt;DisplayText&gt;[110]&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F429F2">
        <w:rPr>
          <w:noProof/>
        </w:rPr>
        <w:t>[110]</w:t>
      </w:r>
      <w:r w:rsidR="004B1AFC">
        <w:fldChar w:fldCharType="end"/>
      </w:r>
      <w:r w:rsidR="004B1AFC">
        <w:t xml:space="preserve">. While this </w:t>
      </w:r>
      <w:r w:rsidR="007510BF">
        <w:t>system is</w:t>
      </w:r>
      <w:r w:rsidR="004B1AFC">
        <w:t xml:space="preserve"> </w:t>
      </w:r>
      <w:r w:rsidR="009125C2">
        <w:t>commercially</w:t>
      </w:r>
      <w:r w:rsidR="004B1AFC">
        <w:t xml:space="preserve">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7C67AB07"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 and HC-05 must still be powered by a 9V battery. However, the USB connection can be isolated using the </w:t>
      </w:r>
      <w:proofErr w:type="gramStart"/>
      <w:r>
        <w:t xml:space="preserve">aforementioned </w:t>
      </w:r>
      <w:r w:rsidRPr="000D3AEF">
        <w:t>ADUM4160</w:t>
      </w:r>
      <w:proofErr w:type="gramEnd"/>
      <w:r>
        <w:t xml:space="preserve"> chip or a similar solution. This chip can isolate up to 5 kV sustained, and 6</w:t>
      </w:r>
      <w:r w:rsidRPr="00363688">
        <w:rPr>
          <w:sz w:val="12"/>
          <w:szCs w:val="12"/>
        </w:rPr>
        <w:t xml:space="preserve"> </w:t>
      </w:r>
      <w:r>
        <w:t xml:space="preserve">kV transients for up to 10 seconds. The chip is available for $18.72 from Digikey, in a SOIC-16 package </w:t>
      </w:r>
      <w:r>
        <w:fldChar w:fldCharType="begin"/>
      </w:r>
      <w:r w:rsidR="00F429F2">
        <w:instrText xml:space="preserve"> ADDIN EN.CITE &lt;EndNote&gt;&lt;Cite&gt;&lt;Author&gt;Digikey&lt;/Author&gt;&lt;Year&gt;n.d.&lt;/Year&gt;&lt;RecNum&gt;103&lt;/RecNum&gt;&lt;DisplayText&gt;[111]&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F429F2">
        <w:rPr>
          <w:noProof/>
        </w:rPr>
        <w:t>[111]</w:t>
      </w:r>
      <w:r>
        <w:fldChar w:fldCharType="end"/>
      </w:r>
      <w:r>
        <w:t>. This isolation approach is advantageous, as it simplifies the power supply configuration (everything is powered by a 9</w:t>
      </w:r>
      <w:r w:rsidR="00363688" w:rsidRPr="00363688">
        <w:rPr>
          <w:sz w:val="12"/>
          <w:szCs w:val="12"/>
        </w:rPr>
        <w:t xml:space="preserve"> </w:t>
      </w:r>
      <w:r>
        <w:t>V battery), however this increases the current draw on the battery, reducing the operation time.</w:t>
      </w:r>
    </w:p>
    <w:p w14:paraId="78B64B36" w14:textId="68A0D1E1" w:rsidR="00A20BC7" w:rsidRDefault="004B1AFC" w:rsidP="004B1AFC">
      <w:pPr>
        <w:pStyle w:val="ListParagraph"/>
        <w:numPr>
          <w:ilvl w:val="0"/>
          <w:numId w:val="39"/>
        </w:numPr>
        <w:spacing w:line="360" w:lineRule="auto"/>
      </w:pPr>
      <w:r w:rsidRPr="001810A9">
        <w:rPr>
          <w:i/>
          <w:iCs/>
        </w:rPr>
        <w:t>Isolate the ADC</w:t>
      </w:r>
      <w:r>
        <w:t>. In this topology, the ATMega328P and HC-05 can be powered by a mains supply, while the ADS1299 is powered by a 9</w:t>
      </w:r>
      <w:r w:rsidR="00363688" w:rsidRPr="00363688">
        <w:rPr>
          <w:sz w:val="12"/>
          <w:szCs w:val="12"/>
        </w:rPr>
        <w:t xml:space="preserve"> </w:t>
      </w:r>
      <w:r>
        <w:t xml:space="preserve">V battery. This will increase the battery life of the device. To isolate the devices, the SPI bus can be connected through a digital isolator IC. Analog </w:t>
      </w:r>
      <w:r w:rsidR="00363688">
        <w:t>D</w:t>
      </w:r>
      <w:r>
        <w:t xml:space="preserve">evices offers a </w:t>
      </w:r>
      <w:r w:rsidR="00363688">
        <w:t xml:space="preserve">wide </w:t>
      </w:r>
      <w:r>
        <w:t xml:space="preserve">gamut of chips, which balance data rate, voltage isolation rating, and cost. For example, the </w:t>
      </w:r>
      <w:r w:rsidRPr="004B1AFC">
        <w:t>ADUM7441</w:t>
      </w:r>
      <w:r>
        <w:t xml:space="preserve"> IC offers data rates up to 5</w:t>
      </w:r>
      <w:r w:rsidR="00BD36FF" w:rsidRPr="00BD36FF">
        <w:rPr>
          <w:sz w:val="12"/>
          <w:szCs w:val="12"/>
        </w:rPr>
        <w:t xml:space="preserve"> </w:t>
      </w:r>
      <w:r>
        <w:t>MHz (the Data Acquisition System SPI clock is set to 1</w:t>
      </w:r>
      <w:r w:rsidR="00BD36FF" w:rsidRPr="00BD36FF">
        <w:rPr>
          <w:sz w:val="12"/>
          <w:szCs w:val="12"/>
        </w:rPr>
        <w:t xml:space="preserve"> </w:t>
      </w:r>
      <w:r>
        <w:t>MHz, so this is sufficient), and offers 1</w:t>
      </w:r>
      <w:r w:rsidRPr="00BD36FF">
        <w:rPr>
          <w:sz w:val="12"/>
          <w:szCs w:val="12"/>
        </w:rPr>
        <w:t xml:space="preserve"> </w:t>
      </w:r>
      <w:r>
        <w:t xml:space="preserve">kV of isolation for $6.50 </w:t>
      </w:r>
      <w:r>
        <w:fldChar w:fldCharType="begin"/>
      </w:r>
      <w:r w:rsidR="00F429F2">
        <w:instrText xml:space="preserve"> ADDIN EN.CITE &lt;EndNote&gt;&lt;Cite&gt;&lt;Author&gt;Digikey&lt;/Author&gt;&lt;Year&gt;n.d.&lt;/Year&gt;&lt;RecNum&gt;104&lt;/RecNum&gt;&lt;DisplayText&gt;[112]&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F429F2">
        <w:rPr>
          <w:noProof/>
        </w:rPr>
        <w:t>[112]</w:t>
      </w:r>
      <w:r>
        <w:fldChar w:fldCharType="end"/>
      </w:r>
      <w:r>
        <w:t>.</w:t>
      </w:r>
      <w:r w:rsidR="00A20BC7">
        <w:t xml:space="preserve"> Under this topology, the ADS1299 will be powered by a 9</w:t>
      </w:r>
      <w:r w:rsidR="00BD36FF" w:rsidRPr="00BD36FF">
        <w:rPr>
          <w:sz w:val="12"/>
          <w:szCs w:val="12"/>
        </w:rPr>
        <w:t xml:space="preserve"> </w:t>
      </w:r>
      <w:r w:rsidR="00A20BC7">
        <w:t>V battery, and any dangerous voltages that are present at the ATMega328P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5AFFC099"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 xml:space="preserve">If appropriate creepage and clearance constraints are not employed, the isolation voltage rating becomes the rating of the creepage and clearance isolation, rather than the isolation of the IC. </w:t>
      </w:r>
      <w:r w:rsidR="005B0D1C">
        <w:lastRenderedPageBreak/>
        <w:t>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F429F2">
        <w:instrText xml:space="preserve"> ADDIN EN.CITE &lt;EndNote&gt;&lt;Cite&gt;&lt;Author&gt;Standards Australia&lt;/Author&gt;&lt;Year&gt;1995&lt;/Year&gt;&lt;RecNum&gt;105&lt;/RecNum&gt;&lt;DisplayText&gt;[113]&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F429F2">
        <w:rPr>
          <w:noProof/>
        </w:rPr>
        <w:t>[113]</w:t>
      </w:r>
      <w:r w:rsidR="00D35323">
        <w:fldChar w:fldCharType="end"/>
      </w:r>
      <w:r w:rsidR="005B0D1C">
        <w:t xml:space="preserve"> and IPC-2221 </w:t>
      </w:r>
      <w:r w:rsidR="00D35323">
        <w:fldChar w:fldCharType="begin"/>
      </w:r>
      <w:r w:rsidR="00F429F2">
        <w:instrText xml:space="preserve"> ADDIN EN.CITE &lt;EndNote&gt;&lt;Cite&gt;&lt;Author&gt;IPC&lt;/Author&gt;&lt;Year&gt;2003&lt;/Year&gt;&lt;RecNum&gt;106&lt;/RecNum&gt;&lt;DisplayText&gt;[114]&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F429F2">
        <w:rPr>
          <w:noProof/>
        </w:rPr>
        <w:t>[114]</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82" w:name="_Toc44077146"/>
      <w:r>
        <w:t>Data Acquisition System Software</w:t>
      </w:r>
      <w:bookmarkEnd w:id="82"/>
    </w:p>
    <w:p w14:paraId="1C05139E" w14:textId="44C29D02" w:rsidR="00D96EA9" w:rsidRDefault="009125C2" w:rsidP="002E6F4B">
      <w:pPr>
        <w:spacing w:line="360" w:lineRule="auto"/>
        <w:ind w:left="360"/>
      </w:pPr>
      <w:r>
        <w:rPr>
          <w:noProof/>
          <w:lang w:eastAsia="en-AU"/>
        </w:rPr>
        <w:drawing>
          <wp:anchor distT="0" distB="0" distL="114300" distR="114300" simplePos="0" relativeHeight="251723776" behindDoc="0" locked="0" layoutInCell="1" allowOverlap="1" wp14:anchorId="4B289554" wp14:editId="517008F3">
            <wp:simplePos x="0" y="0"/>
            <wp:positionH relativeFrom="margin">
              <wp:posOffset>-311785</wp:posOffset>
            </wp:positionH>
            <wp:positionV relativeFrom="margin">
              <wp:posOffset>2956086</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4">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D96EA9">
        <w:t>The software for the ATmega328P on the Data Acquisition board establish</w:t>
      </w:r>
      <w:r w:rsidR="00000EBF">
        <w:t>es</w:t>
      </w:r>
      <w:r w:rsidR="00D96EA9">
        <w:t xml:space="preserve"> a connection with the ADS1299, set</w:t>
      </w:r>
      <w:r w:rsidR="00000EBF">
        <w:t>s</w:t>
      </w:r>
      <w:r w:rsidR="00D96EA9">
        <w:t xml:space="preserve"> up the ADS1299 for the required configuration, establish</w:t>
      </w:r>
      <w:r w:rsidR="00000EBF">
        <w:t>es</w:t>
      </w:r>
      <w:r w:rsidR="00D96EA9">
        <w:t xml:space="preserve"> a connection with the Bluetooth module, and facilitate</w:t>
      </w:r>
      <w:r w:rsidR="00000EBF">
        <w:t>s</w:t>
      </w:r>
      <w:r w:rsidR="00D96EA9">
        <w:t xml:space="preserve"> real-time data transfer between these two devices. </w:t>
      </w:r>
      <w:r>
        <w:t>An excerpt of t</w:t>
      </w:r>
      <w:r w:rsidR="00000EBF">
        <w:t xml:space="preserve">he documentation for the Data Acquisition Software is presented </w:t>
      </w:r>
      <w:r w:rsidR="00CD0FCB">
        <w:t xml:space="preserve">in </w:t>
      </w:r>
      <w:r w:rsidR="00CD0FCB">
        <w:fldChar w:fldCharType="begin"/>
      </w:r>
      <w:r w:rsidR="00CD0FCB">
        <w:instrText xml:space="preserve"> REF _Ref44059492 \h </w:instrText>
      </w:r>
      <w:r w:rsidR="00CD0FCB">
        <w:fldChar w:fldCharType="separate"/>
      </w:r>
      <w:r w:rsidR="00F17AAF">
        <w:t>Appendix D – Data Acquisition Software Documentation Excerpt</w:t>
      </w:r>
      <w:r w:rsidR="00CD0FCB">
        <w:fldChar w:fldCharType="end"/>
      </w:r>
      <w:r>
        <w:t xml:space="preserve">, and the complete version is hosted at </w:t>
      </w:r>
      <w:hyperlink r:id="rId45" w:history="1">
        <w:r w:rsidRPr="009125C2">
          <w:rPr>
            <w:rStyle w:val="Hyperlink"/>
          </w:rPr>
          <w:t>http://daq.netlify.app</w:t>
        </w:r>
      </w:hyperlink>
      <w:r w:rsidR="00000EBF">
        <w:t xml:space="preserve">. </w:t>
      </w:r>
      <w:r w:rsidR="00B62A84">
        <w:t xml:space="preserve">An overview of the software system is presented in </w:t>
      </w:r>
      <w:r w:rsidR="00B62A84">
        <w:fldChar w:fldCharType="begin"/>
      </w:r>
      <w:r w:rsidR="00B62A84">
        <w:instrText xml:space="preserve"> REF _Ref23792530 \h  \* MERGEFORMAT </w:instrText>
      </w:r>
      <w:r w:rsidR="00B62A84">
        <w:fldChar w:fldCharType="separate"/>
      </w:r>
      <w:r w:rsidR="00F17AAF">
        <w:t xml:space="preserve">Figure </w:t>
      </w:r>
      <w:r w:rsidR="00F17AAF">
        <w:rPr>
          <w:noProof/>
        </w:rPr>
        <w:t>30</w:t>
      </w:r>
      <w:r w:rsidR="00B62A84">
        <w:fldChar w:fldCharType="end"/>
      </w:r>
      <w:r w:rsidR="00B62A84">
        <w:t>.</w:t>
      </w:r>
    </w:p>
    <w:p w14:paraId="68653250" w14:textId="13892641" w:rsidR="00B62A84" w:rsidRDefault="00B62A84" w:rsidP="00D27260">
      <w:pPr>
        <w:pStyle w:val="Caption"/>
      </w:pPr>
      <w:bookmarkStart w:id="83" w:name="_Ref23792530"/>
      <w:r>
        <w:t xml:space="preserve">Figure </w:t>
      </w:r>
      <w:r w:rsidR="00291A0D">
        <w:fldChar w:fldCharType="begin"/>
      </w:r>
      <w:r w:rsidR="00291A0D">
        <w:instrText xml:space="preserve"> SEQ Figure \* ARABIC </w:instrText>
      </w:r>
      <w:r w:rsidR="00291A0D">
        <w:fldChar w:fldCharType="separate"/>
      </w:r>
      <w:r w:rsidR="00F17AAF">
        <w:rPr>
          <w:noProof/>
        </w:rPr>
        <w:t>30</w:t>
      </w:r>
      <w:r w:rsidR="00291A0D">
        <w:rPr>
          <w:noProof/>
        </w:rPr>
        <w:fldChar w:fldCharType="end"/>
      </w:r>
      <w:bookmarkEnd w:id="83"/>
      <w:r>
        <w:t xml:space="preserve"> - Software module interface diagram for the Data Acquisition board.</w:t>
      </w:r>
    </w:p>
    <w:p w14:paraId="7DD0C154" w14:textId="7CC0610D" w:rsidR="00287BE5" w:rsidRDefault="00287BE5" w:rsidP="00D27260">
      <w:pPr>
        <w:ind w:left="810"/>
      </w:pPr>
    </w:p>
    <w:p w14:paraId="5EFD78C0" w14:textId="73E12622" w:rsidR="008F79E6" w:rsidRDefault="00287BE5" w:rsidP="00414A84">
      <w:pPr>
        <w:pStyle w:val="Heading3"/>
        <w:numPr>
          <w:ilvl w:val="2"/>
          <w:numId w:val="25"/>
        </w:numPr>
        <w:spacing w:before="0"/>
        <w:ind w:left="1530"/>
      </w:pPr>
      <w:bookmarkStart w:id="84" w:name="_Toc44077147"/>
      <w:r>
        <w:t xml:space="preserve">SPI </w:t>
      </w:r>
      <w:r w:rsidR="00596FCD">
        <w:t>Timing Requirements</w:t>
      </w:r>
      <w:r>
        <w:t xml:space="preserve"> for ADS1299</w:t>
      </w:r>
      <w:bookmarkEnd w:id="84"/>
    </w:p>
    <w:p w14:paraId="6762F769" w14:textId="0BD380A6"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w:t>
      </w:r>
      <w:r w:rsidR="00D94BE1">
        <w:rPr>
          <w:iCs/>
        </w:rPr>
        <w:t>14</w:t>
      </w:r>
      <w:r w:rsidR="002D3AE2">
        <w:rPr>
          <w:iCs/>
        </w:rPr>
        <w:t>)</w:t>
      </w:r>
      <w:r w:rsidR="00596FCD">
        <w:rPr>
          <w:iCs/>
        </w:rPr>
        <w:t>,</w:t>
      </w:r>
      <w:r>
        <w:rPr>
          <w:iCs/>
        </w:rPr>
        <w:t xml:space="preserve"> from the ADS1299 datasheet </w:t>
      </w:r>
      <w:r>
        <w:rPr>
          <w:iCs/>
        </w:rPr>
        <w:fldChar w:fldCharType="begin"/>
      </w:r>
      <w:r w:rsidR="00F429F2">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F429F2">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91A0D"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5648" behindDoc="0" locked="0" layoutInCell="1" allowOverlap="1" wp14:anchorId="28CD18E5" wp14:editId="5019E2B0">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556B6E8B" w:rsidR="00B724CB" w:rsidRPr="00025F89" w:rsidRDefault="00B724CB"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7" type="#_x0000_t202" style="position:absolute;left:0;text-align:left;margin-left:381.25pt;margin-top:-29.25pt;width:57pt;height:23.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" filled="f" stroked="f" strokeweight=".5pt">
                <v:textbox>
                  <w:txbxContent>
                    <w:p w14:paraId="6CD4B605" w14:textId="556B6E8B" w:rsidR="00B724CB" w:rsidRPr="00025F89" w:rsidRDefault="00B724CB"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w:t>
      </w:r>
      <w:r w:rsidR="001B1E7B" w:rsidRPr="004C69FF">
        <w:rPr>
          <w:sz w:val="12"/>
          <w:szCs w:val="12"/>
        </w:rPr>
        <w:t xml:space="preserve"> </w:t>
      </w:r>
      <w:r w:rsidR="001B1E7B">
        <w:t>MHz, which easily meets the timing requirements.</w:t>
      </w:r>
    </w:p>
    <w:p w14:paraId="54B269D4" w14:textId="0BC808FB" w:rsidR="003F78B8" w:rsidRDefault="003F78B8" w:rsidP="00D27260">
      <w:pPr>
        <w:spacing w:line="360" w:lineRule="auto"/>
        <w:ind w:left="810"/>
      </w:pPr>
    </w:p>
    <w:p w14:paraId="58403882" w14:textId="7D7A04D4" w:rsidR="005970C3" w:rsidRDefault="00D063E3" w:rsidP="005970C3">
      <w:pPr>
        <w:spacing w:line="360" w:lineRule="auto"/>
        <w:ind w:left="810"/>
      </w:pPr>
      <w:r>
        <w:rPr>
          <w:noProof/>
        </w:rPr>
        <mc:AlternateContent>
          <mc:Choice Requires="wpg">
            <w:drawing>
              <wp:anchor distT="0" distB="0" distL="114300" distR="114300" simplePos="0" relativeHeight="252044288" behindDoc="0" locked="0" layoutInCell="1" allowOverlap="1" wp14:anchorId="41851DD6" wp14:editId="0C1A6863">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6"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B724CB" w:rsidRDefault="00B724CB"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B724CB" w:rsidRDefault="00B724CB"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B724CB" w:rsidRDefault="00B724CB"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B724CB" w:rsidRDefault="00B724CB"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B724CB" w:rsidRDefault="00B724CB"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8" style="position:absolute;left:0;text-align:left;margin-left:29.25pt;margin-top:102.1pt;width:366.3pt;height:145.85pt;z-index:252044288"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&#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">
                <v:shape id="Picture 410" o:spid="_x0000_s1179"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7" o:title=""/>
                </v:shape>
                <v:group id="Group 418" o:spid="_x0000_s1180"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1"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2"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3"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B724CB" w:rsidRDefault="00B724CB"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4"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5"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6"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7"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8"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B724CB" w:rsidRDefault="00B724CB"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89"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B724CB" w:rsidRDefault="00B724CB" w:rsidP="006277FA">
                        <w:pPr>
                          <w:jc w:val="right"/>
                        </w:pPr>
                        <m:oMathPara>
                          <m:oMath>
                            <m:r>
                              <w:rPr>
                                <w:rFonts w:ascii="Cambria Math" w:hAnsi="Cambria Math"/>
                              </w:rPr>
                              <m:t>SCLK</m:t>
                            </m:r>
                          </m:oMath>
                        </m:oMathPara>
                      </w:p>
                    </w:txbxContent>
                  </v:textbox>
                </v:shape>
                <v:shape id="Text Box 437" o:spid="_x0000_s1190"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B724CB" w:rsidRDefault="00B724CB" w:rsidP="006277FA">
                        <w:pPr>
                          <w:jc w:val="right"/>
                        </w:pPr>
                        <m:oMathPara>
                          <m:oMath>
                            <m:r>
                              <w:rPr>
                                <w:rFonts w:ascii="Cambria Math" w:hAnsi="Cambria Math"/>
                              </w:rPr>
                              <m:t>MOSI</m:t>
                            </m:r>
                          </m:oMath>
                        </m:oMathPara>
                      </w:p>
                    </w:txbxContent>
                  </v:textbox>
                </v:shape>
                <v:shape id="Text Box 438" o:spid="_x0000_s1191"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B724CB" w:rsidRDefault="00B724CB" w:rsidP="006277FA">
                        <w:pPr>
                          <w:jc w:val="right"/>
                        </w:pPr>
                        <m:oMathPara>
                          <m:oMath>
                            <m:r>
                              <w:rPr>
                                <w:rFonts w:ascii="Cambria Math" w:hAnsi="Cambria Math"/>
                              </w:rPr>
                              <m:t>MISO</m:t>
                            </m:r>
                          </m:oMath>
                        </m:oMathPara>
                      </w:p>
                    </w:txbxContent>
                  </v:textbox>
                </v:shape>
                <w10:wrap type="topAndBottom"/>
              </v:group>
            </w:pict>
          </mc:Fallback>
        </mc:AlternateContent>
      </w:r>
      <w:r w:rsidRPr="005970C3">
        <w:rPr>
          <w:noProof/>
        </w:rPr>
        <mc:AlternateContent>
          <mc:Choice Requires="wps">
            <w:drawing>
              <wp:anchor distT="0" distB="0" distL="114300" distR="114300" simplePos="0" relativeHeight="252049408" behindDoc="0" locked="0" layoutInCell="1" allowOverlap="1" wp14:anchorId="0D6B267E" wp14:editId="6C234766">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EF6AF33" id="Straight Connector 424"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w:rPr>
          <w:noProof/>
        </w:rPr>
        <mc:AlternateContent>
          <mc:Choice Requires="wps">
            <w:drawing>
              <wp:anchor distT="0" distB="0" distL="114300" distR="114300" simplePos="0" relativeHeight="252050432" behindDoc="0" locked="0" layoutInCell="1" allowOverlap="1" wp14:anchorId="25F307DF" wp14:editId="2076FF0E">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E2DF00A" id="Straight Connector 425"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3568" behindDoc="0" locked="0" layoutInCell="1" allowOverlap="1" wp14:anchorId="20994380" wp14:editId="10237E40">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30AB65" id="Straight Arrow Connector 426" o:spid="_x0000_s1026" type="#_x0000_t32" style="position:absolute;margin-left:243.65pt;margin-top:217.55pt;width:0;height:15.6pt;flip:y;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w:rPr>
          <w:noProof/>
        </w:rPr>
        <mc:AlternateContent>
          <mc:Choice Requires="wps">
            <w:drawing>
              <wp:anchor distT="0" distB="0" distL="114300" distR="114300" simplePos="0" relativeHeight="252048384" behindDoc="0" locked="0" layoutInCell="1" allowOverlap="1" wp14:anchorId="6D4D3E79" wp14:editId="3CAF1FA3">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34DE69F" id="Straight Connector 421"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2701D6F4" wp14:editId="255D8782">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71FF9EE" id="Straight Connector 412"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5312" behindDoc="0" locked="0" layoutInCell="1" allowOverlap="1" wp14:anchorId="76FBE88F" wp14:editId="10245128">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C9D0D6F" id="Straight Connector 411" o:spid="_x0000_s1026" style="position:absolute;z-index:252045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w:rPr>
          <w:noProof/>
        </w:rPr>
        <mc:AlternateContent>
          <mc:Choice Requires="wps">
            <w:drawing>
              <wp:anchor distT="0" distB="0" distL="114300" distR="114300" simplePos="0" relativeHeight="252047360" behindDoc="0" locked="0" layoutInCell="1" allowOverlap="1" wp14:anchorId="13B1A21C" wp14:editId="5C4A3795">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743DA6D" id="Straight Connector 420"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F17AAF">
        <w:t xml:space="preserve">Figure </w:t>
      </w:r>
      <w:r w:rsidR="00F17AAF">
        <w:rPr>
          <w:noProof/>
        </w:rPr>
        <w:t>31</w:t>
      </w:r>
      <w:r w:rsidR="005970C3">
        <w:fldChar w:fldCharType="end"/>
      </w:r>
      <w:r w:rsidR="002F1D72">
        <w:t>.</w:t>
      </w:r>
    </w:p>
    <w:p w14:paraId="60AFB571" w14:textId="76B02BE1" w:rsidR="005970C3" w:rsidRDefault="005970C3" w:rsidP="00614766">
      <w:pPr>
        <w:pStyle w:val="Caption"/>
      </w:pPr>
      <w:bookmarkStart w:id="85" w:name="_Ref43730158"/>
      <w:r>
        <w:t xml:space="preserve">Figure </w:t>
      </w:r>
      <w:r w:rsidR="00291A0D">
        <w:fldChar w:fldCharType="begin"/>
      </w:r>
      <w:r w:rsidR="00291A0D">
        <w:instrText xml:space="preserve"> SEQ Figure \* ARABIC </w:instrText>
      </w:r>
      <w:r w:rsidR="00291A0D">
        <w:fldChar w:fldCharType="separate"/>
      </w:r>
      <w:r w:rsidR="00F17AAF">
        <w:rPr>
          <w:noProof/>
        </w:rPr>
        <w:t>31</w:t>
      </w:r>
      <w:r w:rsidR="00291A0D">
        <w:rPr>
          <w:noProof/>
        </w:rPr>
        <w:fldChar w:fldCharType="end"/>
      </w:r>
      <w:bookmarkEnd w:id="85"/>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sidR="00F429F2">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6" w:name="_Ref43731379"/>
      <w:bookmarkStart w:id="87" w:name="_Toc44077148"/>
      <w:r>
        <w:t>Configuring and Operating ADS1299</w:t>
      </w:r>
      <w:bookmarkEnd w:id="86"/>
      <w:bookmarkEnd w:id="87"/>
    </w:p>
    <w:p w14:paraId="42F13E4F" w14:textId="6E04790E" w:rsidR="00287BE5" w:rsidRDefault="00287BE5" w:rsidP="002E6F4B">
      <w:pPr>
        <w:spacing w:line="360" w:lineRule="auto"/>
        <w:ind w:left="810"/>
      </w:pPr>
      <w:r>
        <w:t xml:space="preserve">The ADS1299 is an extremely versatile biosignal analog front end. To configure its many parameters, </w:t>
      </w:r>
      <w:r w:rsidR="00600418">
        <w:t>there are</w:t>
      </w:r>
      <w:r>
        <w:t xml:space="preserve"> several configuration registers that must be set </w:t>
      </w:r>
      <w:r>
        <w:lastRenderedPageBreak/>
        <w:t xml:space="preserve">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7AD66FC8" w:rsidR="007100D0" w:rsidRDefault="007100D0" w:rsidP="00D27260">
      <w:pPr>
        <w:spacing w:line="360" w:lineRule="auto"/>
        <w:ind w:left="810"/>
      </w:pPr>
    </w:p>
    <w:p w14:paraId="11204A85" w14:textId="5744C6FD" w:rsidR="00F857F5" w:rsidRDefault="00600418" w:rsidP="002E6F4B">
      <w:pPr>
        <w:spacing w:line="360" w:lineRule="auto"/>
        <w:ind w:left="810"/>
      </w:pPr>
      <w:r w:rsidRPr="00056B50">
        <w:rPr>
          <w:noProof/>
        </w:rPr>
        <w:drawing>
          <wp:anchor distT="0" distB="0" distL="114300" distR="114300" simplePos="0" relativeHeight="251608064" behindDoc="0" locked="0" layoutInCell="1" allowOverlap="1" wp14:anchorId="162B052C" wp14:editId="799CD74F">
            <wp:simplePos x="0" y="0"/>
            <wp:positionH relativeFrom="margin">
              <wp:posOffset>502920</wp:posOffset>
            </wp:positionH>
            <wp:positionV relativeFrom="margin">
              <wp:posOffset>2577836</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590F8E">
        <w:fldChar w:fldCharType="begin"/>
      </w:r>
      <w:r w:rsidR="00590F8E">
        <w:instrText xml:space="preserve"> REF _Ref23792682 \h </w:instrText>
      </w:r>
      <w:r w:rsidR="002E6F4B">
        <w:instrText xml:space="preserve"> \* MERGEFORMAT </w:instrText>
      </w:r>
      <w:r w:rsidR="00590F8E">
        <w:fldChar w:fldCharType="separate"/>
      </w:r>
      <w:r w:rsidR="00F17AAF" w:rsidRPr="00056B50">
        <w:t xml:space="preserve">Figure </w:t>
      </w:r>
      <w:r w:rsidR="00F17AAF">
        <w:rPr>
          <w:noProof/>
        </w:rPr>
        <w:t>32</w:t>
      </w:r>
      <w:r w:rsidR="00590F8E">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rsidR="00590F8E">
        <w:fldChar w:fldCharType="begin"/>
      </w:r>
      <w:r w:rsidR="00590F8E">
        <w:instrText xml:space="preserve"> REF _Ref23792682 \h </w:instrText>
      </w:r>
      <w:r w:rsidR="002E6F4B">
        <w:instrText xml:space="preserve"> \* MERGEFORMAT </w:instrText>
      </w:r>
      <w:r w:rsidR="00590F8E">
        <w:fldChar w:fldCharType="separate"/>
      </w:r>
      <w:r w:rsidR="00F17AAF" w:rsidRPr="00056B50">
        <w:t xml:space="preserve">Figure </w:t>
      </w:r>
      <w:r w:rsidR="00F17AAF">
        <w:rPr>
          <w:noProof/>
        </w:rPr>
        <w:t>32</w:t>
      </w:r>
      <w:r w:rsidR="00590F8E">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67D369B4" w:rsidR="00F857F5" w:rsidRPr="00056B50" w:rsidRDefault="00F857F5" w:rsidP="00F857F5">
      <w:pPr>
        <w:pStyle w:val="Caption"/>
      </w:pPr>
      <w:bookmarkStart w:id="88" w:name="_Ref23792682"/>
      <w:r w:rsidRPr="00056B50">
        <w:t xml:space="preserve">Figure </w:t>
      </w:r>
      <w:r w:rsidR="00291A0D">
        <w:fldChar w:fldCharType="begin"/>
      </w:r>
      <w:r w:rsidR="00291A0D">
        <w:instrText xml:space="preserve"> SEQ Figure \* ARABIC </w:instrText>
      </w:r>
      <w:r w:rsidR="00291A0D">
        <w:fldChar w:fldCharType="separate"/>
      </w:r>
      <w:r w:rsidR="00F17AAF">
        <w:rPr>
          <w:noProof/>
        </w:rPr>
        <w:t>32</w:t>
      </w:r>
      <w:r w:rsidR="00291A0D">
        <w:rPr>
          <w:noProof/>
        </w:rPr>
        <w:fldChar w:fldCharType="end"/>
      </w:r>
      <w:bookmarkEnd w:id="88"/>
      <w:r w:rsidRPr="00056B50">
        <w:t xml:space="preserve"> </w:t>
      </w:r>
      <w:r>
        <w:t>–</w:t>
      </w:r>
      <w:r w:rsidRPr="00056B50">
        <w:t xml:space="preserve"> ADS1299 configuration flowchart.</w:t>
      </w:r>
    </w:p>
    <w:p w14:paraId="27B56AF8" w14:textId="794B9B54"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F17AAF">
        <w:t xml:space="preserve">Figure </w:t>
      </w:r>
      <w:r w:rsidR="00F17AAF">
        <w:rPr>
          <w:noProof/>
        </w:rPr>
        <w:t>33</w:t>
      </w:r>
      <w:r w:rsidR="003A448B">
        <w:fldChar w:fldCharType="end"/>
      </w:r>
      <w:r>
        <w:t xml:space="preserve">. </w:t>
      </w:r>
      <w:r w:rsidR="008073F4">
        <w:t>When the DRDY pin goes LOW</w:t>
      </w:r>
      <w:r>
        <w:t xml:space="preserve"> (</w:t>
      </w:r>
      <w:r w:rsidR="003A448B">
        <w:fldChar w:fldCharType="begin"/>
      </w:r>
      <w:r w:rsidR="003A448B">
        <w:instrText xml:space="preserve"> REF _Ref43730888 \h </w:instrText>
      </w:r>
      <w:r w:rsidR="003A448B">
        <w:fldChar w:fldCharType="separate"/>
      </w:r>
      <w:r w:rsidR="00F17AAF">
        <w:t xml:space="preserve">Figure </w:t>
      </w:r>
      <w:r w:rsidR="00F17AAF">
        <w:rPr>
          <w:noProof/>
        </w:rPr>
        <w:t>33</w:t>
      </w:r>
      <w:r w:rsidR="003A448B">
        <w:fldChar w:fldCharType="end"/>
      </w:r>
      <w:r>
        <w:t xml:space="preserve"> Event 1)</w:t>
      </w:r>
      <w:r w:rsidR="008073F4">
        <w:t>, there is 1 sample of data in the output shift register. The RDATA command can be used to retrieve the data</w:t>
      </w:r>
      <w:r>
        <w:t xml:space="preserve"> </w:t>
      </w:r>
      <w:r>
        <w:lastRenderedPageBreak/>
        <w:t>(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023E8E27" w:rsidR="00F857F5" w:rsidRDefault="0044476E" w:rsidP="00F857F5">
      <w:pPr>
        <w:pStyle w:val="Caption"/>
      </w:pPr>
      <w:bookmarkStart w:id="89" w:name="_Ref43730888"/>
      <w:r>
        <w:rPr>
          <w:noProof/>
        </w:rPr>
        <mc:AlternateContent>
          <mc:Choice Requires="wpg">
            <w:drawing>
              <wp:anchor distT="0" distB="0" distL="114300" distR="114300" simplePos="0" relativeHeight="252085248" behindDoc="0" locked="0" layoutInCell="1" allowOverlap="1" wp14:anchorId="1B14A643" wp14:editId="7BA10B94">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B724CB" w:rsidRPr="003A448B" w:rsidRDefault="00B724CB"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B724CB" w:rsidRPr="003A448B" w:rsidRDefault="00B724CB"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B724CB" w:rsidRPr="003A448B" w:rsidRDefault="00B724CB"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B724CB" w:rsidRPr="003A448B" w:rsidRDefault="00B724CB"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B724CB" w:rsidRPr="003A448B" w:rsidRDefault="00B724CB"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B724CB" w:rsidRDefault="00B724CB"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B724CB" w:rsidRDefault="00B724CB"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B724CB" w:rsidRDefault="00B724CB"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B724CB" w:rsidRDefault="00B724CB"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B724CB" w:rsidRDefault="00B724CB"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B724CB" w:rsidRDefault="00B724CB" w:rsidP="0044476E">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2" style="position:absolute;left:0;text-align:left;margin-left:-20.2pt;margin-top:.25pt;width:458.7pt;height:175.2pt;z-index:252085248"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">
                <v:group id="Group 466" o:spid="_x0000_s1193"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4"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5"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50" o:title=""/>
                    </v:shape>
                    <v:group id="Group 443" o:spid="_x0000_s1196"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7"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8"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B724CB" w:rsidRPr="003A448B" w:rsidRDefault="00B724CB" w:rsidP="003A448B">
                              <w:pPr>
                                <w:jc w:val="center"/>
                                <w:rPr>
                                  <w:lang w:val="en-US"/>
                                </w:rPr>
                              </w:pPr>
                              <w:r>
                                <w:rPr>
                                  <w:lang w:val="en-US"/>
                                </w:rPr>
                                <w:t>1</w:t>
                              </w:r>
                            </w:p>
                          </w:txbxContent>
                        </v:textbox>
                      </v:shape>
                    </v:group>
                    <v:shape id="Straight Arrow Connector 444" o:spid="_x0000_s1199"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0"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1"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2"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B724CB" w:rsidRPr="003A448B" w:rsidRDefault="00B724CB" w:rsidP="003A448B">
                              <w:pPr>
                                <w:jc w:val="center"/>
                                <w:rPr>
                                  <w:lang w:val="en-US"/>
                                </w:rPr>
                              </w:pPr>
                              <w:r>
                                <w:rPr>
                                  <w:lang w:val="en-US"/>
                                </w:rPr>
                                <w:t>2</w:t>
                              </w:r>
                            </w:p>
                          </w:txbxContent>
                        </v:textbox>
                      </v:shape>
                    </v:group>
                    <v:shape id="Straight Arrow Connector 448" o:spid="_x0000_s1203"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4"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5"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6"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B724CB" w:rsidRPr="003A448B" w:rsidRDefault="00B724CB" w:rsidP="00515A96">
                              <w:pPr>
                                <w:jc w:val="center"/>
                                <w:rPr>
                                  <w:lang w:val="en-US"/>
                                </w:rPr>
                              </w:pPr>
                              <w:r>
                                <w:rPr>
                                  <w:lang w:val="en-US"/>
                                </w:rPr>
                                <w:t>3</w:t>
                              </w:r>
                            </w:p>
                          </w:txbxContent>
                        </v:textbox>
                      </v:shape>
                    </v:group>
                    <v:shape id="Straight Arrow Connector 452" o:spid="_x0000_s1207"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8"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09"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0"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B724CB" w:rsidRPr="003A448B" w:rsidRDefault="00B724CB" w:rsidP="00515A96">
                              <w:pPr>
                                <w:jc w:val="center"/>
                                <w:rPr>
                                  <w:lang w:val="en-US"/>
                                </w:rPr>
                              </w:pPr>
                              <w:r>
                                <w:rPr>
                                  <w:lang w:val="en-US"/>
                                </w:rPr>
                                <w:t>4</w:t>
                              </w:r>
                            </w:p>
                          </w:txbxContent>
                        </v:textbox>
                      </v:shape>
                    </v:group>
                    <v:shape id="Straight Arrow Connector 456" o:spid="_x0000_s1211"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2"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3"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4"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B724CB" w:rsidRPr="003A448B" w:rsidRDefault="00B724CB" w:rsidP="00515A96">
                              <w:pPr>
                                <w:jc w:val="center"/>
                                <w:rPr>
                                  <w:lang w:val="en-US"/>
                                </w:rPr>
                              </w:pPr>
                              <w:r>
                                <w:rPr>
                                  <w:lang w:val="en-US"/>
                                </w:rPr>
                                <w:t>5</w:t>
                              </w:r>
                            </w:p>
                          </w:txbxContent>
                        </v:textbox>
                      </v:shape>
                    </v:group>
                    <v:shape id="Straight Arrow Connector 463" o:spid="_x0000_s1215"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6"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7"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B724CB" w:rsidRDefault="00B724CB" w:rsidP="0044476E">
                        <m:oMathPara>
                          <m:oMath>
                            <m:r>
                              <w:rPr>
                                <w:rFonts w:ascii="Cambria Math" w:hAnsi="Cambria Math"/>
                              </w:rPr>
                              <m:t>START</m:t>
                            </m:r>
                          </m:oMath>
                        </m:oMathPara>
                      </w:p>
                    </w:txbxContent>
                  </v:textbox>
                </v:shape>
                <v:shape id="Text Box 468" o:spid="_x0000_s1218"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B724CB" w:rsidRDefault="00B724CB"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19"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B724CB" w:rsidRDefault="00B724CB"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0"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B724CB" w:rsidRDefault="00B724CB" w:rsidP="0044476E">
                        <m:oMathPara>
                          <m:oMath>
                            <m:r>
                              <w:rPr>
                                <w:rFonts w:ascii="Cambria Math" w:hAnsi="Cambria Math"/>
                              </w:rPr>
                              <m:t>SCLK</m:t>
                            </m:r>
                          </m:oMath>
                        </m:oMathPara>
                      </w:p>
                    </w:txbxContent>
                  </v:textbox>
                </v:shape>
                <v:shape id="Text Box 471" o:spid="_x0000_s1221"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B724CB" w:rsidRDefault="00B724CB" w:rsidP="0044476E">
                        <m:oMathPara>
                          <m:oMath>
                            <m:r>
                              <w:rPr>
                                <w:rFonts w:ascii="Cambria Math" w:hAnsi="Cambria Math"/>
                              </w:rPr>
                              <m:t>MOSI</m:t>
                            </m:r>
                          </m:oMath>
                        </m:oMathPara>
                      </w:p>
                    </w:txbxContent>
                  </v:textbox>
                </v:shape>
                <v:shape id="Text Box 472" o:spid="_x0000_s1222"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B724CB" w:rsidRDefault="00B724CB" w:rsidP="0044476E">
                        <m:oMathPara>
                          <m:oMath>
                            <m:r>
                              <w:rPr>
                                <w:rFonts w:ascii="Cambria Math" w:hAnsi="Cambria Math"/>
                              </w:rPr>
                              <m:t>MISO</m:t>
                            </m:r>
                          </m:oMath>
                        </m:oMathPara>
                      </w:p>
                    </w:txbxContent>
                  </v:textbox>
                </v:shape>
                <w10:wrap type="topAndBottom"/>
              </v:group>
            </w:pict>
          </mc:Fallback>
        </mc:AlternateContent>
      </w:r>
      <w:r w:rsidR="00F857F5">
        <w:t xml:space="preserve">Figure </w:t>
      </w:r>
      <w:r w:rsidR="00291A0D">
        <w:fldChar w:fldCharType="begin"/>
      </w:r>
      <w:r w:rsidR="00291A0D">
        <w:instrText xml:space="preserve"> SEQ Figure \* ARABIC </w:instrText>
      </w:r>
      <w:r w:rsidR="00291A0D">
        <w:fldChar w:fldCharType="separate"/>
      </w:r>
      <w:r w:rsidR="00F17AAF">
        <w:rPr>
          <w:noProof/>
        </w:rPr>
        <w:t>33</w:t>
      </w:r>
      <w:r w:rsidR="00291A0D">
        <w:rPr>
          <w:noProof/>
        </w:rPr>
        <w:fldChar w:fldCharType="end"/>
      </w:r>
      <w:bookmarkEnd w:id="89"/>
      <w:r w:rsidR="00F857F5">
        <w:t xml:space="preserve"> – A timing diagram </w:t>
      </w:r>
      <w:r w:rsidR="001D1510">
        <w:t xml:space="preserve">from </w:t>
      </w:r>
      <w:r w:rsidR="001D1510">
        <w:fldChar w:fldCharType="begin"/>
      </w:r>
      <w:r w:rsidR="00F429F2">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1D1510">
        <w:fldChar w:fldCharType="separate"/>
      </w:r>
      <w:r w:rsidR="00F429F2">
        <w:rPr>
          <w:noProof/>
        </w:rPr>
        <w:t>[57]</w:t>
      </w:r>
      <w:r w:rsidR="001D1510">
        <w:fldChar w:fldCharType="end"/>
      </w:r>
      <w:r w:rsidR="001D1510">
        <w:t xml:space="preserve"> </w:t>
      </w:r>
      <w:r w:rsidR="00F857F5">
        <w:t xml:space="preserve">showing </w:t>
      </w:r>
      <w:r>
        <w:t xml:space="preserve">the Events outlined in Section </w:t>
      </w:r>
      <w:r>
        <w:fldChar w:fldCharType="begin"/>
      </w:r>
      <w:r>
        <w:instrText xml:space="preserve"> REF _Ref43731379 \r \h </w:instrText>
      </w:r>
      <w:r>
        <w:fldChar w:fldCharType="separate"/>
      </w:r>
      <w:r w:rsidR="00F17AAF">
        <w:t>4.3.2</w:t>
      </w:r>
      <w:r>
        <w:fldChar w:fldCharType="end"/>
      </w:r>
      <w:r>
        <w:t>.</w:t>
      </w:r>
    </w:p>
    <w:p w14:paraId="27B2A501" w14:textId="77A8AFCE"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t>
      </w:r>
      <w:proofErr w:type="gramStart"/>
      <w:r>
        <w:t>was</w:t>
      </w:r>
      <w:proofErr w:type="gramEnd"/>
      <w:r>
        <w:t xml:space="preserve">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F17AAF" w:rsidRPr="00056B50">
        <w:t xml:space="preserve">Table </w:t>
      </w:r>
      <w:r w:rsidR="00F17AAF">
        <w:rPr>
          <w:noProof/>
        </w:rPr>
        <w:t>7</w:t>
      </w:r>
      <w:r w:rsidR="00B62A84">
        <w:fldChar w:fldCharType="end"/>
      </w:r>
      <w:r w:rsidR="00B62A84">
        <w:t>.</w:t>
      </w:r>
    </w:p>
    <w:p w14:paraId="7343A85B" w14:textId="77777777" w:rsidR="00B62A84" w:rsidRDefault="00B62A84" w:rsidP="00B62A84">
      <w:pPr>
        <w:spacing w:line="360" w:lineRule="auto"/>
        <w:ind w:left="810"/>
      </w:pPr>
    </w:p>
    <w:p w14:paraId="5A6C6C8E" w14:textId="637ABAE8" w:rsidR="00B62A84" w:rsidRPr="00056B50" w:rsidRDefault="00B62A84" w:rsidP="00B62A84">
      <w:pPr>
        <w:pStyle w:val="Caption"/>
      </w:pPr>
      <w:bookmarkStart w:id="90" w:name="_Ref42115689"/>
      <w:r w:rsidRPr="00056B50">
        <w:t xml:space="preserve">Table </w:t>
      </w:r>
      <w:r w:rsidR="00291A0D">
        <w:fldChar w:fldCharType="begin"/>
      </w:r>
      <w:r w:rsidR="00291A0D">
        <w:instrText xml:space="preserve"> SEQ Table \* ARABIC </w:instrText>
      </w:r>
      <w:r w:rsidR="00291A0D">
        <w:fldChar w:fldCharType="separate"/>
      </w:r>
      <w:r w:rsidR="00F17AAF">
        <w:rPr>
          <w:noProof/>
        </w:rPr>
        <w:t>7</w:t>
      </w:r>
      <w:r w:rsidR="00291A0D">
        <w:rPr>
          <w:noProof/>
        </w:rPr>
        <w:fldChar w:fldCharType="end"/>
      </w:r>
      <w:bookmarkEnd w:id="90"/>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130"/>
        <w:gridCol w:w="1385"/>
      </w:tblGrid>
      <w:tr w:rsidR="00B62A84" w14:paraId="18B40D76" w14:textId="77777777" w:rsidTr="00BC38B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13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38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BC38B2">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proofErr w:type="spellStart"/>
            <w:r w:rsidRPr="00000EBF">
              <w:rPr>
                <w:b w:val="0"/>
                <w:bCs w:val="0"/>
              </w:rPr>
              <w:t>SPI</w:t>
            </w:r>
            <w:r>
              <w:rPr>
                <w:b w:val="0"/>
                <w:bCs w:val="0"/>
              </w:rPr>
              <w:t>.transfer</w:t>
            </w:r>
            <w:proofErr w:type="spellEnd"/>
            <w:r>
              <w:rPr>
                <w:b w:val="0"/>
                <w:bCs w:val="0"/>
              </w:rPr>
              <w:t>(0x08)</w:t>
            </w:r>
          </w:p>
        </w:tc>
        <w:tc>
          <w:tcPr>
            <w:tcW w:w="513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w:t>
            </w:r>
            <w:proofErr w:type="gramStart"/>
            <w:r>
              <w:t>command(</w:t>
            </w:r>
            <w:proofErr w:type="gramEnd"/>
            <w:r>
              <w:t>START)</w:t>
            </w:r>
          </w:p>
        </w:tc>
        <w:tc>
          <w:tcPr>
            <w:tcW w:w="1385" w:type="dxa"/>
          </w:tcPr>
          <w:p w14:paraId="7BA61563"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BC38B2">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lastRenderedPageBreak/>
              <w:t>SPI.transfer16(0x4500)</w:t>
            </w:r>
          </w:p>
          <w:p w14:paraId="5A0D1992" w14:textId="77777777" w:rsidR="00B62A84" w:rsidRDefault="00B62A84" w:rsidP="001D719C">
            <w:pPr>
              <w:jc w:val="center"/>
            </w:pPr>
            <w:proofErr w:type="spellStart"/>
            <w:r>
              <w:rPr>
                <w:b w:val="0"/>
                <w:bCs w:val="0"/>
              </w:rPr>
              <w:t>SPI.transfer</w:t>
            </w:r>
            <w:proofErr w:type="spellEnd"/>
            <w:r>
              <w:rPr>
                <w:b w:val="0"/>
                <w:bCs w:val="0"/>
              </w:rPr>
              <w:t xml:space="preserve">(0x21) </w:t>
            </w:r>
          </w:p>
        </w:tc>
        <w:tc>
          <w:tcPr>
            <w:tcW w:w="513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w:t>
            </w:r>
            <w:proofErr w:type="gramStart"/>
            <w:r>
              <w:t>gain(</w:t>
            </w:r>
            <w:proofErr w:type="gramEnd"/>
            <w:r>
              <w:t>CH1, PGA4)</w:t>
            </w:r>
          </w:p>
        </w:tc>
        <w:tc>
          <w:tcPr>
            <w:tcW w:w="1385" w:type="dxa"/>
          </w:tcPr>
          <w:p w14:paraId="286D16A6" w14:textId="77777777" w:rsidR="00B62A84" w:rsidRDefault="00B62A84" w:rsidP="00BC38B2">
            <w:pPr>
              <w:jc w:val="left"/>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BC38B2">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t>SPI.transfer16(0x5700)</w:t>
            </w:r>
          </w:p>
          <w:p w14:paraId="2F713423" w14:textId="77777777" w:rsidR="00B62A84" w:rsidRDefault="00B62A84" w:rsidP="001D719C">
            <w:pPr>
              <w:jc w:val="center"/>
            </w:pPr>
            <w:proofErr w:type="spellStart"/>
            <w:r>
              <w:rPr>
                <w:b w:val="0"/>
                <w:bCs w:val="0"/>
              </w:rPr>
              <w:t>SPI.transfer</w:t>
            </w:r>
            <w:proofErr w:type="spellEnd"/>
            <w:r>
              <w:rPr>
                <w:b w:val="0"/>
                <w:bCs w:val="0"/>
              </w:rPr>
              <w:t>(0x08)</w:t>
            </w:r>
          </w:p>
        </w:tc>
        <w:tc>
          <w:tcPr>
            <w:tcW w:w="513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w:t>
            </w:r>
            <w:proofErr w:type="gramStart"/>
            <w:r w:rsidRPr="00697334">
              <w:t>mode(</w:t>
            </w:r>
            <w:proofErr w:type="gramEnd"/>
            <w:r w:rsidRPr="00697334">
              <w:rPr>
                <w:color w:val="000000"/>
                <w:shd w:val="clear" w:color="auto" w:fill="FFFFFF"/>
              </w:rPr>
              <w:t>SINGLE_SHOT) </w:t>
            </w:r>
          </w:p>
        </w:tc>
        <w:tc>
          <w:tcPr>
            <w:tcW w:w="1385" w:type="dxa"/>
          </w:tcPr>
          <w:p w14:paraId="3E685252" w14:textId="77777777" w:rsidR="00B62A84" w:rsidRDefault="00B62A84" w:rsidP="00BC38B2">
            <w:pPr>
              <w:jc w:val="left"/>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3FF775CB" w14:textId="2C262818" w:rsidR="00697334" w:rsidRDefault="00697334" w:rsidP="003C31EF">
      <w:pPr>
        <w:spacing w:line="360" w:lineRule="auto"/>
        <w:ind w:left="810"/>
      </w:pPr>
      <w:r>
        <w:t xml:space="preserve">The MCU holds information about each register in a Register Array. Each register is represented by a structure, containing information such as a unique enumerated </w:t>
      </w:r>
      <w:r w:rsidR="00E656A2">
        <w:t>Reg_</w:t>
      </w:r>
      <w:r>
        <w:t xml:space="preserve">ID, the register’s default value, a read-only flag, etc. It is desirable to structure the C++ code in such a way as to ensure that if the number of registers changes, patterns such as </w:t>
      </w:r>
      <w:proofErr w:type="gramStart"/>
      <w:r>
        <w:t>loops</w:t>
      </w:r>
      <w:proofErr w:type="gramEnd"/>
      <w:r>
        <w:t xml:space="preserve">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91" w:name="_Ref42370284"/>
      <w:bookmarkStart w:id="92" w:name="_Toc44077149"/>
      <w:r>
        <w:t>Processing and Transmission</w:t>
      </w:r>
      <w:bookmarkEnd w:id="91"/>
      <w:bookmarkEnd w:id="92"/>
    </w:p>
    <w:p w14:paraId="77C52ADC" w14:textId="6AAD2051" w:rsidR="00590F8E" w:rsidRDefault="00590F8E" w:rsidP="003C31EF">
      <w:pPr>
        <w:spacing w:line="360" w:lineRule="auto"/>
        <w:ind w:left="810"/>
      </w:pPr>
      <w:r>
        <w:t xml:space="preserve">The data from the ADS1299 </w:t>
      </w:r>
      <w:r w:rsidR="00E656A2">
        <w:t>is</w:t>
      </w:r>
      <w:r>
        <w:t xml:space="preserve"> sent over the UART serial bus to the Bluetooth module, where it will be transmitted to the Classification and Control board. </w:t>
      </w:r>
      <w:r w:rsidR="003C31EF">
        <w:t xml:space="preserve">Bluetooth was selected as there are readily available, low cost commercial modules available, and a wireless protocol enables total electrical isolation of the head-based </w:t>
      </w:r>
      <w:r w:rsidR="003C31EF">
        <w:lastRenderedPageBreak/>
        <w:t>unit from the arm. This reduces the risk of electric shock to the user.</w:t>
      </w:r>
      <w:r w:rsidR="00B62A84">
        <w:t xml:space="preserve"> The data </w:t>
      </w:r>
      <w:r w:rsidR="009A3997">
        <w:t xml:space="preserve">is </w:t>
      </w:r>
      <w:r w:rsidR="00B62A84">
        <w:t xml:space="preserve">processed into 9 32-bit integers. The first integer contains the sample ID, a sequential number, starting at 1. A sample ID of 0 will correspond to an error. The next 8 32-bit integers </w:t>
      </w:r>
      <w:r w:rsidR="009A3997">
        <w:t>are</w:t>
      </w:r>
      <w:r w:rsidR="00B62A84">
        <w:t xml:space="preserve">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3" w:name="_Toc44077150"/>
      <w:r>
        <w:t>Classification and Control Hardware</w:t>
      </w:r>
      <w:bookmarkEnd w:id="93"/>
    </w:p>
    <w:p w14:paraId="4847747A" w14:textId="70ED26F0" w:rsidR="00A05B90" w:rsidRDefault="008F0CA7" w:rsidP="00B62A84">
      <w:pPr>
        <w:spacing w:line="360" w:lineRule="auto"/>
        <w:ind w:left="360"/>
      </w:pPr>
      <w:r>
        <w:t>The</w:t>
      </w:r>
      <w:r w:rsidR="00E564DE">
        <w:t xml:space="preserve"> feature extraction and classification </w:t>
      </w:r>
      <w:r w:rsidR="00281A66">
        <w:t xml:space="preserve">method </w:t>
      </w:r>
      <w:proofErr w:type="gramStart"/>
      <w:r>
        <w:t>was</w:t>
      </w:r>
      <w:proofErr w:type="gramEnd"/>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F429F2">
        <w:instrText xml:space="preserve"> ADDIN EN.CITE &lt;EndNote&gt;&lt;Cite&gt;&lt;Author&gt;Thornton&lt;/Author&gt;&lt;Year&gt;2016&lt;/Year&gt;&lt;RecNum&gt;76&lt;/RecNum&gt;&lt;DisplayText&gt;[115]&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F429F2">
        <w:rPr>
          <w:noProof/>
        </w:rPr>
        <w:t>[115]</w:t>
      </w:r>
      <w:r w:rsidR="00472E32">
        <w:fldChar w:fldCharType="end"/>
      </w:r>
      <w:r w:rsidR="00D948C1">
        <w:t xml:space="preserve">. </w:t>
      </w:r>
      <w:r w:rsidR="00403024">
        <w:t>Similarly, the 168</w:t>
      </w:r>
      <w:r w:rsidR="00883E17" w:rsidRPr="00883E17">
        <w:rPr>
          <w:sz w:val="12"/>
          <w:szCs w:val="12"/>
        </w:rPr>
        <w:t xml:space="preserve"> </w:t>
      </w:r>
      <w:r w:rsidR="00403024">
        <w:t xml:space="preserve">MHz clock speed will be sufficient to </w:t>
      </w:r>
      <w:r w:rsidR="00297FB6">
        <w:t xml:space="preserve">apply the DCT and classify the signal online. There is significant documentation to accompany this chip, which </w:t>
      </w:r>
      <w:r w:rsidR="00883E17">
        <w:t>served</w:t>
      </w:r>
      <w:r w:rsidR="00297FB6">
        <w:t xml:space="preserve"> to reduce design complexity. </w:t>
      </w:r>
    </w:p>
    <w:p w14:paraId="2E7F4F0B" w14:textId="799BA0CF" w:rsidR="008F0CA7" w:rsidRDefault="008F0CA7" w:rsidP="00500D75">
      <w:pPr>
        <w:ind w:left="360"/>
      </w:pPr>
    </w:p>
    <w:p w14:paraId="063431B0" w14:textId="4F0B80C9" w:rsidR="008F0CA7" w:rsidRDefault="008F0CA7" w:rsidP="003C31EF">
      <w:pPr>
        <w:spacing w:line="360" w:lineRule="auto"/>
        <w:ind w:left="360"/>
      </w:pPr>
      <w:r>
        <w:t xml:space="preserve">The STM32 chip </w:t>
      </w:r>
      <w:r w:rsidR="00883E17">
        <w:t>is</w:t>
      </w:r>
      <w:r>
        <w:t xml:space="preserve"> first provided</w:t>
      </w:r>
      <w:r w:rsidR="00883E17">
        <w:t xml:space="preserve"> with</w:t>
      </w:r>
      <w:r>
        <w:t xml:space="preserve"> the classification vector determined by the linear SVM model in Matlab using the USB interface. This vector </w:t>
      </w:r>
      <w:r w:rsidR="00883E17">
        <w:t>is</w:t>
      </w:r>
      <w:r>
        <w:t xml:space="preserve"> saved in memory, and subsequent feature vectors will be compared to this vector to determine the class of the observation. </w:t>
      </w:r>
      <w:r w:rsidR="00281A66">
        <w:t xml:space="preserve">Once the classification vector has been received, the STM32 </w:t>
      </w:r>
      <w:r w:rsidR="00883E17">
        <w:t>reads</w:t>
      </w:r>
      <w:r w:rsidR="00281A66">
        <w:t xml:space="preserve"> data from a HC05 Bluetooth-to-UART module. Once an epoch worth of data (1 to 2 seconds) has been received and compiled into a time-domain vector, features </w:t>
      </w:r>
      <w:r w:rsidR="00883E17">
        <w:t>are</w:t>
      </w:r>
      <w:r w:rsidR="00281A66">
        <w:t xml:space="preserve"> extracted to create the observation vector, which </w:t>
      </w:r>
      <w:r w:rsidR="00883E17">
        <w:t>is then</w:t>
      </w:r>
      <w:r w:rsidR="00281A66">
        <w:t xml:space="preserve"> classified by the linear SVM. Once a class has been determined, the STM32 generate</w:t>
      </w:r>
      <w:r w:rsidR="00883E17">
        <w:t>s</w:t>
      </w:r>
      <w:r w:rsidR="00281A66">
        <w:t xml:space="preserv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r w:rsidR="00F84D5A">
        <w:t xml:space="preserve">This is implemented using a simple “bang-bang” control scheme. In future implementations, it may be desirable to include a more advanced control scheme, however this may be </w:t>
      </w:r>
      <w:r w:rsidR="00970980">
        <w:t>challenging</w:t>
      </w:r>
      <w:r w:rsidR="00F84D5A">
        <w:t xml:space="preserve">, as outlined in Section </w:t>
      </w:r>
      <w:r w:rsidR="00F84D5A">
        <w:fldChar w:fldCharType="begin"/>
      </w:r>
      <w:r w:rsidR="00F84D5A">
        <w:instrText xml:space="preserve"> REF _Ref44068182 \r \h </w:instrText>
      </w:r>
      <w:r w:rsidR="00F84D5A">
        <w:fldChar w:fldCharType="separate"/>
      </w:r>
      <w:r w:rsidR="00F17AAF">
        <w:t>6</w:t>
      </w:r>
      <w:r w:rsidR="00F84D5A">
        <w:fldChar w:fldCharType="end"/>
      </w:r>
      <w:r w:rsidR="00F84D5A">
        <w:t>.</w:t>
      </w:r>
    </w:p>
    <w:p w14:paraId="40042948" w14:textId="77777777" w:rsidR="00883E17" w:rsidRDefault="00883E17" w:rsidP="00883E17">
      <w:pPr>
        <w:spacing w:line="360" w:lineRule="auto"/>
      </w:pPr>
    </w:p>
    <w:p w14:paraId="573BA127" w14:textId="61AEEAA3" w:rsidR="00883E17" w:rsidRDefault="00883E17" w:rsidP="00883E17">
      <w:pPr>
        <w:spacing w:line="360" w:lineRule="auto"/>
      </w:pPr>
      <w:r>
        <w:lastRenderedPageBreak/>
        <w:t xml:space="preserve">The control and classification board should be installed inside the prosthetic arm. This poses significant size constraints. Using Autodesk </w:t>
      </w:r>
      <w:proofErr w:type="spellStart"/>
      <w:r>
        <w:t>Tinkercad</w:t>
      </w:r>
      <w:proofErr w:type="spellEnd"/>
      <w:r>
        <w:t xml:space="preserve">, the boundaries of the arm void were determined. These are presented in </w:t>
      </w:r>
      <w:r>
        <w:fldChar w:fldCharType="begin"/>
      </w:r>
      <w:r>
        <w:instrText xml:space="preserve"> REF _Ref23793155 \h  \* MERGEFORMAT </w:instrText>
      </w:r>
      <w:r>
        <w:fldChar w:fldCharType="separate"/>
      </w:r>
      <w:r w:rsidR="00F17AAF">
        <w:t xml:space="preserve">Figure </w:t>
      </w:r>
      <w:r w:rsidR="00F17AAF">
        <w:rPr>
          <w:noProof/>
        </w:rPr>
        <w:t>34</w:t>
      </w:r>
      <w:r>
        <w:fldChar w:fldCharType="end"/>
      </w:r>
      <w:r>
        <w:t xml:space="preserve">. </w:t>
      </w:r>
    </w:p>
    <w:p w14:paraId="11A37598" w14:textId="130B3E61" w:rsidR="00281A66" w:rsidRDefault="00883E17" w:rsidP="00883E17">
      <w:pPr>
        <w:pStyle w:val="Caption"/>
      </w:pPr>
      <w:bookmarkStart w:id="94" w:name="_Ref23793155"/>
      <w:r>
        <w:rPr>
          <w:noProof/>
        </w:rPr>
        <mc:AlternateContent>
          <mc:Choice Requires="wpg">
            <w:drawing>
              <wp:anchor distT="0" distB="0" distL="114300" distR="114300" simplePos="0" relativeHeight="251770880" behindDoc="0" locked="0" layoutInCell="1" allowOverlap="1" wp14:anchorId="0EF7D8CA" wp14:editId="6779BFEB">
                <wp:simplePos x="0" y="0"/>
                <wp:positionH relativeFrom="margin">
                  <wp:posOffset>-99060</wp:posOffset>
                </wp:positionH>
                <wp:positionV relativeFrom="margin">
                  <wp:posOffset>729615</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B724CB" w:rsidRPr="00254DA5" w:rsidRDefault="00B724CB"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B724CB" w:rsidRPr="00254DA5" w:rsidRDefault="00B724CB"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3" style="position:absolute;left:0;text-align:left;margin-left:-7.8pt;margin-top:57.45pt;width:453.5pt;height:455.25pt;z-index:251770880;mso-position-horizontal-relative:margin;mso-position-vertical-relative:margin;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">
                <v:shape id="Picture 177" o:spid="_x0000_s1224"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2" o:title=""/>
                </v:shape>
                <v:shape id="Text Box 178" o:spid="_x0000_s1225"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B724CB" w:rsidRPr="00254DA5" w:rsidRDefault="00B724CB" w:rsidP="00254DA5">
                        <w:pPr>
                          <w:jc w:val="center"/>
                          <w:rPr>
                            <w:lang w:val="en-US"/>
                          </w:rPr>
                        </w:pPr>
                        <w:r>
                          <w:rPr>
                            <w:lang w:val="en-US"/>
                          </w:rPr>
                          <w:t>Prosthetic Forearm</w:t>
                        </w:r>
                      </w:p>
                    </w:txbxContent>
                  </v:textbox>
                </v:shape>
                <v:shape id="Text Box 179" o:spid="_x0000_s1226"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B724CB" w:rsidRPr="00254DA5" w:rsidRDefault="00B724CB" w:rsidP="00254DA5">
                        <w:pPr>
                          <w:jc w:val="center"/>
                          <w:rPr>
                            <w:lang w:val="en-US"/>
                          </w:rPr>
                        </w:pPr>
                        <w:r>
                          <w:rPr>
                            <w:lang w:val="en-US"/>
                          </w:rPr>
                          <w:t>Maximum</w:t>
                        </w:r>
                        <w:r>
                          <w:rPr>
                            <w:lang w:val="en-US"/>
                          </w:rPr>
                          <w:br/>
                          <w:t>PCB Area</w:t>
                        </w:r>
                      </w:p>
                    </w:txbxContent>
                  </v:textbox>
                </v:shape>
                <w10:wrap type="topAndBottom" anchorx="margin" anchory="margin"/>
              </v:group>
            </w:pict>
          </mc:Fallback>
        </mc:AlternateContent>
      </w:r>
      <w:r>
        <w:t xml:space="preserve">Figure </w:t>
      </w:r>
      <w:r>
        <w:fldChar w:fldCharType="begin"/>
      </w:r>
      <w:r>
        <w:instrText xml:space="preserve"> SEQ Figure \* ARABIC </w:instrText>
      </w:r>
      <w:r>
        <w:fldChar w:fldCharType="separate"/>
      </w:r>
      <w:r w:rsidR="00F17AAF">
        <w:rPr>
          <w:noProof/>
        </w:rPr>
        <w:t>34</w:t>
      </w:r>
      <w:r>
        <w:rPr>
          <w:noProof/>
        </w:rPr>
        <w:fldChar w:fldCharType="end"/>
      </w:r>
      <w:bookmarkEnd w:id="94"/>
      <w:r>
        <w:t xml:space="preserve"> - A CAD model of the prosthetic forearm, with a shape representing the maximum PCB area (86.8mm wide, 68mm tall).</w:t>
      </w:r>
    </w:p>
    <w:p w14:paraId="04AAE9CB" w14:textId="71E05F5D" w:rsidR="0063599F" w:rsidRDefault="0063599F" w:rsidP="003C31EF">
      <w:pPr>
        <w:spacing w:line="360" w:lineRule="auto"/>
        <w:ind w:left="360"/>
      </w:pPr>
      <w:r>
        <w:t>Using the application notes provided by ST and the STM32 Discovery Board Schematics, the Classification and Control Board schematic and subsequent PCB was developed</w:t>
      </w:r>
      <w:r w:rsidR="008051D6">
        <w:t xml:space="preserve"> </w:t>
      </w:r>
      <w:r w:rsidR="008051D6">
        <w:fldChar w:fldCharType="begin"/>
      </w:r>
      <w:r w:rsidR="00F429F2">
        <w:instrText xml:space="preserve"> ADDIN EN.CITE &lt;EndNote&gt;&lt;Cite&gt;&lt;Author&gt;ST Electronics&lt;/Author&gt;&lt;Year&gt;2017&lt;/Year&gt;&lt;RecNum&gt;82&lt;/RecNum&gt;&lt;DisplayText&gt;[116, 117]&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F429F2">
        <w:rPr>
          <w:noProof/>
        </w:rPr>
        <w:t>[116, 117]</w:t>
      </w:r>
      <w:r w:rsidR="008051D6">
        <w:fldChar w:fldCharType="end"/>
      </w:r>
      <w:r>
        <w:t>. The complete schematic is presented in</w:t>
      </w:r>
      <w:r w:rsidR="00FF5AF5">
        <w:t xml:space="preserve"> </w:t>
      </w:r>
      <w:r w:rsidR="00FF5AF5">
        <w:fldChar w:fldCharType="begin"/>
      </w:r>
      <w:r w:rsidR="00FF5AF5">
        <w:instrText xml:space="preserve"> REF _Ref44057118 \h </w:instrText>
      </w:r>
      <w:r w:rsidR="00FF5AF5">
        <w:fldChar w:fldCharType="separate"/>
      </w:r>
      <w:r w:rsidR="00F17AAF">
        <w:t>Appendix E – Classification and Control Board Schematic</w:t>
      </w:r>
      <w:r w:rsidR="00FF5AF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F17AAF">
        <w:t>Appendix F – Classification and Control Board Gerber Files</w:t>
      </w:r>
      <w:r w:rsidR="00FF54AC">
        <w:fldChar w:fldCharType="end"/>
      </w:r>
      <w:r w:rsidR="005A0B30">
        <w:t xml:space="preserve">. </w:t>
      </w:r>
      <w:r w:rsidR="00176B53">
        <w:t xml:space="preserve">It was possible to design </w:t>
      </w:r>
      <w:r w:rsidR="00176B53">
        <w:lastRenderedPageBreak/>
        <w:t xml:space="preserve">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F17AAF">
        <w:t xml:space="preserve">Figure </w:t>
      </w:r>
      <w:r w:rsidR="00F17AAF">
        <w:rPr>
          <w:noProof/>
        </w:rPr>
        <w:t>34</w:t>
      </w:r>
      <w:r w:rsidR="00176B53">
        <w:fldChar w:fldCharType="end"/>
      </w:r>
      <w:r w:rsidR="00176B53">
        <w:t>). The dimensions of the final board are 6</w:t>
      </w:r>
      <w:r w:rsidR="00DB13B5">
        <w:t>2.4</w:t>
      </w:r>
      <w:r w:rsidR="00176B53">
        <w:t xml:space="preserve">mm x 54mm, which allows space for the </w:t>
      </w:r>
      <w:r w:rsidR="007333E5">
        <w:t xml:space="preserve">servo and power </w:t>
      </w:r>
      <w:r w:rsidR="00176B53">
        <w:t xml:space="preserve">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F17AAF">
        <w:t>Appendix G – Classification and Control Board Bill of Materials</w:t>
      </w:r>
      <w:r w:rsidR="00E11FD4">
        <w:fldChar w:fldCharType="end"/>
      </w:r>
      <w:r w:rsidR="005A0B30">
        <w:t xml:space="preserve">. </w:t>
      </w:r>
      <w:r>
        <w:t xml:space="preserve">This section will discuss the design rationale to support each sub-circuit of the board. </w:t>
      </w:r>
    </w:p>
    <w:p w14:paraId="6FB7D96B" w14:textId="739B2F91" w:rsidR="008D0A71" w:rsidRDefault="008D0A71" w:rsidP="008D0A71"/>
    <w:p w14:paraId="19B79C4F" w14:textId="6A6985A4"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F17AAF">
        <w:t xml:space="preserve">Figure </w:t>
      </w:r>
      <w:r w:rsidR="00F17AAF">
        <w:rPr>
          <w:noProof/>
        </w:rPr>
        <w:t>35</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F17AAF">
        <w:t xml:space="preserve">Figure </w:t>
      </w:r>
      <w:r w:rsidR="00F17AAF">
        <w:rPr>
          <w:noProof/>
        </w:rPr>
        <w:t>36</w:t>
      </w:r>
      <w:r w:rsidR="00F200B3">
        <w:fldChar w:fldCharType="end"/>
      </w:r>
      <w:r>
        <w:t>.</w:t>
      </w:r>
    </w:p>
    <w:p w14:paraId="055FA2A0" w14:textId="44FE0E20" w:rsidR="007333E5" w:rsidRPr="00102797" w:rsidRDefault="007333E5" w:rsidP="007333E5">
      <w:pPr>
        <w:pStyle w:val="Caption"/>
      </w:pPr>
      <w:bookmarkStart w:id="95" w:name="_Ref43389065"/>
      <w:r>
        <w:rPr>
          <w:noProof/>
        </w:rPr>
        <w:drawing>
          <wp:anchor distT="0" distB="0" distL="114300" distR="114300" simplePos="0" relativeHeight="251786240" behindDoc="0" locked="0" layoutInCell="1" allowOverlap="1" wp14:anchorId="041C5203" wp14:editId="68070DDC">
            <wp:simplePos x="0" y="0"/>
            <wp:positionH relativeFrom="margin">
              <wp:posOffset>1205865</wp:posOffset>
            </wp:positionH>
            <wp:positionV relativeFrom="margin">
              <wp:posOffset>2320290</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F17AAF">
        <w:rPr>
          <w:noProof/>
        </w:rPr>
        <w:t>35</w:t>
      </w:r>
      <w:r>
        <w:rPr>
          <w:noProof/>
        </w:rPr>
        <w:fldChar w:fldCharType="end"/>
      </w:r>
      <w:bookmarkEnd w:id="95"/>
      <w:r>
        <w:t xml:space="preserve"> – The PCB layout of the Classification and Control Board.</w:t>
      </w:r>
    </w:p>
    <w:p w14:paraId="0F200915" w14:textId="77777777" w:rsidR="00176B53" w:rsidRDefault="00176B53" w:rsidP="00176B53">
      <w:pPr>
        <w:pStyle w:val="Heading3"/>
        <w:numPr>
          <w:ilvl w:val="2"/>
          <w:numId w:val="25"/>
        </w:numPr>
        <w:ind w:left="1530"/>
      </w:pPr>
      <w:bookmarkStart w:id="96" w:name="_Toc44077151"/>
      <w:r>
        <w:t>Power Supply</w:t>
      </w:r>
      <w:bookmarkEnd w:id="96"/>
    </w:p>
    <w:p w14:paraId="373ECD44" w14:textId="38FB7CD3" w:rsidR="007333E5" w:rsidRDefault="00176B53" w:rsidP="00E11FD4">
      <w:pPr>
        <w:spacing w:line="360" w:lineRule="auto"/>
        <w:ind w:left="810"/>
      </w:pPr>
      <w:r>
        <w:t>Both the high-power servos and low-power microcontroller must be supplied from the same power source. This was selected to be a 7.5</w:t>
      </w:r>
      <w:r w:rsidR="002D4661" w:rsidRPr="002D4661">
        <w:rPr>
          <w:sz w:val="12"/>
          <w:szCs w:val="12"/>
        </w:rPr>
        <w:t xml:space="preserve"> </w:t>
      </w:r>
      <w:r>
        <w:t>V, 2</w:t>
      </w:r>
      <w:r w:rsidR="002D4661" w:rsidRPr="002D4661">
        <w:rPr>
          <w:sz w:val="12"/>
          <w:szCs w:val="12"/>
        </w:rPr>
        <w:t xml:space="preserve"> </w:t>
      </w:r>
      <w:r>
        <w:t xml:space="preserve">A laptop power supply, </w:t>
      </w:r>
      <w:r w:rsidR="00500D75">
        <w:t>as this allowed the servos to operate at the top end of their voltage rating whil</w:t>
      </w:r>
      <w:r w:rsidR="007333E5">
        <w:t xml:space="preserve">e </w:t>
      </w:r>
      <w:r w:rsidR="00E11FD4">
        <w:t xml:space="preserve">consuming their rated current. Stepping down the voltage to levels appropriate for </w:t>
      </w:r>
      <w:r w:rsidR="008051D6">
        <w:t>the microcontroller occurred in 2 stages. First, the 7.5</w:t>
      </w:r>
      <w:r w:rsidR="002D4661" w:rsidRPr="002D4661">
        <w:rPr>
          <w:sz w:val="12"/>
          <w:szCs w:val="12"/>
        </w:rPr>
        <w:t xml:space="preserve"> </w:t>
      </w:r>
      <w:r w:rsidR="008051D6">
        <w:t>V is stepped down to 5</w:t>
      </w:r>
      <w:r w:rsidR="002D4661" w:rsidRPr="002D4661">
        <w:rPr>
          <w:sz w:val="12"/>
          <w:szCs w:val="12"/>
        </w:rPr>
        <w:t xml:space="preserve"> </w:t>
      </w:r>
      <w:r w:rsidR="008051D6">
        <w:t>V using an LDO regulator. This created a 5</w:t>
      </w:r>
      <w:r w:rsidR="002D4661" w:rsidRPr="002D4661">
        <w:rPr>
          <w:sz w:val="12"/>
          <w:szCs w:val="12"/>
        </w:rPr>
        <w:t xml:space="preserve"> </w:t>
      </w:r>
      <w:r w:rsidR="008051D6">
        <w:t xml:space="preserve">V rail from which to power the HC05 </w:t>
      </w:r>
    </w:p>
    <w:p w14:paraId="3785714D" w14:textId="7648D422" w:rsidR="007333E5" w:rsidRPr="00102797" w:rsidRDefault="007333E5" w:rsidP="007333E5">
      <w:pPr>
        <w:pStyle w:val="Caption"/>
      </w:pPr>
      <w:bookmarkStart w:id="97" w:name="_Ref43389076"/>
      <w:r>
        <w:rPr>
          <w:noProof/>
        </w:rPr>
        <w:lastRenderedPageBreak/>
        <w:drawing>
          <wp:anchor distT="0" distB="0" distL="114300" distR="114300" simplePos="0" relativeHeight="251787264" behindDoc="0" locked="0" layoutInCell="1" allowOverlap="1" wp14:anchorId="7F7127AC" wp14:editId="1267FD9C">
            <wp:simplePos x="0" y="0"/>
            <wp:positionH relativeFrom="margin">
              <wp:posOffset>1196340</wp:posOffset>
            </wp:positionH>
            <wp:positionV relativeFrom="margin">
              <wp:posOffset>-3810</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F17AAF">
        <w:rPr>
          <w:noProof/>
        </w:rPr>
        <w:t>36</w:t>
      </w:r>
      <w:r>
        <w:rPr>
          <w:noProof/>
        </w:rPr>
        <w:fldChar w:fldCharType="end"/>
      </w:r>
      <w:bookmarkEnd w:id="97"/>
      <w:r>
        <w:t xml:space="preserve"> – A photo of the Classification and Control Board. A pad was lifted on the Micro-USB connector. This was artfully fixed by Jerry Zhou of the Electrical Engineering Department.</w:t>
      </w:r>
    </w:p>
    <w:p w14:paraId="1DB59C2F" w14:textId="3AB986F0" w:rsidR="007333E5" w:rsidRDefault="002D4661" w:rsidP="007333E5">
      <w:pPr>
        <w:spacing w:line="360" w:lineRule="auto"/>
        <w:ind w:left="810"/>
      </w:pPr>
      <w:r>
        <w:t xml:space="preserve">Bluetooth module. The 5V rail was then stepped down to 3.3V to power the microcontroller, </w:t>
      </w:r>
      <w:r w:rsidR="007333E5">
        <w:t xml:space="preserve">again using an LDO. Each of these LDOs were adequately decoupled, beyond the minimum specifications provided in their datasheets </w:t>
      </w:r>
      <w:r w:rsidR="007333E5">
        <w:fldChar w:fldCharType="begin"/>
      </w:r>
      <w:r w:rsidR="00F429F2">
        <w:instrText xml:space="preserve"> ADDIN EN.CITE &lt;EndNote&gt;&lt;Cite&gt;&lt;Author&gt;Microchip&lt;/Author&gt;&lt;Year&gt;2012&lt;/Year&gt;&lt;RecNum&gt;100&lt;/RecNum&gt;&lt;DisplayText&gt;[118, 119]&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7333E5">
        <w:fldChar w:fldCharType="separate"/>
      </w:r>
      <w:r w:rsidR="00F429F2">
        <w:rPr>
          <w:noProof/>
        </w:rPr>
        <w:t>[118, 119]</w:t>
      </w:r>
      <w:r w:rsidR="007333E5">
        <w:fldChar w:fldCharType="end"/>
      </w:r>
      <w:r w:rsidR="007333E5">
        <w:t xml:space="preserve">. Additionally, bulk supply capacitors were included to smooth any voltage transients induced by driving the servos. </w:t>
      </w:r>
    </w:p>
    <w:p w14:paraId="099BC29B" w14:textId="44CA5569" w:rsidR="007333E5" w:rsidRDefault="007333E5" w:rsidP="00176B53">
      <w:pPr>
        <w:spacing w:line="360" w:lineRule="auto"/>
        <w:ind w:left="810"/>
      </w:pPr>
    </w:p>
    <w:p w14:paraId="4B5BFC96" w14:textId="53CC7568" w:rsidR="00384D3B" w:rsidRDefault="00384D3B" w:rsidP="00176B53">
      <w:pPr>
        <w:spacing w:line="360" w:lineRule="auto"/>
        <w:ind w:left="810"/>
      </w:pP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F17AAF">
        <w:t xml:space="preserve">Figure </w:t>
      </w:r>
      <w:r w:rsidR="00F17AAF">
        <w:rPr>
          <w:noProof/>
        </w:rPr>
        <w:t>37</w:t>
      </w:r>
      <w:r>
        <w:fldChar w:fldCharType="end"/>
      </w:r>
      <w:r>
        <w:t>. Simulating this circuit in Analog Electronics’ LTSpice indicated that under reverse polarity conditions, the devices dissipated picowatts (</w:t>
      </w:r>
      <w:proofErr w:type="spellStart"/>
      <w:r>
        <w:t>pW</w:t>
      </w:r>
      <w:proofErr w:type="spellEnd"/>
      <w:r>
        <w:t xml:space="preserve">) of power, and did not present any negative voltages at the terminals of the initial LDO.  </w:t>
      </w:r>
    </w:p>
    <w:p w14:paraId="7CDFA493" w14:textId="70A9532A" w:rsidR="00120D7B" w:rsidRDefault="00120D7B" w:rsidP="00176B53">
      <w:pPr>
        <w:spacing w:line="360" w:lineRule="auto"/>
        <w:ind w:left="810"/>
      </w:pPr>
    </w:p>
    <w:p w14:paraId="7F4B131D" w14:textId="77777777" w:rsidR="00120D7B" w:rsidRPr="000E7EE6" w:rsidRDefault="00120D7B" w:rsidP="00120D7B">
      <w:pPr>
        <w:spacing w:line="360" w:lineRule="auto"/>
        <w:ind w:left="810"/>
      </w:pPr>
      <w:r>
        <w:t xml:space="preserve">Due to the space restrictions imposed by placing the PCB in the arm, the power connection has been set back from the edge of the board, and a right-angle power connector is necessary. </w:t>
      </w:r>
    </w:p>
    <w:p w14:paraId="5961B8F9" w14:textId="77777777" w:rsidR="00120D7B" w:rsidRDefault="00120D7B" w:rsidP="00176B53">
      <w:pPr>
        <w:spacing w:line="360" w:lineRule="auto"/>
        <w:ind w:left="810"/>
      </w:pPr>
    </w:p>
    <w:p w14:paraId="698CD2F3" w14:textId="10C63067" w:rsidR="000E7EE6" w:rsidRDefault="00120D7B" w:rsidP="00500D75">
      <w:pPr>
        <w:pStyle w:val="Caption"/>
      </w:pPr>
      <w:bookmarkStart w:id="98" w:name="_Ref42107611"/>
      <w:r>
        <w:rPr>
          <w:noProof/>
        </w:rPr>
        <w:lastRenderedPageBreak/>
        <w:drawing>
          <wp:anchor distT="0" distB="0" distL="114300" distR="114300" simplePos="0" relativeHeight="251703296" behindDoc="0" locked="0" layoutInCell="1" allowOverlap="1" wp14:anchorId="03F10A99" wp14:editId="0BE829AB">
            <wp:simplePos x="0" y="0"/>
            <wp:positionH relativeFrom="margin">
              <wp:posOffset>739140</wp:posOffset>
            </wp:positionH>
            <wp:positionV relativeFrom="margin">
              <wp:posOffset>-381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rsidR="00384D3B">
        <w:t xml:space="preserve">Figure </w:t>
      </w:r>
      <w:r w:rsidR="00291A0D">
        <w:fldChar w:fldCharType="begin"/>
      </w:r>
      <w:r w:rsidR="00291A0D">
        <w:instrText xml:space="preserve"> SEQ Figure \* ARABIC </w:instrText>
      </w:r>
      <w:r w:rsidR="00291A0D">
        <w:fldChar w:fldCharType="separate"/>
      </w:r>
      <w:r w:rsidR="00F17AAF">
        <w:rPr>
          <w:noProof/>
        </w:rPr>
        <w:t>37</w:t>
      </w:r>
      <w:r w:rsidR="00291A0D">
        <w:rPr>
          <w:noProof/>
        </w:rPr>
        <w:fldChar w:fldCharType="end"/>
      </w:r>
      <w:bookmarkEnd w:id="98"/>
      <w:r w:rsidR="00384D3B">
        <w:t xml:space="preserve"> – A schematic of the Classification and Control Board reverse polarity protection circuitry.</w:t>
      </w:r>
    </w:p>
    <w:p w14:paraId="0E553ACC" w14:textId="644DDFD4" w:rsidR="008D6B2C" w:rsidRDefault="008D6B2C" w:rsidP="00176B53">
      <w:pPr>
        <w:pStyle w:val="Heading3"/>
        <w:numPr>
          <w:ilvl w:val="2"/>
          <w:numId w:val="25"/>
        </w:numPr>
        <w:ind w:left="1530"/>
      </w:pPr>
      <w:bookmarkStart w:id="99" w:name="_Toc44077152"/>
      <w:r>
        <w:t>STM32VGT</w:t>
      </w:r>
      <w:bookmarkEnd w:id="99"/>
    </w:p>
    <w:p w14:paraId="667DAF58" w14:textId="32DA2F1E" w:rsidR="00667362" w:rsidRDefault="00C3110B" w:rsidP="00176B53">
      <w:pPr>
        <w:spacing w:line="360" w:lineRule="auto"/>
        <w:ind w:left="810"/>
      </w:pPr>
      <w:r>
        <w:t xml:space="preserve">By </w:t>
      </w:r>
      <w:r w:rsidR="002D4661">
        <w:t xml:space="preserve">first </w:t>
      </w:r>
      <w:r>
        <w:t>examining the STM32 Discovery Board schematic</w:t>
      </w:r>
      <w:r w:rsidR="002C356B">
        <w:t xml:space="preserve"> </w:t>
      </w:r>
      <w:r w:rsidR="002C356B">
        <w:fldChar w:fldCharType="begin"/>
      </w:r>
      <w:r w:rsidR="00F429F2">
        <w:instrText xml:space="preserve"> ADDIN EN.CITE &lt;EndNote&gt;&lt;Cite&gt;&lt;Author&gt;ST Electronics&lt;/Author&gt;&lt;Year&gt;2017&lt;/Year&gt;&lt;RecNum&gt;82&lt;/RecNum&gt;&lt;DisplayText&gt;[116]&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F429F2">
        <w:rPr>
          <w:noProof/>
        </w:rPr>
        <w:t>[116]</w:t>
      </w:r>
      <w:r w:rsidR="002C356B">
        <w:fldChar w:fldCharType="end"/>
      </w:r>
      <w:r>
        <w:t xml:space="preserve">, appropriate modifications </w:t>
      </w:r>
      <w:r w:rsidR="002D4661">
        <w:t>were</w:t>
      </w:r>
      <w:r>
        <w:t xml:space="preserve"> made to tailor this board to the application required by </w:t>
      </w:r>
      <w:r w:rsidR="002D4661">
        <w:t>the</w:t>
      </w:r>
      <w:r>
        <w:t xml:space="preserve"> project. </w:t>
      </w:r>
      <w:r w:rsidR="005F6817">
        <w:t>The STM32F407VGT chip is provided by ST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F17AAF">
        <w:t xml:space="preserve">Figure </w:t>
      </w:r>
      <w:r w:rsidR="00F17AAF">
        <w:rPr>
          <w:noProof/>
        </w:rPr>
        <w:t>38</w:t>
      </w:r>
      <w:r w:rsidR="00313383">
        <w:fldChar w:fldCharType="end"/>
      </w:r>
      <w:r w:rsidR="005F6817">
        <w:t xml:space="preserve">. </w:t>
      </w:r>
      <w:r w:rsidR="006373C6">
        <w:t>The STM32 clock is provided with an 8</w:t>
      </w:r>
      <w:r w:rsidR="00F551CC" w:rsidRPr="00F551CC">
        <w:rPr>
          <w:sz w:val="12"/>
          <w:szCs w:val="12"/>
        </w:rPr>
        <w:t xml:space="preserve"> </w:t>
      </w:r>
      <w:r w:rsidR="006373C6">
        <w:t xml:space="preserve">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68595F71" w:rsidR="00667362" w:rsidRDefault="00120D7B" w:rsidP="00667362">
      <w:pPr>
        <w:pStyle w:val="Caption"/>
      </w:pPr>
      <w:bookmarkStart w:id="100" w:name="_Ref42109241"/>
      <w:r>
        <w:rPr>
          <w:noProof/>
        </w:rPr>
        <w:drawing>
          <wp:anchor distT="0" distB="0" distL="114300" distR="114300" simplePos="0" relativeHeight="251704320" behindDoc="0" locked="0" layoutInCell="1" allowOverlap="1" wp14:anchorId="02AA5457" wp14:editId="1D1F712E">
            <wp:simplePos x="0" y="0"/>
            <wp:positionH relativeFrom="margin">
              <wp:posOffset>1386840</wp:posOffset>
            </wp:positionH>
            <wp:positionV relativeFrom="margin">
              <wp:posOffset>6187440</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F17AAF">
        <w:rPr>
          <w:noProof/>
        </w:rPr>
        <w:t>38</w:t>
      </w:r>
      <w:r w:rsidR="00291A0D">
        <w:rPr>
          <w:noProof/>
        </w:rPr>
        <w:fldChar w:fldCharType="end"/>
      </w:r>
      <w:bookmarkEnd w:id="100"/>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101" w:name="_Toc44077153"/>
      <w:r>
        <w:lastRenderedPageBreak/>
        <w:t>Measurement and Control</w:t>
      </w:r>
      <w:bookmarkEnd w:id="101"/>
    </w:p>
    <w:p w14:paraId="15F1E0E0" w14:textId="133A4C38" w:rsidR="0043390C" w:rsidRDefault="005F6817" w:rsidP="00500D75">
      <w:pPr>
        <w:tabs>
          <w:tab w:val="left" w:pos="810"/>
        </w:tabs>
        <w:spacing w:line="360" w:lineRule="auto"/>
        <w:ind w:left="810"/>
      </w:pPr>
      <w:r>
        <w:t>It is desired to measure the current consumed by each servo. This is achieved through a 50</w:t>
      </w:r>
      <w:r w:rsidR="00473CCB" w:rsidRPr="00473CCB">
        <w:rPr>
          <w:sz w:val="12"/>
          <w:szCs w:val="12"/>
        </w:rPr>
        <w:t xml:space="preserve"> </w:t>
      </w:r>
      <w:proofErr w:type="spellStart"/>
      <w:r>
        <w:t>mΩ</w:t>
      </w:r>
      <w:proofErr w:type="spellEnd"/>
      <w:r>
        <w:t xml:space="preserve"> current sense resistor placed in series with the power supply pin of each servo. By measuring the voltage drop across the current sense </w:t>
      </w:r>
      <w:r w:rsidR="000E7EE6">
        <w:t xml:space="preserve">resistor, then applying Ohm’s Law, the current consumed can be calculated. Since the power supply of all the servos is at the same potential, it can be measured </w:t>
      </w:r>
      <w:r w:rsidR="00094143">
        <w:t xml:space="preserve">only </w:t>
      </w:r>
      <w:r w:rsidR="000E7EE6">
        <w:t xml:space="preserve">once, then used for all current calculations. Therefore, to measure the current consumed by all 6 servos, 7 ADC channels are required. The servos </w:t>
      </w:r>
      <w:r>
        <w:t>operate at from 0</w:t>
      </w:r>
      <w:r w:rsidR="00473CCB" w:rsidRPr="00473CCB">
        <w:rPr>
          <w:sz w:val="12"/>
          <w:szCs w:val="12"/>
        </w:rPr>
        <w:t xml:space="preserve"> </w:t>
      </w:r>
      <w:r>
        <w:t>V to 7.5</w:t>
      </w:r>
      <w:r w:rsidR="00473CCB" w:rsidRPr="00473CCB">
        <w:rPr>
          <w:sz w:val="12"/>
          <w:szCs w:val="12"/>
        </w:rPr>
        <w:t xml:space="preserve"> </w:t>
      </w:r>
      <w:r>
        <w:t>V. This range is too large to be measured by the STM32 (the maximum ADC supply voltage is 3.6</w:t>
      </w:r>
      <w:r w:rsidR="00473CCB" w:rsidRPr="00473CCB">
        <w:rPr>
          <w:sz w:val="12"/>
          <w:szCs w:val="12"/>
        </w:rPr>
        <w:t xml:space="preserve"> </w:t>
      </w:r>
      <w:r>
        <w:t xml:space="preserve">V) </w:t>
      </w:r>
      <w:r>
        <w:fldChar w:fldCharType="begin"/>
      </w:r>
      <w:r w:rsidR="00F429F2">
        <w:instrText xml:space="preserve"> ADDIN EN.CITE &lt;EndNote&gt;&lt;Cite&gt;&lt;Author&gt;ST Electronics&lt;/Author&gt;&lt;Year&gt;2016&lt;/Year&gt;&lt;RecNum&gt;83&lt;/RecNum&gt;&lt;DisplayText&gt;[117]&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fldChar w:fldCharType="separate"/>
      </w:r>
      <w:r w:rsidR="00F429F2">
        <w:rPr>
          <w:noProof/>
        </w:rPr>
        <w:t>[117]</w:t>
      </w:r>
      <w:r>
        <w:fldChar w:fldCharType="end"/>
      </w:r>
      <w:r>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w:t>
      </w:r>
      <w:r w:rsidR="00473CCB" w:rsidRPr="00473CCB">
        <w:rPr>
          <w:sz w:val="12"/>
          <w:szCs w:val="12"/>
        </w:rPr>
        <w:t xml:space="preserve"> </w:t>
      </w:r>
      <w:proofErr w:type="spellStart"/>
      <w:r w:rsidR="00313383">
        <w:t>kΩ</w:t>
      </w:r>
      <w:proofErr w:type="spellEnd"/>
      <w:r w:rsidR="00313383">
        <w:t xml:space="preserve"> series resistor, and has a 100</w:t>
      </w:r>
      <w:r w:rsidR="00473CCB" w:rsidRPr="00473CCB">
        <w:rPr>
          <w:sz w:val="12"/>
          <w:szCs w:val="12"/>
        </w:rPr>
        <w:t xml:space="preserve"> </w:t>
      </w:r>
      <w:proofErr w:type="spellStart"/>
      <w:r w:rsidR="00313383">
        <w:t>kΩ</w:t>
      </w:r>
      <w:proofErr w:type="spellEnd"/>
      <w:r w:rsidR="00313383">
        <w:t xml:space="preserve"> shunt resistor to ground. These large values were selected to minimise the current that travels into this node, as this leaves more supply current</w:t>
      </w:r>
      <w:r w:rsidR="00473CCB">
        <w:t xml:space="preserve"> headroom</w:t>
      </w:r>
      <w:r w:rsidR="00313383">
        <w:t xml:space="preserve"> available for the servos. A diagram of the measurement topology is presented in </w:t>
      </w:r>
      <w:r w:rsidR="00DD1728">
        <w:fldChar w:fldCharType="begin"/>
      </w:r>
      <w:r w:rsidR="00DD1728">
        <w:instrText xml:space="preserve"> REF _Ref42110084 \h </w:instrText>
      </w:r>
      <w:r w:rsidR="00DD1728">
        <w:fldChar w:fldCharType="separate"/>
      </w:r>
      <w:r w:rsidR="00F17AAF">
        <w:t xml:space="preserve">Figure </w:t>
      </w:r>
      <w:r w:rsidR="00F17AAF">
        <w:rPr>
          <w:noProof/>
        </w:rPr>
        <w:t>39</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F17AAF">
        <w:t xml:space="preserve">Figure </w:t>
      </w:r>
      <w:r w:rsidR="00F17AAF">
        <w:rPr>
          <w:noProof/>
        </w:rPr>
        <w:t>40</w:t>
      </w:r>
      <w:r w:rsidR="00DD1728">
        <w:fldChar w:fldCharType="end"/>
      </w:r>
      <w:r w:rsidR="00313383">
        <w:t>. Each ADC channel takes its measurement from the feedback points FB_REF, FB1 through FB</w:t>
      </w:r>
      <w:r w:rsidR="000E7EE6">
        <w:t xml:space="preserve">6. </w:t>
      </w:r>
    </w:p>
    <w:p w14:paraId="108A41D5" w14:textId="33B98166" w:rsidR="00313383" w:rsidRDefault="00500D75" w:rsidP="00500D75">
      <w:pPr>
        <w:spacing w:line="360" w:lineRule="auto"/>
      </w:pPr>
      <w:bookmarkStart w:id="102" w:name="_Ref42110084"/>
      <w:r>
        <w:rPr>
          <w:noProof/>
        </w:rPr>
        <w:drawing>
          <wp:anchor distT="0" distB="0" distL="114300" distR="114300" simplePos="0" relativeHeight="251705344" behindDoc="0" locked="0" layoutInCell="1" allowOverlap="1" wp14:anchorId="54FCD3FF" wp14:editId="42D6B293">
            <wp:simplePos x="0" y="0"/>
            <wp:positionH relativeFrom="margin">
              <wp:posOffset>107220</wp:posOffset>
            </wp:positionH>
            <wp:positionV relativeFrom="paragraph">
              <wp:posOffset>7566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r w:rsidR="00291A0D">
        <w:fldChar w:fldCharType="begin"/>
      </w:r>
      <w:r w:rsidR="00291A0D">
        <w:instrText xml:space="preserve"> SEQ Figure \* ARABIC </w:instrText>
      </w:r>
      <w:r w:rsidR="00291A0D">
        <w:fldChar w:fldCharType="separate"/>
      </w:r>
      <w:r w:rsidR="00F17AAF">
        <w:rPr>
          <w:noProof/>
        </w:rPr>
        <w:t>39</w:t>
      </w:r>
      <w:r w:rsidR="00291A0D">
        <w:rPr>
          <w:noProof/>
        </w:rPr>
        <w:fldChar w:fldCharType="end"/>
      </w:r>
      <w:bookmarkEnd w:id="102"/>
      <w:r w:rsidR="00667362">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3" w:name="_Ref42112508"/>
      <w:bookmarkStart w:id="104" w:name="_Toc44077154"/>
      <w:r>
        <w:t>Communications</w:t>
      </w:r>
      <w:bookmarkEnd w:id="103"/>
      <w:bookmarkEnd w:id="104"/>
    </w:p>
    <w:p w14:paraId="72A4D09C" w14:textId="4315753E"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w:t>
      </w:r>
    </w:p>
    <w:p w14:paraId="08DEE5FF" w14:textId="77777777" w:rsidR="00922F68" w:rsidRPr="00922F68" w:rsidRDefault="00922F68" w:rsidP="00922F68"/>
    <w:p w14:paraId="4AF9576F" w14:textId="4F27C0E6" w:rsidR="000E7EE6" w:rsidRPr="000E7EE6" w:rsidRDefault="00922F68" w:rsidP="000E7EE6">
      <w:pPr>
        <w:pStyle w:val="Caption"/>
      </w:pPr>
      <w:bookmarkStart w:id="105" w:name="_Ref42110095"/>
      <w:r>
        <w:rPr>
          <w:noProof/>
        </w:rPr>
        <w:drawing>
          <wp:anchor distT="0" distB="0" distL="114300" distR="114300" simplePos="0" relativeHeight="251569151" behindDoc="0" locked="0" layoutInCell="1" allowOverlap="1" wp14:anchorId="20FBABCA" wp14:editId="418D7BF5">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r w:rsidR="00291A0D">
        <w:fldChar w:fldCharType="begin"/>
      </w:r>
      <w:r w:rsidR="00291A0D">
        <w:instrText xml:space="preserve"> SEQ Figure \* ARABIC </w:instrText>
      </w:r>
      <w:r w:rsidR="00291A0D">
        <w:fldChar w:fldCharType="separate"/>
      </w:r>
      <w:r w:rsidR="00F17AAF">
        <w:rPr>
          <w:noProof/>
        </w:rPr>
        <w:t>40</w:t>
      </w:r>
      <w:r w:rsidR="00291A0D">
        <w:rPr>
          <w:noProof/>
        </w:rPr>
        <w:fldChar w:fldCharType="end"/>
      </w:r>
      <w:bookmarkEnd w:id="105"/>
      <w:r w:rsidR="000E7EE6">
        <w:t xml:space="preserve"> – The Classification and Control Board servo connections, showing current sense resistors. </w:t>
      </w:r>
    </w:p>
    <w:p w14:paraId="1139D00B" w14:textId="2F14BCA0" w:rsidR="006373C6" w:rsidRDefault="00671CAE" w:rsidP="00671CAE">
      <w:pPr>
        <w:spacing w:line="360" w:lineRule="auto"/>
        <w:ind w:left="810"/>
      </w:pPr>
      <w:r>
        <w:t xml:space="preserve">System. To simplify processing, this channel is free of other data. To facilitate debugging and loading the classification vector, a USB connection is provided. This physical connection enables the classification vector to be uploaded to the </w:t>
      </w:r>
      <w:r w:rsidR="00E327B0">
        <w:t>STM32</w:t>
      </w:r>
      <w:r>
        <w:t xml:space="preserve"> by Matlab using the same script created to generate the SVM model. It can also provide debug messages, for example, when the sample ID of a sample received from the Data Acquisition System does not match the expected sample ID.</w:t>
      </w:r>
    </w:p>
    <w:p w14:paraId="6784461B" w14:textId="77777777" w:rsidR="00671CAE" w:rsidRDefault="00671CAE" w:rsidP="00FA018D">
      <w:pPr>
        <w:ind w:left="1080"/>
      </w:pPr>
    </w:p>
    <w:p w14:paraId="5916C4E3" w14:textId="555A57AE" w:rsidR="0063599F" w:rsidRDefault="0063599F" w:rsidP="00922F68">
      <w:pPr>
        <w:pStyle w:val="Heading3"/>
        <w:numPr>
          <w:ilvl w:val="2"/>
          <w:numId w:val="25"/>
        </w:numPr>
        <w:ind w:left="1530"/>
      </w:pPr>
      <w:bookmarkStart w:id="106" w:name="_Toc44077155"/>
      <w:r>
        <w:t>Interfaces</w:t>
      </w:r>
      <w:bookmarkEnd w:id="106"/>
    </w:p>
    <w:p w14:paraId="30ADD808" w14:textId="1A500FAC"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F17AAF">
        <w:t xml:space="preserve">Table </w:t>
      </w:r>
      <w:r w:rsidR="00F17AAF">
        <w:rPr>
          <w:noProof/>
        </w:rPr>
        <w:t>8</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F17AAF">
        <w:t xml:space="preserve">Table </w:t>
      </w:r>
      <w:r w:rsidR="00F17AAF">
        <w:rPr>
          <w:noProof/>
        </w:rPr>
        <w:t>9</w:t>
      </w:r>
      <w:r w:rsidR="00136858">
        <w:fldChar w:fldCharType="end"/>
      </w:r>
      <w:r>
        <w:t>.</w:t>
      </w:r>
    </w:p>
    <w:p w14:paraId="20D81B9C" w14:textId="77777777" w:rsidR="00671CAE" w:rsidRDefault="00671CAE" w:rsidP="002778E0">
      <w:pPr>
        <w:spacing w:line="360" w:lineRule="auto"/>
        <w:ind w:left="810"/>
      </w:pPr>
    </w:p>
    <w:p w14:paraId="3B7FCFCA" w14:textId="7A3589A6" w:rsidR="0063599F" w:rsidRPr="00F22141" w:rsidRDefault="0063599F" w:rsidP="0063599F">
      <w:pPr>
        <w:pStyle w:val="Caption"/>
      </w:pPr>
      <w:bookmarkStart w:id="107" w:name="_Ref23793027"/>
      <w:r>
        <w:lastRenderedPageBreak/>
        <w:t xml:space="preserve">Table </w:t>
      </w:r>
      <w:r w:rsidR="00291A0D">
        <w:fldChar w:fldCharType="begin"/>
      </w:r>
      <w:r w:rsidR="00291A0D">
        <w:instrText xml:space="preserve"> SEQ Table \* ARABIC </w:instrText>
      </w:r>
      <w:r w:rsidR="00291A0D">
        <w:fldChar w:fldCharType="separate"/>
      </w:r>
      <w:r w:rsidR="00F17AAF">
        <w:rPr>
          <w:noProof/>
        </w:rPr>
        <w:t>8</w:t>
      </w:r>
      <w:r w:rsidR="00291A0D">
        <w:rPr>
          <w:noProof/>
        </w:rPr>
        <w:fldChar w:fldCharType="end"/>
      </w:r>
      <w:bookmarkEnd w:id="107"/>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251A16D6"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r w:rsidR="0042438C">
              <w:t>.</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1623863E" w14:textId="77777777" w:rsidR="002778E0" w:rsidRPr="002778E0" w:rsidRDefault="002778E0" w:rsidP="002778E0"/>
    <w:p w14:paraId="049888BC" w14:textId="10C9947A" w:rsidR="009E6801" w:rsidRPr="00F22141" w:rsidRDefault="009E6801" w:rsidP="009E6801">
      <w:pPr>
        <w:pStyle w:val="Caption"/>
      </w:pPr>
      <w:bookmarkStart w:id="108" w:name="_Ref42110157"/>
      <w:r>
        <w:t xml:space="preserve">Table </w:t>
      </w:r>
      <w:r w:rsidR="00291A0D">
        <w:fldChar w:fldCharType="begin"/>
      </w:r>
      <w:r w:rsidR="00291A0D">
        <w:instrText xml:space="preserve"> SEQ Table \* ARABIC </w:instrText>
      </w:r>
      <w:r w:rsidR="00291A0D">
        <w:fldChar w:fldCharType="separate"/>
      </w:r>
      <w:r w:rsidR="00F17AAF">
        <w:rPr>
          <w:noProof/>
        </w:rPr>
        <w:t>9</w:t>
      </w:r>
      <w:r w:rsidR="00291A0D">
        <w:rPr>
          <w:noProof/>
        </w:rPr>
        <w:fldChar w:fldCharType="end"/>
      </w:r>
      <w:bookmarkEnd w:id="108"/>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9" w:name="_Toc44077156"/>
      <w:r>
        <w:t>Classification and Control Software</w:t>
      </w:r>
      <w:bookmarkEnd w:id="109"/>
    </w:p>
    <w:p w14:paraId="46A5AF65" w14:textId="50B0E81B"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F17AAF">
        <w:t xml:space="preserve">Figure </w:t>
      </w:r>
      <w:r w:rsidR="00F17AAF">
        <w:rPr>
          <w:noProof/>
        </w:rPr>
        <w:t>41</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386FBF">
      <w:pPr>
        <w:spacing w:line="360" w:lineRule="auto"/>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10E9CC6D" w:rsidR="00102651" w:rsidRDefault="00D5740F" w:rsidP="00102651">
      <w:pPr>
        <w:pStyle w:val="Caption"/>
      </w:pPr>
      <w:bookmarkStart w:id="110" w:name="_Ref23793773"/>
      <w:r w:rsidRPr="00173CAF">
        <w:rPr>
          <w:noProof/>
          <w:color w:val="222222"/>
          <w:lang w:eastAsia="en-AU"/>
        </w:rPr>
        <w:lastRenderedPageBreak/>
        <w:drawing>
          <wp:anchor distT="0" distB="0" distL="114300" distR="114300" simplePos="0" relativeHeight="251611136" behindDoc="0" locked="0" layoutInCell="1" allowOverlap="1" wp14:anchorId="48699E42" wp14:editId="6BD93593">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r w:rsidR="00291A0D">
        <w:fldChar w:fldCharType="begin"/>
      </w:r>
      <w:r w:rsidR="00291A0D">
        <w:instrText xml:space="preserve"> SEQ Figure \* ARABIC </w:instrText>
      </w:r>
      <w:r w:rsidR="00291A0D">
        <w:fldChar w:fldCharType="separate"/>
      </w:r>
      <w:r w:rsidR="00F17AAF">
        <w:rPr>
          <w:noProof/>
        </w:rPr>
        <w:t>41</w:t>
      </w:r>
      <w:r w:rsidR="00291A0D">
        <w:rPr>
          <w:noProof/>
        </w:rPr>
        <w:fldChar w:fldCharType="end"/>
      </w:r>
      <w:bookmarkEnd w:id="110"/>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500D75">
      <w:pPr>
        <w:ind w:left="810"/>
      </w:pPr>
    </w:p>
    <w:p w14:paraId="5440F228" w14:textId="714DEDC0" w:rsidR="00173CAF" w:rsidRDefault="00173CAF" w:rsidP="00922F68">
      <w:pPr>
        <w:pStyle w:val="Heading3"/>
        <w:numPr>
          <w:ilvl w:val="2"/>
          <w:numId w:val="25"/>
        </w:numPr>
        <w:ind w:left="1530"/>
      </w:pPr>
      <w:bookmarkStart w:id="111" w:name="_Ref42372539"/>
      <w:bookmarkStart w:id="112" w:name="_Toc44077157"/>
      <w:r>
        <w:t>Serial Library</w:t>
      </w:r>
      <w:bookmarkEnd w:id="111"/>
      <w:bookmarkEnd w:id="112"/>
    </w:p>
    <w:p w14:paraId="5E848EF6" w14:textId="7A8BB4C0" w:rsidR="00173CAF" w:rsidRDefault="00173CAF" w:rsidP="00B72C05">
      <w:pPr>
        <w:spacing w:line="360" w:lineRule="auto"/>
        <w:ind w:left="810"/>
      </w:pPr>
      <w:r>
        <w:t xml:space="preserve">Utilising the Hardware Abstraction Layer (HAL) functions provided by ST </w:t>
      </w:r>
      <w:r>
        <w:fldChar w:fldCharType="begin"/>
      </w:r>
      <w:r w:rsidR="00F429F2">
        <w:instrText xml:space="preserve"> ADDIN EN.CITE &lt;EndNote&gt;&lt;Cite&gt;&lt;Author&gt;ST Electronics&lt;/Author&gt;&lt;Year&gt;2017&lt;/Year&gt;&lt;RecNum&gt;87&lt;/RecNum&gt;&lt;DisplayText&gt;[120]&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F429F2">
        <w:rPr>
          <w:noProof/>
        </w:rPr>
        <w:t>[120]</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w:t>
      </w:r>
      <w:r w:rsidR="00B72C05">
        <w:t>classification</w:t>
      </w:r>
      <w:r w:rsidR="00DB71A0">
        <w:t xml:space="preserve"> vector (the output of the SVM model).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B72C05">
        <w:tab/>
      </w:r>
      <w:r w:rsidR="000B5036">
        <w:br/>
      </w:r>
    </w:p>
    <w:p w14:paraId="00BB6C43" w14:textId="5703A98D" w:rsidR="000B5036" w:rsidRDefault="000B5036" w:rsidP="00922F68">
      <w:pPr>
        <w:pStyle w:val="Heading3"/>
        <w:numPr>
          <w:ilvl w:val="2"/>
          <w:numId w:val="25"/>
        </w:numPr>
        <w:ind w:left="1530"/>
      </w:pPr>
      <w:bookmarkStart w:id="113" w:name="_Toc44077158"/>
      <w:r>
        <w:t>Feature Extraction Module</w:t>
      </w:r>
      <w:bookmarkEnd w:id="113"/>
    </w:p>
    <w:p w14:paraId="70119065" w14:textId="7DEB6B58"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proofErr w:type="gramStart"/>
      <w:r w:rsidR="001D719C">
        <w:rPr>
          <w:rFonts w:ascii="Courier New" w:hAnsi="Courier New" w:cs="Courier New"/>
        </w:rPr>
        <w:t>cos(</w:t>
      </w:r>
      <w:proofErr w:type="gramEnd"/>
      <w:r w:rsidR="001D719C">
        <w:rPr>
          <w:rFonts w:ascii="Courier New" w:hAnsi="Courier New" w:cs="Courier New"/>
        </w:rPr>
        <w:t>)</w:t>
      </w:r>
      <w:r w:rsidR="001D719C">
        <w:t xml:space="preserve"> function, reducing classification time. The </w:t>
      </w:r>
      <w:r w:rsidR="001D719C">
        <w:lastRenderedPageBreak/>
        <w:t xml:space="preserve">module can successfully transform a 128-sample epoch while maintaining its real-time guarantee. This ensures the system will not bottleneck, and can perform classification in real time. </w:t>
      </w:r>
      <w:r w:rsidR="00DB71A0">
        <w:t xml:space="preserve">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4" w:name="_Ref43721648"/>
      <w:bookmarkStart w:id="115" w:name="_Ref43721652"/>
      <w:bookmarkStart w:id="116" w:name="_Toc44077159"/>
      <w:r>
        <w:t>Classification Module</w:t>
      </w:r>
      <w:bookmarkEnd w:id="114"/>
      <w:bookmarkEnd w:id="115"/>
      <w:bookmarkEnd w:id="116"/>
    </w:p>
    <w:p w14:paraId="4B79E3B5" w14:textId="122F1094"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F17AAF">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F429F2">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F429F2">
        <w:rPr>
          <w:noProof/>
        </w:rPr>
        <w:t>[89]</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D371D6" w:rsidRDefault="00480511" w:rsidP="007555B0">
      <w:pPr>
        <w:spacing w:line="360" w:lineRule="auto"/>
        <w:ind w:left="1080"/>
      </w:pPr>
      <m:oMathPara>
        <m:oMathParaPr>
          <m:jc m:val="center"/>
        </m:oMathParaPr>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5C292E8" w14:textId="77CD872D" w:rsidR="00856FE9" w:rsidRDefault="003043DC" w:rsidP="00856FE9">
      <w:pPr>
        <w:spacing w:line="360" w:lineRule="auto"/>
        <w:ind w:left="900"/>
      </w:pPr>
      <w:r>
        <w:rPr>
          <w:rFonts w:eastAsiaTheme="minorEastAsia"/>
          <w:noProof/>
          <w:lang w:eastAsia="en-AU"/>
        </w:rPr>
        <mc:AlternateContent>
          <mc:Choice Requires="wps">
            <w:drawing>
              <wp:anchor distT="0" distB="0" distL="114300" distR="114300" simplePos="0" relativeHeight="251725824" behindDoc="0" locked="0" layoutInCell="1" allowOverlap="1" wp14:anchorId="1A2EC167" wp14:editId="0A0B6286">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10017D12" w:rsidR="00B724CB" w:rsidRPr="00025F89" w:rsidRDefault="00B724CB" w:rsidP="00480511">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7" type="#_x0000_t202" style="position:absolute;left:0;text-align:left;margin-left:5.8pt;margin-top:-40.45pt;width:57pt;height:23.25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8sN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S18sNMAIAAFoEAAAOAAAAAAAAAAAAAAAAAC4C&#10;AABkcnMvZTJvRG9jLnhtbFBLAQItABQABgAIAAAAIQBpaHsG3wAAAAgBAAAPAAAAAAAAAAAAAAAA&#10;AIoEAABkcnMvZG93bnJldi54bWxQSwUGAAAAAAQABADzAAAAlgUAAAAA&#10;" filled="f" stroked="f" strokeweight=".5pt">
                <v:textbox>
                  <w:txbxContent>
                    <w:p w14:paraId="75A72986" w14:textId="10017D12" w:rsidR="00B724CB" w:rsidRPr="00025F89" w:rsidRDefault="00B724CB" w:rsidP="00480511">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proofErr w:type="spellStart"/>
      <w:r w:rsidR="00480511">
        <w:rPr>
          <w:i/>
          <w:iCs/>
        </w:rPr>
        <w:t>i</w:t>
      </w:r>
      <w:r w:rsidR="00480511">
        <w:t>-th</w:t>
      </w:r>
      <w:proofErr w:type="spellEnd"/>
      <w:r w:rsidR="00480511">
        <w:t xml:space="preserve">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F429F2">
        <w:instrText xml:space="preserve"> ADDIN EN.CITE &lt;EndNote&gt;&lt;Cite&gt;&lt;Author&gt;Vapnik&lt;/Author&gt;&lt;Year&gt;1995&lt;/Year&gt;&lt;RecNum&gt;10&lt;/RecNum&gt;&lt;DisplayText&gt;[89]&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F429F2">
        <w:rPr>
          <w:noProof/>
        </w:rPr>
        <w:t>[89]</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F17AAF">
        <w:t xml:space="preserve">Figure </w:t>
      </w:r>
      <w:r w:rsidR="00F17AAF">
        <w:rPr>
          <w:noProof/>
        </w:rPr>
        <w:t>42</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t>
      </w:r>
      <w:proofErr w:type="gramStart"/>
      <w:r w:rsidR="00BA2E8C">
        <w:t>was</w:t>
      </w:r>
      <w:proofErr w:type="gramEnd"/>
      <w:r w:rsidR="00BA2E8C">
        <w:t xml:space="preserve"> on the hyperplane, the result would be 0. </w:t>
      </w:r>
      <w:r w:rsidR="00856FE9">
        <w:t xml:space="preserve">Hence, once provided the decision vector and the observation vector, and knowing the SVM parameters </w:t>
      </w:r>
      <m:oMath>
        <m:r>
          <w:rPr>
            <w:rFonts w:ascii="Cambria Math" w:hAnsi="Cambria Math"/>
          </w:rPr>
          <m:t>α</m:t>
        </m:r>
      </m:oMath>
      <w:r w:rsidR="00856FE9">
        <w:t xml:space="preserve"> and </w:t>
      </w:r>
      <w:r w:rsidR="00856FE9">
        <w:rPr>
          <w:i/>
          <w:iCs/>
        </w:rPr>
        <w:t>b</w:t>
      </w:r>
      <w:r w:rsidR="00856FE9">
        <w:t xml:space="preserve">, the Classification Module can perform a simple dot product to determine the motor intent of the user. This is extremely computationally </w:t>
      </w:r>
      <w:proofErr w:type="gramStart"/>
      <w:r w:rsidR="00856FE9">
        <w:t>efficient, since</w:t>
      </w:r>
      <w:proofErr w:type="gramEnd"/>
      <w:r w:rsidR="00856FE9">
        <w:t xml:space="preserve"> this application is a linear SVM. Other kernel functions are not as efficient, and require more complicated calculations to determine the result of the decision function </w:t>
      </w:r>
      <w:r w:rsidR="00856FE9">
        <w:fldChar w:fldCharType="begin"/>
      </w:r>
      <w:r w:rsidR="00F429F2">
        <w:instrText xml:space="preserve"> ADDIN EN.CITE &lt;EndNote&gt;&lt;Cite&gt;&lt;Author&gt;Sayad&lt;/Author&gt;&lt;Year&gt;n.d.&lt;/Year&gt;&lt;RecNum&gt;88&lt;/RecNum&gt;&lt;DisplayText&gt;[12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856FE9">
        <w:fldChar w:fldCharType="separate"/>
      </w:r>
      <w:r w:rsidR="00F429F2">
        <w:rPr>
          <w:noProof/>
        </w:rPr>
        <w:t>[121]</w:t>
      </w:r>
      <w:r w:rsidR="00856FE9">
        <w:fldChar w:fldCharType="end"/>
      </w:r>
      <w:r w:rsidR="00856FE9">
        <w:t xml:space="preserve">. </w:t>
      </w:r>
    </w:p>
    <w:p w14:paraId="56129CB4" w14:textId="248AAF9D" w:rsidR="00480511" w:rsidRDefault="00480511" w:rsidP="002778E0">
      <w:pPr>
        <w:spacing w:line="360" w:lineRule="auto"/>
        <w:ind w:left="900"/>
      </w:pPr>
    </w:p>
    <w:p w14:paraId="6B692982" w14:textId="4F79C791" w:rsidR="0074148B" w:rsidRDefault="00856FE9" w:rsidP="003511F0">
      <w:pPr>
        <w:pStyle w:val="Caption"/>
      </w:pPr>
      <w:bookmarkStart w:id="117" w:name="_Ref42375961"/>
      <w:r>
        <w:rPr>
          <w:noProof/>
        </w:rPr>
        <w:lastRenderedPageBreak/>
        <w:drawing>
          <wp:anchor distT="0" distB="0" distL="114300" distR="114300" simplePos="0" relativeHeight="251726848" behindDoc="0" locked="0" layoutInCell="1" allowOverlap="1" wp14:anchorId="1E211861" wp14:editId="35ABDFD3">
            <wp:simplePos x="0" y="0"/>
            <wp:positionH relativeFrom="margin">
              <wp:align>center</wp:align>
            </wp:positionH>
            <wp:positionV relativeFrom="margin">
              <wp:align>top</wp:align>
            </wp:positionV>
            <wp:extent cx="3486150" cy="2986405"/>
            <wp:effectExtent l="0" t="0" r="0" b="444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38039" b="5548"/>
                    <a:stretch/>
                  </pic:blipFill>
                  <pic:spPr bwMode="auto">
                    <a:xfrm>
                      <a:off x="0" y="0"/>
                      <a:ext cx="3486150" cy="298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11F0">
        <w:t xml:space="preserve">Figure </w:t>
      </w:r>
      <w:r w:rsidR="00291A0D">
        <w:fldChar w:fldCharType="begin"/>
      </w:r>
      <w:r w:rsidR="00291A0D">
        <w:instrText xml:space="preserve"> SEQ Figure \* ARABIC </w:instrText>
      </w:r>
      <w:r w:rsidR="00291A0D">
        <w:fldChar w:fldCharType="separate"/>
      </w:r>
      <w:r w:rsidR="00F17AAF">
        <w:rPr>
          <w:noProof/>
        </w:rPr>
        <w:t>42</w:t>
      </w:r>
      <w:r w:rsidR="00291A0D">
        <w:rPr>
          <w:noProof/>
        </w:rPr>
        <w:fldChar w:fldCharType="end"/>
      </w:r>
      <w:bookmarkEnd w:id="117"/>
      <w:r w:rsidR="003511F0">
        <w:t xml:space="preserve"> – A diagram showing the </w:t>
      </w:r>
      <w:r w:rsidR="00BA2E8C">
        <w:t xml:space="preserve">value of the decision scores for each class in a linear SVM </w:t>
      </w:r>
      <w:r w:rsidR="00BA2E8C">
        <w:fldChar w:fldCharType="begin"/>
      </w:r>
      <w:r w:rsidR="00F429F2">
        <w:instrText xml:space="preserve"> ADDIN EN.CITE &lt;EndNote&gt;&lt;Cite&gt;&lt;Author&gt;Sayad&lt;/Author&gt;&lt;Year&gt;n.d.&lt;/Year&gt;&lt;RecNum&gt;88&lt;/RecNum&gt;&lt;DisplayText&gt;[121]&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F429F2">
        <w:rPr>
          <w:noProof/>
        </w:rPr>
        <w:t>[121]</w:t>
      </w:r>
      <w:r w:rsidR="00BA2E8C">
        <w:fldChar w:fldCharType="end"/>
      </w:r>
      <w:r w:rsidR="00BA2E8C">
        <w:t>.</w:t>
      </w:r>
    </w:p>
    <w:p w14:paraId="53657466" w14:textId="6CDEE9D5" w:rsidR="00CE5510" w:rsidRDefault="00CE5510" w:rsidP="00922F68">
      <w:pPr>
        <w:pStyle w:val="Heading3"/>
        <w:numPr>
          <w:ilvl w:val="2"/>
          <w:numId w:val="25"/>
        </w:numPr>
        <w:ind w:left="1530"/>
      </w:pPr>
      <w:bookmarkStart w:id="118" w:name="_Toc44077160"/>
      <w:r>
        <w:t>Control Module</w:t>
      </w:r>
      <w:bookmarkEnd w:id="118"/>
    </w:p>
    <w:p w14:paraId="4023615E" w14:textId="77777777" w:rsidR="00DA662A"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p>
    <w:p w14:paraId="3EBD7455" w14:textId="2731E4CD" w:rsidR="00CE5510" w:rsidRPr="00CE5510" w:rsidRDefault="006403F5" w:rsidP="002778E0">
      <w:pPr>
        <w:spacing w:line="360" w:lineRule="auto"/>
        <w:ind w:left="810"/>
      </w:pPr>
      <w: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9" w:name="_Toc44077161"/>
      <w:r>
        <w:rPr>
          <w:color w:val="000000"/>
          <w:szCs w:val="32"/>
        </w:rPr>
        <w:lastRenderedPageBreak/>
        <w:t>3D Printed Prosthetic Arm</w:t>
      </w:r>
      <w:bookmarkEnd w:id="119"/>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xml:space="preserve">. The arm was designed by Gael Langevin, and has gained popularity as a section of the </w:t>
      </w:r>
      <w:proofErr w:type="spellStart"/>
      <w:r>
        <w:rPr>
          <w:color w:val="000000"/>
        </w:rPr>
        <w:t>InMoov</w:t>
      </w:r>
      <w:proofErr w:type="spellEnd"/>
      <w:r>
        <w:rPr>
          <w:color w:val="000000"/>
        </w:rPr>
        <w:t xml:space="preserve"> 3D printed humanoid robot. These designs are freely available, and were selected for their detailed assembly instructions, low cost, aesthetics, and global community of makers, who were of great assistance during the assembly process. The arm consists of approximately 26 .</w:t>
      </w:r>
      <w:proofErr w:type="spellStart"/>
      <w:r>
        <w:rPr>
          <w:color w:val="000000"/>
        </w:rPr>
        <w:t>stl</w:t>
      </w:r>
      <w:proofErr w:type="spellEnd"/>
      <w:r>
        <w:rPr>
          <w:color w:val="000000"/>
        </w:rPr>
        <w:t xml:space="preserve"> files, which were printed by Phillip </w:t>
      </w:r>
      <w:proofErr w:type="spellStart"/>
      <w:r>
        <w:rPr>
          <w:color w:val="000000"/>
        </w:rPr>
        <w:t>Dombkins</w:t>
      </w:r>
      <w:proofErr w:type="spellEnd"/>
      <w:r>
        <w:rPr>
          <w:color w:val="000000"/>
        </w:rPr>
        <w:t xml:space="preserve"> at the University of Newcastle.</w:t>
      </w:r>
    </w:p>
    <w:p w14:paraId="3C0E9C01" w14:textId="5257DD94" w:rsidR="00102651" w:rsidRDefault="00102651" w:rsidP="009E4806">
      <w:pPr>
        <w:ind w:left="360"/>
        <w:rPr>
          <w:color w:val="000000"/>
        </w:rPr>
      </w:pPr>
    </w:p>
    <w:p w14:paraId="6298A324" w14:textId="339A6EF6" w:rsidR="00474D33" w:rsidRDefault="00474D33" w:rsidP="003C31EF">
      <w:pPr>
        <w:spacing w:line="360" w:lineRule="auto"/>
        <w:ind w:left="360"/>
      </w:pPr>
      <w:r>
        <w:rPr>
          <w:color w:val="000000"/>
        </w:rPr>
        <w:t xml:space="preserve">The arm was printed on a </w:t>
      </w:r>
      <w:proofErr w:type="spellStart"/>
      <w:r>
        <w:rPr>
          <w:color w:val="000000"/>
        </w:rPr>
        <w:t>Markforged</w:t>
      </w:r>
      <w:proofErr w:type="spellEnd"/>
      <w:r>
        <w:rPr>
          <w:color w:val="000000"/>
        </w:rPr>
        <w:t xml:space="preserve">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F429F2">
        <w:rPr>
          <w:color w:val="000000"/>
        </w:rPr>
        <w:instrText xml:space="preserve"> ADDIN EN.CITE &lt;EndNote&gt;&lt;Cite&gt;&lt;Author&gt;Mota&lt;/Author&gt;&lt;Year&gt;2017&lt;/Year&gt;&lt;RecNum&gt;77&lt;/RecNum&gt;&lt;DisplayText&gt;[12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F429F2">
        <w:rPr>
          <w:noProof/>
          <w:color w:val="000000"/>
        </w:rPr>
        <w:t>[122]</w:t>
      </w:r>
      <w:r>
        <w:rPr>
          <w:color w:val="000000"/>
        </w:rPr>
        <w:fldChar w:fldCharType="end"/>
      </w:r>
      <w:r>
        <w:rPr>
          <w:color w:val="000000"/>
        </w:rPr>
        <w:t xml:space="preserve">. </w:t>
      </w:r>
    </w:p>
    <w:p w14:paraId="419BC5C5" w14:textId="6E6566CB" w:rsidR="00474D33" w:rsidRDefault="00474D33" w:rsidP="00474D33">
      <w:pPr>
        <w:rPr>
          <w:color w:val="000000"/>
        </w:rPr>
      </w:pPr>
    </w:p>
    <w:p w14:paraId="0EDBC887" w14:textId="09882B80" w:rsidR="00474D33" w:rsidRPr="009E4806" w:rsidRDefault="0043390C" w:rsidP="00B818CF">
      <w:pPr>
        <w:spacing w:line="360" w:lineRule="auto"/>
        <w:ind w:left="360"/>
        <w:rPr>
          <w:color w:val="000000"/>
        </w:rPr>
      </w:pPr>
      <w:r w:rsidRPr="00D96EA9">
        <w:t>The main components of the arm are the servo bed (which houses the 5 servos for the fingers</w:t>
      </w:r>
      <w:r>
        <w:rPr>
          <w:color w:val="000000"/>
        </w:rPr>
        <w:t xml:space="preserve"> and </w:t>
      </w:r>
      <w:proofErr w:type="gramStart"/>
      <w:r>
        <w:rPr>
          <w:color w:val="000000"/>
        </w:rPr>
        <w:t>is located in</w:t>
      </w:r>
      <w:proofErr w:type="gramEnd"/>
      <w:r>
        <w:rPr>
          <w:color w:val="000000"/>
        </w:rPr>
        <w:t xml:space="preserve"> the forearm), the wrist, and the hand.</w:t>
      </w:r>
      <w:r w:rsidR="00B818CF">
        <w:rPr>
          <w:color w:val="000000"/>
        </w:rPr>
        <w:t xml:space="preserve"> </w:t>
      </w:r>
      <w:r>
        <w:rPr>
          <w:color w:val="000000"/>
        </w:rPr>
        <w:t>The servo bed was designed to accommodate 5 standard size servos. The Tower Pro MG946R servo is recommended, and has been used in this project. Due to the space constraints within this wrist cavity, a smaller sized servo, the Tower Pro MG996 was used. These servos</w:t>
      </w:r>
      <w:r w:rsidR="00B818CF">
        <w:rPr>
          <w:color w:val="000000"/>
        </w:rPr>
        <w:t xml:space="preserve"> </w:t>
      </w:r>
      <w:r w:rsidR="00474D33">
        <w:rPr>
          <w:color w:val="000000"/>
        </w:rPr>
        <w:t xml:space="preserve">have a rated stall torque of 13 kg/cm, and draw 1.2A at locked rotor. Due to the high current rating of these </w:t>
      </w:r>
      <w:r w:rsidR="00474D33" w:rsidRPr="00D96EA9">
        <w:t xml:space="preserve">servos, supplying adequate current to operate 5 servos simultaneously is a rigid design criterion which </w:t>
      </w:r>
      <w:r w:rsidR="00565531">
        <w:t>has</w:t>
      </w:r>
      <w:r w:rsidR="00474D33" w:rsidRPr="00D96EA9">
        <w:t xml:space="preserve"> be</w:t>
      </w:r>
      <w:r w:rsidR="000E2CEB">
        <w:t>en</w:t>
      </w:r>
      <w:r w:rsidR="00474D33" w:rsidRPr="00D96EA9">
        <w:t xml:space="preserve"> considered </w:t>
      </w:r>
      <w:r w:rsidR="00565531">
        <w:t>in the classification and control board design</w:t>
      </w:r>
      <w:r w:rsidR="00474D33"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13196CA8"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w:t>
      </w:r>
      <w:r>
        <w:rPr>
          <w:color w:val="000000"/>
        </w:rPr>
        <w:lastRenderedPageBreak/>
        <w:t xml:space="preserve">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F17AAF">
        <w:t xml:space="preserve">Figure </w:t>
      </w:r>
      <w:r w:rsidR="00F17AAF">
        <w:rPr>
          <w:noProof/>
        </w:rPr>
        <w:t>43</w:t>
      </w:r>
      <w:r w:rsidR="003C764F">
        <w:rPr>
          <w:color w:val="000000"/>
        </w:rPr>
        <w:fldChar w:fldCharType="end"/>
      </w:r>
      <w:r w:rsidR="003C764F">
        <w:rPr>
          <w:color w:val="000000"/>
        </w:rPr>
        <w:t xml:space="preserve">. </w:t>
      </w:r>
    </w:p>
    <w:p w14:paraId="32066B3F" w14:textId="4447538E" w:rsidR="00BF28BA" w:rsidRDefault="00B818CF" w:rsidP="00BF28BA">
      <w:pPr>
        <w:pStyle w:val="NormalWeb"/>
        <w:spacing w:after="0" w:afterAutospacing="0" w:line="240" w:lineRule="atLeast"/>
      </w:pPr>
      <w:bookmarkStart w:id="120" w:name="_Ref23881770"/>
      <w:r>
        <w:rPr>
          <w:noProof/>
          <w:color w:val="000000"/>
        </w:rPr>
        <mc:AlternateContent>
          <mc:Choice Requires="wpg">
            <w:drawing>
              <wp:anchor distT="0" distB="0" distL="114300" distR="114300" simplePos="0" relativeHeight="251696128" behindDoc="0" locked="0" layoutInCell="1" allowOverlap="1" wp14:anchorId="4C29BFAD" wp14:editId="333AD275">
                <wp:simplePos x="0" y="0"/>
                <wp:positionH relativeFrom="margin">
                  <wp:posOffset>148590</wp:posOffset>
                </wp:positionH>
                <wp:positionV relativeFrom="margin">
                  <wp:posOffset>796290</wp:posOffset>
                </wp:positionV>
                <wp:extent cx="5264785" cy="7143750"/>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264785" cy="7143750"/>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61"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B724CB" w:rsidRPr="0060068C" w:rsidRDefault="00B724CB"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2"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B724CB" w:rsidRPr="0060068C" w:rsidRDefault="00B724CB"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3"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B724CB" w:rsidRPr="0060068C" w:rsidRDefault="00B724CB"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C29BFAD" id="Group 143" o:spid="_x0000_s1228" style="position:absolute;left:0;text-align:left;margin-left:11.7pt;margin-top:62.7pt;width:414.55pt;height:562.5pt;z-index:251696128;mso-position-horizontal-relative:margin;mso-position-vertical-relative:margin;mso-width-relative:margin;mso-height-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">
                <v:group id="Group 89" o:spid="_x0000_s1229"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0"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">
                    <v:imagedata r:id="rId64" o:title="" cropbottom="12469f"/>
                  </v:shape>
                  <v:shape id="Text Box 53" o:spid="_x0000_s1231"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B724CB" w:rsidRPr="0060068C" w:rsidRDefault="00B724CB" w:rsidP="00A67871">
                          <w:pPr>
                            <w:jc w:val="center"/>
                            <w:rPr>
                              <w:lang w:val="en-US"/>
                            </w:rPr>
                          </w:pPr>
                          <w:r>
                            <w:rPr>
                              <w:lang w:val="en-US"/>
                            </w:rPr>
                            <w:t>(a)</w:t>
                          </w:r>
                        </w:p>
                      </w:txbxContent>
                    </v:textbox>
                  </v:shape>
                </v:group>
                <v:group id="Group 90" o:spid="_x0000_s1232"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3"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">
                    <v:imagedata r:id="rId65" o:title="" croptop="3865f" cropbottom="8079f"/>
                  </v:shape>
                  <v:shape id="Text Box 54" o:spid="_x0000_s1234"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B724CB" w:rsidRPr="0060068C" w:rsidRDefault="00B724CB" w:rsidP="00A67871">
                          <w:pPr>
                            <w:jc w:val="center"/>
                            <w:rPr>
                              <w:lang w:val="en-US"/>
                            </w:rPr>
                          </w:pPr>
                          <w:r>
                            <w:rPr>
                              <w:lang w:val="en-US"/>
                            </w:rPr>
                            <w:t>(b)</w:t>
                          </w:r>
                        </w:p>
                      </w:txbxContent>
                    </v:textbox>
                  </v:shape>
                </v:group>
                <v:group id="Group 91" o:spid="_x0000_s1235"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6"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">
                    <v:imagedata r:id="rId66" o:title="" croptop="12902f"/>
                  </v:shape>
                  <v:shape id="Text Box 88" o:spid="_x0000_s1237"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B724CB" w:rsidRPr="0060068C" w:rsidRDefault="00B724CB"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r w:rsidR="00291A0D">
        <w:fldChar w:fldCharType="begin"/>
      </w:r>
      <w:r w:rsidR="00291A0D">
        <w:instrText xml:space="preserve"> SEQ Figure \* ARABIC </w:instrText>
      </w:r>
      <w:r w:rsidR="00291A0D">
        <w:fldChar w:fldCharType="separate"/>
      </w:r>
      <w:r w:rsidR="00F17AAF">
        <w:rPr>
          <w:noProof/>
        </w:rPr>
        <w:t>43</w:t>
      </w:r>
      <w:r w:rsidR="00291A0D">
        <w:rPr>
          <w:noProof/>
        </w:rPr>
        <w:fldChar w:fldCharType="end"/>
      </w:r>
      <w:bookmarkEnd w:id="120"/>
      <w:r w:rsidR="00102651">
        <w:t xml:space="preserve"> - (a) The inferior surface of the constructed arm. (b) the superior surface of the constructed arm. (c) the arm being assembled, with the cover removed.</w:t>
      </w: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21" w:name="_Toc44077162"/>
      <w:r>
        <w:rPr>
          <w:color w:val="000000"/>
          <w:szCs w:val="32"/>
        </w:rPr>
        <w:lastRenderedPageBreak/>
        <w:t xml:space="preserve">Interim </w:t>
      </w:r>
      <w:r w:rsidR="00BF28BA">
        <w:rPr>
          <w:color w:val="000000"/>
          <w:szCs w:val="32"/>
        </w:rPr>
        <w:t>Demonstration Hardware and Software</w:t>
      </w:r>
      <w:bookmarkEnd w:id="121"/>
    </w:p>
    <w:p w14:paraId="2D7BFC2D" w14:textId="3C46E724" w:rsidR="00BF28BA" w:rsidRDefault="00BF28BA" w:rsidP="003C31EF">
      <w:pPr>
        <w:pStyle w:val="NormalWeb"/>
        <w:spacing w:before="0" w:beforeAutospacing="0" w:after="0" w:afterAutospacing="0" w:line="360" w:lineRule="auto"/>
        <w:ind w:left="360"/>
        <w:rPr>
          <w:color w:val="000000"/>
        </w:rPr>
      </w:pPr>
      <w:r>
        <w:rPr>
          <w:color w:val="000000"/>
        </w:rPr>
        <w:t xml:space="preserve">To facilitate demonstration of the arm during the interim seminar, a demonstration board possessing minimal functionality has been developed and fabricated. This board can </w:t>
      </w:r>
      <w:r w:rsidR="00C940C4">
        <w:rPr>
          <w:color w:val="000000"/>
        </w:rPr>
        <w:t>manage</w:t>
      </w:r>
      <w:r>
        <w:rPr>
          <w:color w:val="000000"/>
        </w:rPr>
        <w:t xml:space="preserv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22" w:name="_Toc44077163"/>
      <w:r>
        <w:t xml:space="preserve">Interim </w:t>
      </w:r>
      <w:r w:rsidR="00BF28BA">
        <w:t>Demonstration App</w:t>
      </w:r>
      <w:bookmarkEnd w:id="122"/>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w:t>
      </w:r>
      <w:proofErr w:type="spellStart"/>
      <w:r w:rsidR="00594C0D">
        <w:rPr>
          <w:color w:val="000000"/>
        </w:rPr>
        <w:t>Servo_Name</w:t>
      </w:r>
      <w:proofErr w:type="spellEnd"/>
      <w:r w:rsidR="00594C0D">
        <w:rPr>
          <w:color w:val="000000"/>
        </w:rPr>
        <w:t>&gt;: &lt;position&gt;\n” where &lt;</w:t>
      </w:r>
      <w:proofErr w:type="spellStart"/>
      <w:r w:rsidR="00594C0D">
        <w:rPr>
          <w:color w:val="000000"/>
        </w:rPr>
        <w:t>Servo_Name</w:t>
      </w:r>
      <w:proofErr w:type="spellEnd"/>
      <w:r w:rsidR="00594C0D">
        <w:rPr>
          <w:color w:val="000000"/>
        </w:rPr>
        <w:t>&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9427E5C"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F17AAF">
        <w:t xml:space="preserve">Figure </w:t>
      </w:r>
      <w:r w:rsidR="00F17AAF">
        <w:rPr>
          <w:noProof/>
        </w:rPr>
        <w:t>4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3" w:name="_Toc44077164"/>
      <w:r>
        <w:t xml:space="preserve">Interim </w:t>
      </w:r>
      <w:r w:rsidR="003C31EF" w:rsidRPr="001917F8">
        <w:t>Demonstration Board Hardware</w:t>
      </w:r>
      <w:bookmarkEnd w:id="123"/>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D371D6">
      <w:pPr>
        <w:pStyle w:val="NormalWeb"/>
        <w:numPr>
          <w:ilvl w:val="0"/>
          <w:numId w:val="20"/>
        </w:numPr>
        <w:spacing w:before="0" w:beforeAutospacing="0" w:after="0" w:afterAutospacing="0" w:line="360" w:lineRule="auto"/>
        <w:ind w:left="1440"/>
        <w:rPr>
          <w:color w:val="222222"/>
        </w:rPr>
      </w:pPr>
      <w:r>
        <w:rPr>
          <w:color w:val="000000"/>
        </w:rPr>
        <w:t>an Arduino Nano, soldered directly to the PCB,</w:t>
      </w:r>
    </w:p>
    <w:p w14:paraId="71FAC46A" w14:textId="77777777" w:rsidR="003C31EF" w:rsidRDefault="003C31EF" w:rsidP="00D371D6">
      <w:pPr>
        <w:pStyle w:val="NormalWeb"/>
        <w:numPr>
          <w:ilvl w:val="0"/>
          <w:numId w:val="20"/>
        </w:numPr>
        <w:spacing w:after="0" w:afterAutospacing="0" w:line="360" w:lineRule="auto"/>
        <w:ind w:left="1440"/>
        <w:rPr>
          <w:color w:val="222222"/>
        </w:rPr>
      </w:pPr>
      <w:r>
        <w:rPr>
          <w:color w:val="000000"/>
        </w:rPr>
        <w:t>an HC-05 Bluetooth Module, soldered directly to the PCB,</w:t>
      </w:r>
    </w:p>
    <w:p w14:paraId="3C4E1C68" w14:textId="77777777" w:rsidR="003C31EF" w:rsidRDefault="003C31EF" w:rsidP="00D371D6">
      <w:pPr>
        <w:pStyle w:val="NormalWeb"/>
        <w:numPr>
          <w:ilvl w:val="0"/>
          <w:numId w:val="20"/>
        </w:numPr>
        <w:spacing w:after="0" w:afterAutospacing="0" w:line="360" w:lineRule="auto"/>
        <w:ind w:left="1440"/>
        <w:rPr>
          <w:color w:val="222222"/>
        </w:rPr>
      </w:pPr>
      <w:r>
        <w:rPr>
          <w:color w:val="000000"/>
        </w:rPr>
        <w:t>a DC power jack, and</w:t>
      </w:r>
    </w:p>
    <w:p w14:paraId="1BA48C0A" w14:textId="77777777" w:rsidR="003C31EF" w:rsidRPr="0060068C" w:rsidRDefault="003C31EF" w:rsidP="00D371D6">
      <w:pPr>
        <w:pStyle w:val="NormalWeb"/>
        <w:numPr>
          <w:ilvl w:val="0"/>
          <w:numId w:val="20"/>
        </w:numPr>
        <w:spacing w:after="0" w:afterAutospacing="0" w:line="360" w:lineRule="auto"/>
        <w:ind w:left="1440"/>
        <w:rPr>
          <w:color w:val="222222"/>
        </w:rPr>
      </w:pPr>
      <w:r>
        <w:rPr>
          <w:color w:val="000000"/>
        </w:rPr>
        <w:t>the 6 servo headers for the servos.</w:t>
      </w:r>
    </w:p>
    <w:p w14:paraId="7D3513A9" w14:textId="3C7EF760" w:rsidR="00BF28BA" w:rsidRDefault="002C3FE7" w:rsidP="003E5CC3">
      <w:pPr>
        <w:pStyle w:val="Caption"/>
      </w:pPr>
      <w:bookmarkStart w:id="124" w:name="_Ref24022148"/>
      <w:r>
        <w:rPr>
          <w:noProof/>
          <w:color w:val="222222"/>
        </w:rPr>
        <w:lastRenderedPageBreak/>
        <w:drawing>
          <wp:anchor distT="0" distB="0" distL="114300" distR="114300" simplePos="0" relativeHeight="251699200" behindDoc="0" locked="0" layoutInCell="1" allowOverlap="1" wp14:anchorId="5562EFB3" wp14:editId="1E947E62">
            <wp:simplePos x="0" y="0"/>
            <wp:positionH relativeFrom="margin">
              <wp:posOffset>1686816</wp:posOffset>
            </wp:positionH>
            <wp:positionV relativeFrom="margin">
              <wp:align>top</wp:align>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r w:rsidR="00291A0D">
        <w:fldChar w:fldCharType="begin"/>
      </w:r>
      <w:r w:rsidR="00291A0D">
        <w:instrText xml:space="preserve"> SEQ Figure \* ARABIC </w:instrText>
      </w:r>
      <w:r w:rsidR="00291A0D">
        <w:fldChar w:fldCharType="separate"/>
      </w:r>
      <w:r w:rsidR="00F17AAF">
        <w:rPr>
          <w:noProof/>
        </w:rPr>
        <w:t>44</w:t>
      </w:r>
      <w:r w:rsidR="00291A0D">
        <w:rPr>
          <w:noProof/>
        </w:rPr>
        <w:fldChar w:fldCharType="end"/>
      </w:r>
      <w:bookmarkEnd w:id="124"/>
      <w:r w:rsidR="003E5CC3">
        <w:t xml:space="preserve"> - A screenshot of the demonstration app.</w:t>
      </w:r>
    </w:p>
    <w:p w14:paraId="53C2AB17" w14:textId="7F18EC86" w:rsidR="0060068C" w:rsidRDefault="00717AD8" w:rsidP="00717AD8">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r w:rsidR="003C31EF">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F17AAF">
        <w:t xml:space="preserve">Figure </w:t>
      </w:r>
      <w:r w:rsidR="00F17AAF">
        <w:rPr>
          <w:noProof/>
        </w:rPr>
        <w:t>45</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79744" behindDoc="0" locked="0" layoutInCell="1" allowOverlap="1" wp14:anchorId="4020A78A" wp14:editId="41C131F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9">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B724CB" w:rsidRPr="0060068C" w:rsidRDefault="00B724CB"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B724CB" w:rsidRPr="0060068C" w:rsidRDefault="00B724CB"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8" style="position:absolute;left:0;text-align:left;margin-left:83.35pt;margin-top:.1pt;width:271.15pt;height:328.05pt;z-index:251679744"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zUCm+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k6kbddCLJ8RKYjgyrqW7KaE2txRbeZU&#10;4ZIEQODiZz7hkVcCm4mu5ZFCqC+v9dv5ODOMemSDS1fm6b/X1Fak6kOD05xZqOGW5ox4PA1hqP2R&#10;xf5Is66vBGgS4IopmWva+abqm7kS9SPuh5d2VwzRhmHvzDN988rAwgDul4xfXrp2W+jumnuJ8tgS&#10;32rpw/aRKtkJrsEBfhQ9fo50t53bQvwSpMtLJ8q7rALr1gCW/ytQQz7ay90O1A6L1g1g/xRQh2Hg&#10;x5Pwp0K1qxW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HNQKb4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39"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0"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70" o:title=""/>
                  </v:shape>
                  <v:shape id="Picture 34" o:spid="_x0000_s1241"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71" o:title="" croptop="1478f" cropbottom="1529f" cropleft="2903f" cropright="4943f"/>
                  </v:shape>
                </v:group>
                <v:shape id="Text Box 85" o:spid="_x0000_s1242"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B724CB" w:rsidRPr="0060068C" w:rsidRDefault="00B724CB" w:rsidP="0060068C">
                        <w:pPr>
                          <w:jc w:val="center"/>
                          <w:rPr>
                            <w:lang w:val="en-US"/>
                          </w:rPr>
                        </w:pPr>
                        <w:r>
                          <w:rPr>
                            <w:lang w:val="en-US"/>
                          </w:rPr>
                          <w:t>(a)</w:t>
                        </w:r>
                      </w:p>
                    </w:txbxContent>
                  </v:textbox>
                </v:shape>
                <v:shape id="Text Box 86" o:spid="_x0000_s1243"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B724CB" w:rsidRPr="0060068C" w:rsidRDefault="00B724CB" w:rsidP="0060068C">
                        <w:pPr>
                          <w:jc w:val="center"/>
                          <w:rPr>
                            <w:lang w:val="en-US"/>
                          </w:rPr>
                        </w:pPr>
                        <w:r>
                          <w:rPr>
                            <w:lang w:val="en-US"/>
                          </w:rPr>
                          <w:t>(b)</w:t>
                        </w:r>
                      </w:p>
                    </w:txbxContent>
                  </v:textbox>
                </v:shape>
                <w10:wrap type="topAndBottom"/>
              </v:group>
            </w:pict>
          </mc:Fallback>
        </mc:AlternateContent>
      </w:r>
    </w:p>
    <w:p w14:paraId="18FE60D8" w14:textId="1F0BD768" w:rsidR="0060068C" w:rsidRDefault="0060068C" w:rsidP="0060068C">
      <w:pPr>
        <w:pStyle w:val="Caption"/>
      </w:pPr>
      <w:bookmarkStart w:id="125" w:name="_Ref23794451"/>
      <w:r>
        <w:t xml:space="preserve">Figure </w:t>
      </w:r>
      <w:r w:rsidR="00291A0D">
        <w:fldChar w:fldCharType="begin"/>
      </w:r>
      <w:r w:rsidR="00291A0D">
        <w:instrText xml:space="preserve"> SEQ Figure \* ARABIC </w:instrText>
      </w:r>
      <w:r w:rsidR="00291A0D">
        <w:fldChar w:fldCharType="separate"/>
      </w:r>
      <w:r w:rsidR="00F17AAF">
        <w:rPr>
          <w:noProof/>
        </w:rPr>
        <w:t>45</w:t>
      </w:r>
      <w:r w:rsidR="00291A0D">
        <w:rPr>
          <w:noProof/>
        </w:rPr>
        <w:fldChar w:fldCharType="end"/>
      </w:r>
      <w:bookmarkEnd w:id="125"/>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6" w:name="_Toc44077165"/>
      <w:r>
        <w:t xml:space="preserve">Interim </w:t>
      </w:r>
      <w:r w:rsidR="00BF28BA" w:rsidRPr="001917F8">
        <w:t>Demonstration Board Software</w:t>
      </w:r>
      <w:bookmarkEnd w:id="126"/>
    </w:p>
    <w:p w14:paraId="29599C95" w14:textId="59C3CAB3" w:rsidR="00BF28BA" w:rsidRDefault="00BF28BA" w:rsidP="002778E0">
      <w:pPr>
        <w:pStyle w:val="NormalWeb"/>
        <w:spacing w:before="0" w:beforeAutospacing="0" w:after="0" w:afterAutospacing="0" w:line="360" w:lineRule="auto"/>
        <w:ind w:left="900"/>
        <w:rPr>
          <w:color w:val="000000"/>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F17AAF">
        <w:t xml:space="preserve">Figure </w:t>
      </w:r>
      <w:r w:rsidR="00F17AAF">
        <w:rPr>
          <w:noProof/>
        </w:rPr>
        <w:t>46</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1920" behindDoc="0" locked="0" layoutInCell="1" allowOverlap="1" wp14:anchorId="6AD21EB4" wp14:editId="2BA7C68D">
            <wp:simplePos x="0" y="0"/>
            <wp:positionH relativeFrom="margin">
              <wp:posOffset>1991682</wp:posOffset>
            </wp:positionH>
            <wp:positionV relativeFrom="margin">
              <wp:posOffset>0</wp:posOffset>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1EDB58B5" w:rsidR="00745CF6" w:rsidRDefault="0060068C" w:rsidP="0060068C">
      <w:pPr>
        <w:pStyle w:val="Caption"/>
      </w:pPr>
      <w:bookmarkStart w:id="127" w:name="_Ref23794570"/>
      <w:r>
        <w:t xml:space="preserve">Figure </w:t>
      </w:r>
      <w:r w:rsidR="00291A0D">
        <w:fldChar w:fldCharType="begin"/>
      </w:r>
      <w:r w:rsidR="00291A0D">
        <w:instrText xml:space="preserve"> SEQ Figure \* ARABIC </w:instrText>
      </w:r>
      <w:r w:rsidR="00291A0D">
        <w:fldChar w:fldCharType="separate"/>
      </w:r>
      <w:r w:rsidR="00F17AAF">
        <w:rPr>
          <w:noProof/>
        </w:rPr>
        <w:t>46</w:t>
      </w:r>
      <w:r w:rsidR="00291A0D">
        <w:rPr>
          <w:noProof/>
        </w:rPr>
        <w:fldChar w:fldCharType="end"/>
      </w:r>
      <w:bookmarkEnd w:id="127"/>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098FD832" w14:textId="43ED274F" w:rsidR="00BD1798" w:rsidRDefault="00745CF6" w:rsidP="00922F68">
      <w:pPr>
        <w:pStyle w:val="Heading2"/>
        <w:numPr>
          <w:ilvl w:val="1"/>
          <w:numId w:val="25"/>
        </w:numPr>
        <w:ind w:left="1080"/>
      </w:pPr>
      <w:bookmarkStart w:id="128" w:name="_Toc44077166"/>
      <w:r>
        <w:lastRenderedPageBreak/>
        <w:t>Modular Biosignal Front End</w:t>
      </w:r>
      <w:bookmarkEnd w:id="128"/>
    </w:p>
    <w:p w14:paraId="363D2DD2" w14:textId="3892159A" w:rsidR="009C5FE1" w:rsidRDefault="005E2168" w:rsidP="00BD1798">
      <w:pPr>
        <w:spacing w:line="360" w:lineRule="auto"/>
        <w:ind w:left="360"/>
      </w:pPr>
      <w:r>
        <w:rPr>
          <w:noProof/>
        </w:rPr>
        <w:drawing>
          <wp:anchor distT="0" distB="0" distL="114300" distR="114300" simplePos="0" relativeHeight="251745280" behindDoc="0" locked="0" layoutInCell="1" allowOverlap="1" wp14:anchorId="01686EC9" wp14:editId="5E78CA90">
            <wp:simplePos x="0" y="0"/>
            <wp:positionH relativeFrom="margin">
              <wp:align>center</wp:align>
            </wp:positionH>
            <wp:positionV relativeFrom="paragraph">
              <wp:posOffset>1836420</wp:posOffset>
            </wp:positionV>
            <wp:extent cx="4591050" cy="3820795"/>
            <wp:effectExtent l="0" t="0" r="0" b="8255"/>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91050" cy="3820795"/>
                    </a:xfrm>
                    <a:prstGeom prst="rect">
                      <a:avLst/>
                    </a:prstGeom>
                  </pic:spPr>
                </pic:pic>
              </a:graphicData>
            </a:graphic>
            <wp14:sizeRelH relativeFrom="page">
              <wp14:pctWidth>0</wp14:pctWidth>
            </wp14:sizeRelH>
            <wp14:sizeRelV relativeFrom="page">
              <wp14:pctHeight>0</wp14:pctHeight>
            </wp14:sizeRelV>
          </wp:anchor>
        </w:drawing>
      </w:r>
      <w:r w:rsidR="00BD1798">
        <w:t xml:space="preserve">One of the aims of this project was to produce a hardware platform on which students can learn about biosignal processing, including EEG analysis, BCI devices, and electromyography (EMG). The ADS1299 is a chip capable of serving this purpose </w:t>
      </w:r>
      <w:r w:rsidR="00BD1798">
        <w:fldChar w:fldCharType="begin">
          <w:fldData xml:space="preserve">PEVuZE5vdGU+PENpdGU+PEF1dGhvcj5BY2hhcnlhPC9BdXRob3I+PFllYXI+MjAxNTwvWWVhcj48
UmVjTnVtPjI1PC9SZWNOdW0+PERpc3BsYXlUZXh0Pls0NiwgNTUsIDU3LCAxMj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F429F2">
        <w:instrText xml:space="preserve"> ADDIN EN.CITE </w:instrText>
      </w:r>
      <w:r w:rsidR="00F429F2">
        <w:fldChar w:fldCharType="begin">
          <w:fldData xml:space="preserve">PEVuZE5vdGU+PENpdGU+PEF1dGhvcj5BY2hhcnlhPC9BdXRob3I+PFllYXI+MjAxNTwvWWVhcj48
UmVjTnVtPjI1PC9SZWNOdW0+PERpc3BsYXlUZXh0Pls0NiwgNTUsIDU3LCAxMjN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F429F2">
        <w:instrText xml:space="preserve"> ADDIN EN.CITE.DATA </w:instrText>
      </w:r>
      <w:r w:rsidR="00F429F2">
        <w:fldChar w:fldCharType="end"/>
      </w:r>
      <w:r w:rsidR="00BD1798">
        <w:fldChar w:fldCharType="separate"/>
      </w:r>
      <w:r w:rsidR="00F429F2">
        <w:rPr>
          <w:noProof/>
        </w:rPr>
        <w:t>[46, 55, 57, 123]</w:t>
      </w:r>
      <w:r w:rsidR="00BD1798">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F17AAF">
        <w:t xml:space="preserve">Figure </w:t>
      </w:r>
      <w:r w:rsidR="00F17AAF">
        <w:rPr>
          <w:noProof/>
        </w:rPr>
        <w:t>47</w:t>
      </w:r>
      <w:r w:rsidR="00CE7E21">
        <w:fldChar w:fldCharType="end"/>
      </w:r>
      <w:r w:rsidR="009C5FE1">
        <w:t>.</w:t>
      </w:r>
    </w:p>
    <w:p w14:paraId="52C7A073" w14:textId="1EF64F0B" w:rsidR="00CE7E21" w:rsidRDefault="00CE7E21" w:rsidP="00CE7E21">
      <w:pPr>
        <w:pStyle w:val="Caption"/>
      </w:pPr>
      <w:bookmarkStart w:id="129" w:name="_Ref43368787"/>
      <w:r>
        <w:t xml:space="preserve">Figure </w:t>
      </w:r>
      <w:r w:rsidR="00291A0D">
        <w:fldChar w:fldCharType="begin"/>
      </w:r>
      <w:r w:rsidR="00291A0D">
        <w:instrText xml:space="preserve"> SEQ Figure \* ARABIC </w:instrText>
      </w:r>
      <w:r w:rsidR="00291A0D">
        <w:fldChar w:fldCharType="separate"/>
      </w:r>
      <w:r w:rsidR="00F17AAF">
        <w:rPr>
          <w:noProof/>
        </w:rPr>
        <w:t>47</w:t>
      </w:r>
      <w:r w:rsidR="00291A0D">
        <w:rPr>
          <w:noProof/>
        </w:rPr>
        <w:fldChar w:fldCharType="end"/>
      </w:r>
      <w:bookmarkEnd w:id="129"/>
      <w:r>
        <w:t xml:space="preserve"> – A photo of the Modular Biosignal Front End</w:t>
      </w:r>
    </w:p>
    <w:p w14:paraId="1CDB8609" w14:textId="18ECFDF9"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w:t>
      </w:r>
      <w:r w:rsidR="00286A76" w:rsidRPr="00286A76">
        <w:rPr>
          <w:sz w:val="12"/>
          <w:szCs w:val="12"/>
        </w:rPr>
        <w:t xml:space="preserve"> </w:t>
      </w:r>
      <w:r>
        <w:t xml:space="preserve">V SPI interface for connection to any desired compatible MCU. The board has input pins for all 8 channels, and includes a single reference pin. This configuration is ideal for referential montage EEG recording, however is applicable to a wide gamut of biosignal recording applications </w:t>
      </w:r>
      <w:r>
        <w:fldChar w:fldCharType="begin"/>
      </w:r>
      <w:r w:rsidR="00F429F2">
        <w:instrText xml:space="preserve"> ADDIN EN.CITE &lt;EndNote&gt;&lt;Cite&gt;&lt;Author&gt;Jamal&lt;/Author&gt;&lt;Year&gt;2012&lt;/Year&gt;&lt;RecNum&gt;90&lt;/RecNum&gt;&lt;DisplayText&gt;[124]&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F429F2">
        <w:rPr>
          <w:noProof/>
        </w:rPr>
        <w:t>[124]</w:t>
      </w:r>
      <w:r>
        <w:fldChar w:fldCharType="end"/>
      </w:r>
      <w:r>
        <w:t xml:space="preserve">.  </w:t>
      </w:r>
    </w:p>
    <w:p w14:paraId="3CAE9C85" w14:textId="77777777" w:rsidR="008E0E35" w:rsidRDefault="008E0E35" w:rsidP="00BD1798">
      <w:pPr>
        <w:spacing w:line="360" w:lineRule="auto"/>
        <w:ind w:left="360"/>
      </w:pPr>
    </w:p>
    <w:p w14:paraId="50A6EABF" w14:textId="46A0AA45" w:rsidR="007E7046" w:rsidRDefault="008E0E35" w:rsidP="00BD1798">
      <w:pPr>
        <w:spacing w:line="360" w:lineRule="auto"/>
        <w:ind w:left="360"/>
      </w:pPr>
      <w:r>
        <w:lastRenderedPageBreak/>
        <w:t>This board, in conjunction with the software library developed to configure and control the ADS1299 (se</w:t>
      </w:r>
      <w:r w:rsidR="00413299">
        <w:t xml:space="preserve">e </w:t>
      </w:r>
      <w:r w:rsidR="00BD63FB">
        <w:fldChar w:fldCharType="begin"/>
      </w:r>
      <w:r w:rsidR="00BD63FB">
        <w:instrText xml:space="preserve"> REF _Ref44059514 \h </w:instrText>
      </w:r>
      <w:r w:rsidR="00BD63FB">
        <w:fldChar w:fldCharType="separate"/>
      </w:r>
      <w:r w:rsidR="00F17AAF">
        <w:t>Appendix D – Data Acquisition Software Documentation Excerpt</w:t>
      </w:r>
      <w:r w:rsidR="00BD63FB">
        <w:fldChar w:fldCharType="end"/>
      </w:r>
      <w:r w:rsidR="00BD63FB">
        <w:t xml:space="preserve"> </w:t>
      </w:r>
      <w:r>
        <w:t xml:space="preserve">and </w:t>
      </w:r>
      <w:hyperlink r:id="rId74" w:history="1">
        <w:r>
          <w:rPr>
            <w:rStyle w:val="Hyperlink"/>
          </w:rPr>
          <w:t>http://daq.netlify.app/</w:t>
        </w:r>
      </w:hyperlink>
      <w:r>
        <w:t xml:space="preserve">), has made the setup, 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6EC11F48"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F429F2">
        <w:instrText xml:space="preserve"> ADDIN EN.CITE &lt;EndNote&gt;&lt;Cite&gt;&lt;Author&gt;Singh&lt;/Author&gt;&lt;Year&gt;2018&lt;/Year&gt;&lt;RecNum&gt;91&lt;/RecNum&gt;&lt;DisplayText&gt;[12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429F2">
        <w:rPr>
          <w:noProof/>
        </w:rPr>
        <w:t>[125]</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F429F2">
        <w:instrText xml:space="preserve"> ADDIN EN.CITE &lt;EndNote&gt;&lt;Cite&gt;&lt;Author&gt;Singh&lt;/Author&gt;&lt;Year&gt;2018&lt;/Year&gt;&lt;RecNum&gt;91&lt;/RecNum&gt;&lt;DisplayText&gt;[125]&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F429F2">
        <w:rPr>
          <w:noProof/>
        </w:rPr>
        <w:t>[125]</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63FD5C23"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F429F2">
        <w:instrText xml:space="preserve"> ADDIN EN.CITE &lt;EndNote&gt;&lt;Cite&gt;&lt;Author&gt;The University of Newcastle&lt;/Author&gt;&lt;Year&gt;2017&lt;/Year&gt;&lt;RecNum&gt;93&lt;/RecNum&gt;&lt;DisplayText&gt;[126]&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F429F2">
        <w:rPr>
          <w:noProof/>
        </w:rPr>
        <w:t>[126]</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1408EC71"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F429F2">
        <w:instrText xml:space="preserve"> ADDIN EN.CITE &lt;EndNote&gt;&lt;Cite&gt;&lt;Author&gt;Smith&lt;/Author&gt;&lt;Year&gt;2020&lt;/Year&gt;&lt;RecNum&gt;94&lt;/RecNum&gt;&lt;DisplayText&gt;[127]&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F429F2">
        <w:rPr>
          <w:noProof/>
        </w:rPr>
        <w:t>[127]</w:t>
      </w:r>
      <w:r w:rsidR="00AC6595">
        <w:fldChar w:fldCharType="end"/>
      </w:r>
      <w:r w:rsidR="00AC6595">
        <w:t xml:space="preserve"> that “often a barrier to applied work is the need to build the underlying hardware (which may be outside the skillet of the students or timeframe of the project</w:t>
      </w:r>
      <w:r w:rsidR="00BC611E">
        <w:t>)</w:t>
      </w:r>
      <w:r w:rsidR="00AC6595">
        <w:t xml:space="preserve">.” </w:t>
      </w:r>
      <w:r w:rsidR="00CE7E21">
        <w:t xml:space="preserve">Professor Rick Middleton, Head of the School of Electrical </w:t>
      </w:r>
      <w:r w:rsidR="00CE7E21">
        <w:lastRenderedPageBreak/>
        <w:t>and Computer Engineering, indicated that should regulatory and safety concerns be addressed, there is potential value in exposing students to</w:t>
      </w:r>
      <w:r w:rsidR="00CE7E21" w:rsidRPr="00CE7E21">
        <w:t xml:space="preserve"> </w:t>
      </w:r>
      <w:r w:rsidR="00CE7E21">
        <w:t>a modular system like the one developed for this project</w:t>
      </w:r>
      <w:r w:rsidR="0081391F">
        <w:t xml:space="preserve"> </w:t>
      </w:r>
      <w:r w:rsidR="0081391F">
        <w:fldChar w:fldCharType="begin"/>
      </w:r>
      <w:r w:rsidR="00F429F2">
        <w:instrText xml:space="preserve"> ADDIN EN.CITE &lt;EndNote&gt;&lt;Cite&gt;&lt;Author&gt;Middleton&lt;/Author&gt;&lt;Year&gt;2020&lt;/Year&gt;&lt;RecNum&gt;97&lt;/RecNum&gt;&lt;DisplayText&gt;[128]&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F429F2">
        <w:rPr>
          <w:noProof/>
        </w:rPr>
        <w:t>[128]</w:t>
      </w:r>
      <w:r w:rsidR="0081391F">
        <w:fldChar w:fldCharType="end"/>
      </w:r>
      <w:r w:rsidR="00CE7E21">
        <w:t xml:space="preserve">. </w:t>
      </w:r>
      <w:r w:rsidR="0081391F">
        <w:t xml:space="preserve">A mock </w:t>
      </w:r>
      <w:r w:rsidR="00EA521B">
        <w:t xml:space="preserve">MENG3800 Medical Engineering Research project description </w:t>
      </w:r>
      <w:r w:rsidR="0081391F">
        <w:t xml:space="preserve">document detailing the set-up and operation of the modular biosignal front end can be found in </w:t>
      </w:r>
      <w:r w:rsidR="00413299">
        <w:fldChar w:fldCharType="begin"/>
      </w:r>
      <w:r w:rsidR="00413299">
        <w:instrText xml:space="preserve"> REF _Ref44006722 \h </w:instrText>
      </w:r>
      <w:r w:rsidR="00413299">
        <w:fldChar w:fldCharType="separate"/>
      </w:r>
      <w:r w:rsidR="00F17AAF">
        <w:t xml:space="preserve">Appendix H – Mock MENG3800 Project Description (Based on 2018 ENGG3850 Project List </w:t>
      </w:r>
      <w:r w:rsidR="00F17AAF">
        <w:rPr>
          <w:noProof/>
        </w:rPr>
        <w:t>[135]</w:t>
      </w:r>
      <w:r w:rsidR="00F17AAF">
        <w:t>)</w:t>
      </w:r>
      <w:r w:rsidR="00413299">
        <w:fldChar w:fldCharType="end"/>
      </w:r>
      <w:r w:rsidR="0081391F">
        <w: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30" w:name="_Toc44077167"/>
      <w:r>
        <w:rPr>
          <w:color w:val="000000"/>
          <w:szCs w:val="44"/>
        </w:rPr>
        <w:lastRenderedPageBreak/>
        <w:t>System Evaluation</w:t>
      </w:r>
      <w:bookmarkEnd w:id="130"/>
    </w:p>
    <w:p w14:paraId="5D7B7BBC" w14:textId="3CBAF391"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3E4D98">
        <w:rPr>
          <w:color w:val="222222"/>
        </w:rPr>
        <w:t>s</w:t>
      </w:r>
      <w:r w:rsidR="00BF28BA">
        <w:rPr>
          <w:color w:val="222222"/>
        </w:rPr>
        <w:t xml:space="preserve">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F429F2">
        <w:rPr>
          <w:color w:val="222222"/>
        </w:rPr>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F429F2">
        <w:rPr>
          <w:noProof/>
          <w:color w:val="222222"/>
        </w:rPr>
        <w:t>[100]</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31" w:name="_Toc44077168"/>
      <w:r w:rsidRPr="0054577F">
        <w:rPr>
          <w:color w:val="000000"/>
          <w:szCs w:val="32"/>
        </w:rPr>
        <w:t xml:space="preserve">Testing </w:t>
      </w:r>
      <w:r>
        <w:rPr>
          <w:color w:val="000000"/>
          <w:szCs w:val="32"/>
        </w:rPr>
        <w:t xml:space="preserve">and Evaluation </w:t>
      </w:r>
      <w:r w:rsidRPr="0054577F">
        <w:rPr>
          <w:color w:val="000000"/>
          <w:szCs w:val="32"/>
        </w:rPr>
        <w:t>Processes</w:t>
      </w:r>
      <w:bookmarkEnd w:id="131"/>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32" w:name="_Toc44077169"/>
      <w:r>
        <w:t>Functionality Testing of ADS1299</w:t>
      </w:r>
      <w:bookmarkEnd w:id="132"/>
    </w:p>
    <w:p w14:paraId="10A0A623" w14:textId="35321D9A" w:rsidR="00D57314" w:rsidRDefault="00BF28BA" w:rsidP="002778E0">
      <w:pPr>
        <w:pStyle w:val="NormalWeb"/>
        <w:spacing w:before="0" w:beforeAutospacing="0" w:after="0" w:afterAutospacing="0" w:line="360" w:lineRule="auto"/>
        <w:ind w:left="810"/>
        <w:rPr>
          <w:color w:val="000000"/>
        </w:rPr>
      </w:pPr>
      <w:r>
        <w:rPr>
          <w:color w:val="000000"/>
        </w:rPr>
        <w:t xml:space="preserve">To test the functionality of the ADS1299, a </w:t>
      </w:r>
      <w:r w:rsidR="00086EFC">
        <w:rPr>
          <w:color w:val="000000"/>
        </w:rPr>
        <w:t>1.85</w:t>
      </w:r>
      <w:r w:rsidR="00286A76" w:rsidRPr="00286A76">
        <w:rPr>
          <w:color w:val="000000"/>
          <w:sz w:val="12"/>
          <w:szCs w:val="12"/>
        </w:rPr>
        <w:t xml:space="preserve"> </w:t>
      </w:r>
      <w:r w:rsidR="00086EFC">
        <w:rPr>
          <w:color w:val="000000"/>
        </w:rPr>
        <w:t xml:space="preserve">Hz, </w:t>
      </w:r>
      <w:r w:rsidR="00A06462">
        <w:rPr>
          <w:color w:val="000000"/>
        </w:rPr>
        <w:t>2</w:t>
      </w:r>
      <w:r w:rsidR="00086EFC">
        <w:rPr>
          <w:color w:val="000000"/>
        </w:rPr>
        <w:t>46</w:t>
      </w:r>
      <w:r w:rsidR="00286A76" w:rsidRPr="00286A76">
        <w:rPr>
          <w:color w:val="000000"/>
          <w:sz w:val="12"/>
          <w:szCs w:val="12"/>
        </w:rPr>
        <w:t xml:space="preserve"> </w:t>
      </w:r>
      <w:proofErr w:type="spellStart"/>
      <w:r w:rsidR="00A06462">
        <w:rPr>
          <w:color w:val="000000"/>
        </w:rPr>
        <w:t>m</w:t>
      </w:r>
      <w:r>
        <w:rPr>
          <w:color w:val="000000"/>
        </w:rPr>
        <w:t>V</w:t>
      </w:r>
      <w:r>
        <w:rPr>
          <w:color w:val="000000"/>
          <w:vertAlign w:val="subscript"/>
        </w:rPr>
        <w:t>pp</w:t>
      </w:r>
      <w:proofErr w:type="spellEnd"/>
      <w:r>
        <w:rPr>
          <w:color w:val="000000"/>
        </w:rPr>
        <w:t> </w:t>
      </w:r>
      <w:r w:rsidR="00A06462">
        <w:rPr>
          <w:color w:val="000000"/>
        </w:rPr>
        <w:t>triangle</w:t>
      </w:r>
      <w:r>
        <w:rPr>
          <w:color w:val="000000"/>
        </w:rPr>
        <w:t xml:space="preserve"> </w:t>
      </w:r>
      <w:proofErr w:type="gramStart"/>
      <w:r>
        <w:rPr>
          <w:color w:val="000000"/>
        </w:rPr>
        <w:t>wave</w:t>
      </w:r>
      <w:proofErr w:type="gramEnd"/>
      <w:r>
        <w:rPr>
          <w:color w:val="000000"/>
        </w:rPr>
        <w:t xml:space="preserve"> </w:t>
      </w:r>
      <w:r w:rsidR="00A06462">
        <w:rPr>
          <w:color w:val="000000"/>
        </w:rPr>
        <w:t>was</w:t>
      </w:r>
      <w:r>
        <w:rPr>
          <w:color w:val="000000"/>
        </w:rPr>
        <w:t xml:space="preserve"> applied with a DC offset of 1</w:t>
      </w:r>
      <w:r w:rsidR="00086EFC">
        <w:rPr>
          <w:color w:val="000000"/>
        </w:rPr>
        <w:t>59</w:t>
      </w:r>
      <w:r w:rsidR="00286A76" w:rsidRPr="00286A76">
        <w:rPr>
          <w:color w:val="000000"/>
          <w:sz w:val="12"/>
          <w:szCs w:val="12"/>
        </w:rPr>
        <w:t xml:space="preserve"> </w:t>
      </w:r>
      <w:r w:rsidR="00A06462">
        <w:rPr>
          <w:color w:val="000000"/>
        </w:rPr>
        <w:t>m</w:t>
      </w:r>
      <w:r>
        <w:rPr>
          <w:color w:val="000000"/>
        </w:rPr>
        <w:t>V. This signal</w:t>
      </w:r>
      <w:r w:rsidR="00D57314">
        <w:rPr>
          <w:color w:val="000000"/>
        </w:rPr>
        <w:t xml:space="preserve"> was generated using a function generator, and</w:t>
      </w:r>
      <w:r>
        <w:rPr>
          <w:color w:val="000000"/>
        </w:rPr>
        <w:t xml:space="preserve"> remains between 0.3</w:t>
      </w:r>
      <w:r w:rsidR="00286A76" w:rsidRPr="00286A76">
        <w:rPr>
          <w:color w:val="000000"/>
          <w:sz w:val="12"/>
          <w:szCs w:val="12"/>
        </w:rPr>
        <w:t xml:space="preserve"> </w:t>
      </w:r>
      <w:r>
        <w:rPr>
          <w:color w:val="000000"/>
        </w:rPr>
        <w:t xml:space="preserve">V of the voltage supply rails,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F429F2">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F429F2">
        <w:rPr>
          <w:noProof/>
          <w:color w:val="000000"/>
        </w:rPr>
        <w:t>[57]</w:t>
      </w:r>
      <w:r w:rsidR="00FE088C">
        <w:rPr>
          <w:color w:val="000000"/>
        </w:rPr>
        <w:fldChar w:fldCharType="end"/>
      </w:r>
      <w:r>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sidR="00086EFC">
        <w:rPr>
          <w:color w:val="000000"/>
        </w:rPr>
        <w:t>is</w:t>
      </w:r>
      <w:r w:rsidR="00A06462">
        <w:rPr>
          <w:color w:val="000000"/>
        </w:rPr>
        <w:t xml:space="preserve"> presented in </w:t>
      </w:r>
      <w:r w:rsidR="00086EFC">
        <w:rPr>
          <w:color w:val="000000"/>
        </w:rPr>
        <w:fldChar w:fldCharType="begin"/>
      </w:r>
      <w:r w:rsidR="00086EFC">
        <w:rPr>
          <w:color w:val="000000"/>
        </w:rPr>
        <w:instrText xml:space="preserve"> REF _Ref43321625 \h </w:instrText>
      </w:r>
      <w:r w:rsidR="00086EFC">
        <w:rPr>
          <w:color w:val="000000"/>
        </w:rPr>
      </w:r>
      <w:r w:rsidR="00086EFC">
        <w:rPr>
          <w:color w:val="000000"/>
        </w:rPr>
        <w:fldChar w:fldCharType="separate"/>
      </w:r>
      <w:r w:rsidR="00F17AAF">
        <w:t xml:space="preserve">Figure </w:t>
      </w:r>
      <w:r w:rsidR="00F17AAF">
        <w:rPr>
          <w:noProof/>
        </w:rPr>
        <w:t>48</w:t>
      </w:r>
      <w:r w:rsidR="00086EFC">
        <w:rPr>
          <w:color w:val="000000"/>
        </w:rPr>
        <w:fldChar w:fldCharType="end"/>
      </w:r>
      <w:r w:rsidR="00A06462">
        <w:rPr>
          <w:color w:val="000000"/>
        </w:rPr>
        <w:t xml:space="preserve">. </w:t>
      </w:r>
    </w:p>
    <w:p w14:paraId="6E44E029" w14:textId="57F2225E" w:rsidR="006B29B6" w:rsidRDefault="00500D75" w:rsidP="00086EFC">
      <w:pPr>
        <w:pStyle w:val="Caption"/>
        <w:rPr>
          <w:color w:val="000000"/>
        </w:rPr>
      </w:pPr>
      <w:bookmarkStart w:id="133" w:name="_Ref43321625"/>
      <w:r>
        <w:rPr>
          <w:noProof/>
          <w:color w:val="000000"/>
        </w:rPr>
        <w:drawing>
          <wp:anchor distT="0" distB="0" distL="114300" distR="114300" simplePos="0" relativeHeight="251742208" behindDoc="0" locked="0" layoutInCell="1" allowOverlap="1" wp14:anchorId="1C81736D" wp14:editId="5AFFF11E">
            <wp:simplePos x="0" y="0"/>
            <wp:positionH relativeFrom="margin">
              <wp:posOffset>448414</wp:posOffset>
            </wp:positionH>
            <wp:positionV relativeFrom="paragraph">
              <wp:posOffset>-42005</wp:posOffset>
            </wp:positionV>
            <wp:extent cx="4657725" cy="3493770"/>
            <wp:effectExtent l="0" t="0" r="9525" b="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5">
                      <a:extLst>
                        <a:ext uri="{28A0092B-C50C-407E-A947-70E740481C1C}">
                          <a14:useLocalDpi xmlns:a14="http://schemas.microsoft.com/office/drawing/2010/main" val="0"/>
                        </a:ext>
                      </a:extLst>
                    </a:blip>
                    <a:stretch>
                      <a:fillRect/>
                    </a:stretch>
                  </pic:blipFill>
                  <pic:spPr>
                    <a:xfrm>
                      <a:off x="0" y="0"/>
                      <a:ext cx="4657725" cy="3493770"/>
                    </a:xfrm>
                    <a:prstGeom prst="rect">
                      <a:avLst/>
                    </a:prstGeom>
                  </pic:spPr>
                </pic:pic>
              </a:graphicData>
            </a:graphic>
            <wp14:sizeRelH relativeFrom="page">
              <wp14:pctWidth>0</wp14:pctWidth>
            </wp14:sizeRelH>
            <wp14:sizeRelV relativeFrom="page">
              <wp14:pctHeight>0</wp14:pctHeight>
            </wp14:sizeRelV>
          </wp:anchor>
        </w:drawing>
      </w:r>
      <w:r w:rsidR="00086EFC">
        <w:t xml:space="preserve">Figure </w:t>
      </w:r>
      <w:r w:rsidR="00291A0D">
        <w:fldChar w:fldCharType="begin"/>
      </w:r>
      <w:r w:rsidR="00291A0D">
        <w:instrText xml:space="preserve"> SEQ Figure \* ARABIC </w:instrText>
      </w:r>
      <w:r w:rsidR="00291A0D">
        <w:fldChar w:fldCharType="separate"/>
      </w:r>
      <w:r w:rsidR="00F17AAF">
        <w:rPr>
          <w:noProof/>
        </w:rPr>
        <w:t>48</w:t>
      </w:r>
      <w:r w:rsidR="00291A0D">
        <w:rPr>
          <w:noProof/>
        </w:rPr>
        <w:fldChar w:fldCharType="end"/>
      </w:r>
      <w:bookmarkEnd w:id="133"/>
      <w:r w:rsidR="00086EFC">
        <w:t xml:space="preserve"> – A plot of the ADC output, converted to Volts, when a 1.85</w:t>
      </w:r>
      <w:r w:rsidR="00286A76" w:rsidRPr="00286A76">
        <w:rPr>
          <w:sz w:val="12"/>
          <w:szCs w:val="12"/>
        </w:rPr>
        <w:t xml:space="preserve"> </w:t>
      </w:r>
      <w:r w:rsidR="00086EFC">
        <w:t xml:space="preserve">Hz, </w:t>
      </w:r>
      <w:r w:rsidR="00086EFC">
        <w:rPr>
          <w:color w:val="000000"/>
        </w:rPr>
        <w:t>246</w:t>
      </w:r>
      <w:r w:rsidR="00086EFC" w:rsidRPr="00286A76">
        <w:rPr>
          <w:color w:val="000000"/>
          <w:sz w:val="12"/>
          <w:szCs w:val="12"/>
        </w:rPr>
        <w:t xml:space="preserve"> </w:t>
      </w:r>
      <w:proofErr w:type="spellStart"/>
      <w:r w:rsidR="00086EFC">
        <w:rPr>
          <w:color w:val="000000"/>
        </w:rPr>
        <w:t>mV</w:t>
      </w:r>
      <w:r w:rsidR="00086EFC">
        <w:rPr>
          <w:color w:val="000000"/>
          <w:vertAlign w:val="subscript"/>
        </w:rPr>
        <w:t>pp</w:t>
      </w:r>
      <w:proofErr w:type="spellEnd"/>
      <w:r w:rsidR="00086EFC">
        <w:rPr>
          <w:color w:val="000000"/>
        </w:rPr>
        <w:t xml:space="preserve"> triangle wave with a DC offset of 159</w:t>
      </w:r>
      <w:r w:rsidR="00286A76" w:rsidRPr="00286A76">
        <w:rPr>
          <w:color w:val="000000"/>
          <w:sz w:val="12"/>
          <w:szCs w:val="12"/>
        </w:rPr>
        <w:t xml:space="preserve"> </w:t>
      </w:r>
      <w:r w:rsidR="00086EFC">
        <w:rPr>
          <w:color w:val="000000"/>
        </w:rPr>
        <w:t>mV was applied.</w:t>
      </w: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lastRenderedPageBreak/>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256172">
      <w:pPr>
        <w:pStyle w:val="NormalWeb"/>
        <w:spacing w:before="0" w:beforeAutospacing="0" w:after="0" w:afterAutospacing="0" w:line="360" w:lineRule="auto"/>
        <w:ind w:left="900"/>
        <w:rPr>
          <w:color w:val="000000"/>
        </w:rPr>
      </w:pPr>
    </w:p>
    <w:p w14:paraId="61236151" w14:textId="77777777" w:rsidR="003D6CE1" w:rsidRPr="0054577F" w:rsidRDefault="003D6CE1" w:rsidP="00922F68">
      <w:pPr>
        <w:pStyle w:val="Heading3"/>
        <w:numPr>
          <w:ilvl w:val="2"/>
          <w:numId w:val="25"/>
        </w:numPr>
        <w:spacing w:before="0"/>
        <w:ind w:left="1620"/>
      </w:pPr>
      <w:bookmarkStart w:id="134" w:name="_Toc44077170"/>
      <w:r w:rsidRPr="0054577F">
        <w:t>Establishment of the Bluetooth Link</w:t>
      </w:r>
      <w:bookmarkEnd w:id="134"/>
    </w:p>
    <w:p w14:paraId="49732370" w14:textId="2B0BD4EF" w:rsidR="003D6CE1" w:rsidRDefault="003D6CE1" w:rsidP="00256172">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19164D7D" w14:textId="77777777" w:rsidR="00CC4963" w:rsidRPr="00CC4963" w:rsidRDefault="00CC4963" w:rsidP="00256172">
      <w:pPr>
        <w:pStyle w:val="NormalWeb"/>
        <w:spacing w:before="0" w:beforeAutospacing="0" w:after="0" w:afterAutospacing="0" w:line="240" w:lineRule="atLeast"/>
        <w:ind w:left="900"/>
        <w:rPr>
          <w:color w:val="000000"/>
        </w:rPr>
      </w:pPr>
    </w:p>
    <w:p w14:paraId="6A070A6A" w14:textId="387571DC" w:rsidR="008E3368" w:rsidRPr="0054577F" w:rsidRDefault="008E3368" w:rsidP="00922F68">
      <w:pPr>
        <w:pStyle w:val="Heading3"/>
        <w:numPr>
          <w:ilvl w:val="2"/>
          <w:numId w:val="25"/>
        </w:numPr>
        <w:spacing w:before="0"/>
        <w:ind w:left="1620"/>
      </w:pPr>
      <w:bookmarkStart w:id="135" w:name="_Toc44077171"/>
      <w:r w:rsidRPr="0054577F">
        <w:t xml:space="preserve">EEG Data Acquisition </w:t>
      </w:r>
      <w:r w:rsidR="0054577F">
        <w:t xml:space="preserve">using the </w:t>
      </w:r>
      <w:r w:rsidRPr="0054577F">
        <w:t>ADS1299</w:t>
      </w:r>
      <w:bookmarkEnd w:id="135"/>
    </w:p>
    <w:p w14:paraId="54A8A8D5" w14:textId="570D4E66"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w:t>
      </w:r>
      <w:r w:rsidR="00286A76" w:rsidRPr="00286A76">
        <w:rPr>
          <w:color w:val="000000"/>
          <w:sz w:val="12"/>
          <w:szCs w:val="12"/>
        </w:rPr>
        <w:t xml:space="preserve"> </w:t>
      </w:r>
      <w:r w:rsidR="006D7044">
        <w:rPr>
          <w:color w:val="000000"/>
        </w:rPr>
        <w:t>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w:t>
      </w:r>
      <w:r w:rsidR="009F5F46">
        <w:rPr>
          <w:color w:val="000000"/>
        </w:rPr>
        <w:fldChar w:fldCharType="begin"/>
      </w:r>
      <w:r w:rsidR="009F5F46">
        <w:rPr>
          <w:color w:val="000000"/>
        </w:rPr>
        <w:instrText xml:space="preserve"> REF _Ref44059362 \h </w:instrText>
      </w:r>
      <w:r w:rsidR="009F5F46">
        <w:rPr>
          <w:color w:val="000000"/>
        </w:rPr>
      </w:r>
      <w:r w:rsidR="009F5F46">
        <w:rPr>
          <w:color w:val="000000"/>
        </w:rPr>
        <w:fldChar w:fldCharType="separate"/>
      </w:r>
      <w:r w:rsidR="00F17AAF">
        <w:t xml:space="preserve">Figure </w:t>
      </w:r>
      <w:r w:rsidR="00F17AAF">
        <w:rPr>
          <w:noProof/>
        </w:rPr>
        <w:t>49</w:t>
      </w:r>
      <w:r w:rsidR="009F5F46">
        <w:rPr>
          <w:color w:val="000000"/>
        </w:rPr>
        <w:fldChar w:fldCharType="end"/>
      </w:r>
      <w:r w:rsidR="006D7044">
        <w:rPr>
          <w:color w:val="000000"/>
        </w:rPr>
        <w:t xml:space="preserve">,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F17AAF">
        <w:t xml:space="preserve">Figure </w:t>
      </w:r>
      <w:r w:rsidR="00F17AAF">
        <w:rPr>
          <w:noProof/>
        </w:rPr>
        <w:t>50</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2FE15C33" w14:textId="77777777" w:rsidR="009F5F46" w:rsidRDefault="009F5F46" w:rsidP="002778E0">
      <w:pPr>
        <w:pStyle w:val="NormalWeb"/>
        <w:spacing w:before="0" w:beforeAutospacing="0" w:after="0" w:afterAutospacing="0" w:line="360" w:lineRule="auto"/>
        <w:ind w:left="900"/>
        <w:rPr>
          <w:color w:val="000000"/>
        </w:rPr>
      </w:pPr>
    </w:p>
    <w:p w14:paraId="14A5DD4C" w14:textId="77777777" w:rsidR="009F5F46" w:rsidRDefault="009F5F46" w:rsidP="002778E0">
      <w:pPr>
        <w:pStyle w:val="NormalWeb"/>
        <w:spacing w:before="0" w:beforeAutospacing="0" w:after="0" w:afterAutospacing="0" w:line="360" w:lineRule="auto"/>
        <w:ind w:left="900"/>
        <w:rPr>
          <w:color w:val="000000"/>
        </w:rPr>
      </w:pPr>
    </w:p>
    <w:p w14:paraId="12228EBD" w14:textId="77777777" w:rsidR="009F5F46" w:rsidRDefault="009F5F46" w:rsidP="002778E0">
      <w:pPr>
        <w:pStyle w:val="NormalWeb"/>
        <w:spacing w:before="0" w:beforeAutospacing="0" w:after="0" w:afterAutospacing="0" w:line="360" w:lineRule="auto"/>
        <w:ind w:left="900"/>
        <w:rPr>
          <w:color w:val="000000"/>
        </w:rPr>
      </w:pPr>
    </w:p>
    <w:p w14:paraId="42CBF144" w14:textId="40795233" w:rsidR="009F5F46" w:rsidRDefault="009F5F46" w:rsidP="009F5F46">
      <w:pPr>
        <w:pStyle w:val="Caption"/>
        <w:rPr>
          <w:color w:val="000000"/>
        </w:rPr>
      </w:pPr>
      <w:bookmarkStart w:id="136" w:name="_Ref44059362"/>
      <w:r>
        <w:lastRenderedPageBreak/>
        <w:t xml:space="preserve">Figure </w:t>
      </w:r>
      <w:r>
        <w:fldChar w:fldCharType="begin"/>
      </w:r>
      <w:r>
        <w:instrText xml:space="preserve"> SEQ Figure \* ARABIC </w:instrText>
      </w:r>
      <w:r>
        <w:fldChar w:fldCharType="separate"/>
      </w:r>
      <w:r w:rsidR="00F17AAF">
        <w:rPr>
          <w:noProof/>
        </w:rPr>
        <w:t>49</w:t>
      </w:r>
      <w:r>
        <w:fldChar w:fldCharType="end"/>
      </w:r>
      <w:bookmarkEnd w:id="136"/>
      <w:r>
        <w:t xml:space="preserve"> – The experimental setup for recording EEG signals. Note total isolation from mains supply, including wireless data transmission. </w:t>
      </w:r>
    </w:p>
    <w:p w14:paraId="2E9991B9" w14:textId="77777777" w:rsidR="009F5F46" w:rsidRDefault="009F5F46" w:rsidP="002778E0">
      <w:pPr>
        <w:pStyle w:val="NormalWeb"/>
        <w:spacing w:before="0" w:beforeAutospacing="0" w:after="0" w:afterAutospacing="0" w:line="360" w:lineRule="auto"/>
        <w:ind w:left="900"/>
        <w:rPr>
          <w:color w:val="000000"/>
        </w:rPr>
      </w:pPr>
    </w:p>
    <w:p w14:paraId="2F118C14" w14:textId="24F38DF4" w:rsidR="009F5F46" w:rsidRDefault="009F5F46" w:rsidP="002778E0">
      <w:pPr>
        <w:pStyle w:val="NormalWeb"/>
        <w:spacing w:before="0" w:beforeAutospacing="0" w:after="0" w:afterAutospacing="0" w:line="360" w:lineRule="auto"/>
        <w:ind w:left="900"/>
        <w:rPr>
          <w:color w:val="000000"/>
        </w:rPr>
      </w:pPr>
      <w:r>
        <w:rPr>
          <w:noProof/>
          <w:color w:val="000000"/>
        </w:rPr>
        <w:drawing>
          <wp:anchor distT="0" distB="0" distL="114300" distR="114300" simplePos="0" relativeHeight="252158976" behindDoc="0" locked="0" layoutInCell="1" allowOverlap="1" wp14:anchorId="0B8F976B" wp14:editId="27D200F0">
            <wp:simplePos x="0" y="0"/>
            <wp:positionH relativeFrom="margin">
              <wp:align>center</wp:align>
            </wp:positionH>
            <wp:positionV relativeFrom="margin">
              <wp:align>top</wp:align>
            </wp:positionV>
            <wp:extent cx="5558155" cy="2703195"/>
            <wp:effectExtent l="0" t="0" r="4445" b="1905"/>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58155" cy="270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0AD5C" w14:textId="72FCD1CE" w:rsidR="00607D8C" w:rsidRDefault="009F5F46" w:rsidP="00607D8C">
      <w:pPr>
        <w:pStyle w:val="Caption"/>
      </w:pPr>
      <w:bookmarkStart w:id="137" w:name="_Ref43324779"/>
      <w:r>
        <w:rPr>
          <w:noProof/>
          <w:color w:val="222222"/>
        </w:rPr>
        <w:drawing>
          <wp:anchor distT="0" distB="0" distL="114300" distR="114300" simplePos="0" relativeHeight="251743232" behindDoc="0" locked="0" layoutInCell="1" allowOverlap="1" wp14:anchorId="500741E5" wp14:editId="3E7AC663">
            <wp:simplePos x="0" y="0"/>
            <wp:positionH relativeFrom="margin">
              <wp:posOffset>401955</wp:posOffset>
            </wp:positionH>
            <wp:positionV relativeFrom="margin">
              <wp:posOffset>3381375</wp:posOffset>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7">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rsidR="00607D8C">
        <w:t xml:space="preserve">Figure </w:t>
      </w:r>
      <w:r w:rsidR="00291A0D">
        <w:fldChar w:fldCharType="begin"/>
      </w:r>
      <w:r w:rsidR="00291A0D">
        <w:instrText xml:space="preserve"> SEQ Figure \* ARABIC </w:instrText>
      </w:r>
      <w:r w:rsidR="00291A0D">
        <w:fldChar w:fldCharType="separate"/>
      </w:r>
      <w:r w:rsidR="00F17AAF">
        <w:rPr>
          <w:noProof/>
        </w:rPr>
        <w:t>50</w:t>
      </w:r>
      <w:r w:rsidR="00291A0D">
        <w:rPr>
          <w:noProof/>
        </w:rPr>
        <w:fldChar w:fldCharType="end"/>
      </w:r>
      <w:bookmarkEnd w:id="137"/>
      <w:r w:rsidR="00607D8C">
        <w:t xml:space="preserve"> – The time domain EEG signal recorded with the Data Acquisition System.</w:t>
      </w:r>
    </w:p>
    <w:p w14:paraId="1E6707A5" w14:textId="38A91B30"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F17AAF">
        <w:t xml:space="preserve">Figure </w:t>
      </w:r>
      <w:r w:rsidR="00F17AAF">
        <w:rPr>
          <w:noProof/>
        </w:rPr>
        <w:t>51</w:t>
      </w:r>
      <w:r w:rsidR="003E1DEC">
        <w:fldChar w:fldCharType="end"/>
      </w:r>
      <w:r w:rsidR="003E1DEC">
        <w:t xml:space="preserve">. </w:t>
      </w:r>
    </w:p>
    <w:p w14:paraId="20BC4BEA" w14:textId="2601C485" w:rsidR="003E1DEC" w:rsidRDefault="003E1DEC" w:rsidP="00256172">
      <w:r>
        <w:rPr>
          <w:noProof/>
        </w:rPr>
        <w:lastRenderedPageBreak/>
        <w:drawing>
          <wp:anchor distT="0" distB="0" distL="114300" distR="114300" simplePos="0" relativeHeight="251744256" behindDoc="0" locked="0" layoutInCell="1" allowOverlap="1" wp14:anchorId="37931581" wp14:editId="07199D95">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8">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bookmarkStart w:id="138" w:name="_Ref43323538"/>
      <w:r>
        <w:t xml:space="preserve">Figure </w:t>
      </w:r>
      <w:r w:rsidR="00291A0D">
        <w:fldChar w:fldCharType="begin"/>
      </w:r>
      <w:r w:rsidR="00291A0D">
        <w:instrText xml:space="preserve"> SEQ Figure \* ARABIC </w:instrText>
      </w:r>
      <w:r w:rsidR="00291A0D">
        <w:fldChar w:fldCharType="separate"/>
      </w:r>
      <w:r w:rsidR="00F17AAF">
        <w:rPr>
          <w:noProof/>
        </w:rPr>
        <w:t>51</w:t>
      </w:r>
      <w:r w:rsidR="00291A0D">
        <w:rPr>
          <w:noProof/>
        </w:rPr>
        <w:fldChar w:fldCharType="end"/>
      </w:r>
      <w:bookmarkEnd w:id="138"/>
      <w:r>
        <w:t xml:space="preserve"> – (Top) A heatmap of the DCT coefficients of each observation. (Bottom) The cue given to the subject. </w:t>
      </w:r>
    </w:p>
    <w:p w14:paraId="05A11DF7" w14:textId="77777777" w:rsidR="009F5F46" w:rsidRPr="00EB63A4" w:rsidRDefault="009F5F46" w:rsidP="00256172"/>
    <w:p w14:paraId="1CD8471B" w14:textId="14F0DFC9" w:rsidR="00BF28BA" w:rsidRPr="0054577F" w:rsidRDefault="00BF28BA" w:rsidP="00922F68">
      <w:pPr>
        <w:pStyle w:val="Heading3"/>
        <w:numPr>
          <w:ilvl w:val="2"/>
          <w:numId w:val="25"/>
        </w:numPr>
        <w:spacing w:before="0"/>
        <w:ind w:left="1620"/>
      </w:pPr>
      <w:bookmarkStart w:id="139" w:name="_Toc44077172"/>
      <w:r w:rsidRPr="0054577F">
        <w:t>Generation of the PWM Control Signal</w:t>
      </w:r>
      <w:bookmarkEnd w:id="139"/>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256172">
      <w:pPr>
        <w:pStyle w:val="NormalWeb"/>
        <w:spacing w:before="0" w:beforeAutospacing="0" w:after="0" w:afterAutospacing="0" w:line="240" w:lineRule="atLeast"/>
        <w:ind w:left="900"/>
        <w:rPr>
          <w:color w:val="000000"/>
        </w:rPr>
      </w:pPr>
    </w:p>
    <w:p w14:paraId="1C05C64C" w14:textId="42B01F58" w:rsidR="00BF28BA" w:rsidRPr="0054577F" w:rsidRDefault="00BF28BA" w:rsidP="00922F68">
      <w:pPr>
        <w:pStyle w:val="Heading3"/>
        <w:numPr>
          <w:ilvl w:val="2"/>
          <w:numId w:val="25"/>
        </w:numPr>
        <w:spacing w:before="0"/>
        <w:ind w:left="1620"/>
      </w:pPr>
      <w:bookmarkStart w:id="140" w:name="_Toc44077173"/>
      <w:r w:rsidRPr="0054577F">
        <w:t>Calculating the DCT</w:t>
      </w:r>
      <w:bookmarkEnd w:id="140"/>
    </w:p>
    <w:p w14:paraId="04838813" w14:textId="27BA9C1A"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e </w:t>
      </w:r>
      <w:r w:rsidR="003D6CE1">
        <w:rPr>
          <w:color w:val="000000"/>
        </w:rPr>
        <w:t xml:space="preserve">classification and control board </w:t>
      </w:r>
      <w:proofErr w:type="gramStart"/>
      <w:r w:rsidR="003D6CE1">
        <w:rPr>
          <w:color w:val="000000"/>
        </w:rPr>
        <w:t>was</w:t>
      </w:r>
      <w:proofErr w:type="gramEnd"/>
      <w:r w:rsidR="003D6CE1">
        <w:rPr>
          <w:color w:val="000000"/>
        </w:rPr>
        <w:t xml:space="preserve"> sent a</w:t>
      </w:r>
      <w:r w:rsidR="00976CF3">
        <w:rPr>
          <w:color w:val="000000"/>
        </w:rPr>
        <w:t xml:space="preserve"> 16-sample</w:t>
      </w:r>
      <w:r w:rsidR="003D6CE1">
        <w:rPr>
          <w:color w:val="000000"/>
        </w:rPr>
        <w:t xml:space="preserve"> epoch of </w:t>
      </w:r>
      <w:r w:rsidR="00976CF3">
        <w:rPr>
          <w:color w:val="000000"/>
        </w:rPr>
        <w:t>dummy data</w:t>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F17AAF">
        <w:t xml:space="preserve">Figure </w:t>
      </w:r>
      <w:r w:rsidR="00F17AAF">
        <w:rPr>
          <w:noProof/>
        </w:rPr>
        <w:t>52</w:t>
      </w:r>
      <w:r w:rsidR="00DB4832">
        <w:rPr>
          <w:color w:val="000000"/>
        </w:rPr>
        <w:fldChar w:fldCharType="end"/>
      </w:r>
      <w:r w:rsidR="003D6CE1">
        <w:rPr>
          <w:color w:val="000000"/>
        </w:rPr>
        <w:t>, the output vectors matched identically. Therefore, this test was passed successfully.</w:t>
      </w:r>
    </w:p>
    <w:p w14:paraId="322618F4" w14:textId="606EE046" w:rsidR="00E81741" w:rsidRDefault="00E81741" w:rsidP="00E81741">
      <w:pPr>
        <w:pStyle w:val="Caption"/>
        <w:rPr>
          <w:color w:val="000000"/>
        </w:rPr>
      </w:pPr>
      <w:bookmarkStart w:id="141" w:name="_Ref43139950"/>
      <w:r>
        <w:lastRenderedPageBreak/>
        <w:t xml:space="preserve">Figure </w:t>
      </w:r>
      <w:r w:rsidR="00291A0D">
        <w:fldChar w:fldCharType="begin"/>
      </w:r>
      <w:r w:rsidR="00291A0D">
        <w:instrText xml:space="preserve"> SEQ Figure \* ARABIC </w:instrText>
      </w:r>
      <w:r w:rsidR="00291A0D">
        <w:fldChar w:fldCharType="separate"/>
      </w:r>
      <w:r w:rsidR="00F17AAF">
        <w:rPr>
          <w:noProof/>
        </w:rPr>
        <w:t>52</w:t>
      </w:r>
      <w:r w:rsidR="00291A0D">
        <w:rPr>
          <w:noProof/>
        </w:rPr>
        <w:fldChar w:fldCharType="end"/>
      </w:r>
      <w:bookmarkEnd w:id="141"/>
      <w:r>
        <w:rPr>
          <w:noProof/>
          <w:color w:val="000000"/>
        </w:rPr>
        <mc:AlternateContent>
          <mc:Choice Requires="wpg">
            <w:drawing>
              <wp:anchor distT="0" distB="0" distL="114300" distR="114300" simplePos="0" relativeHeight="251741184" behindDoc="0" locked="0" layoutInCell="1" allowOverlap="1" wp14:anchorId="1E3C0144" wp14:editId="7CBF19E4">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9">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80">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B724CB" w:rsidRPr="00E81741" w:rsidRDefault="00B724CB"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B724CB" w:rsidRPr="00E81741" w:rsidRDefault="00B724CB"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4" style="position:absolute;left:0;text-align:left;margin-left:87.15pt;margin-top:.2pt;width:263.55pt;height:297.2pt;z-index:251741184"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">
                <v:group id="Group 145" o:spid="_x0000_s1245"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6"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81" o:title="" cropleft="3108f"/>
                  </v:shape>
                  <v:shape id="Picture 144" o:spid="_x0000_s1247"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82" o:title=""/>
                  </v:shape>
                </v:group>
                <v:shape id="Text Box 146" o:spid="_x0000_s1248"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B724CB" w:rsidRPr="00E81741" w:rsidRDefault="00B724CB" w:rsidP="00E81741">
                        <w:pPr>
                          <w:jc w:val="center"/>
                          <w:rPr>
                            <w:lang w:val="en-US"/>
                          </w:rPr>
                        </w:pPr>
                        <w:r>
                          <w:rPr>
                            <w:lang w:val="en-US"/>
                          </w:rPr>
                          <w:t>(a)</w:t>
                        </w:r>
                      </w:p>
                    </w:txbxContent>
                  </v:textbox>
                </v:shape>
                <v:shape id="Text Box 147" o:spid="_x0000_s1249"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B724CB" w:rsidRPr="00E81741" w:rsidRDefault="00B724CB" w:rsidP="00E81741">
                        <w:pPr>
                          <w:jc w:val="center"/>
                          <w:rPr>
                            <w:lang w:val="en-US"/>
                          </w:rPr>
                        </w:pPr>
                        <w:r>
                          <w:rPr>
                            <w:lang w:val="en-US"/>
                          </w:rPr>
                          <w:t>(b)</w:t>
                        </w:r>
                      </w:p>
                    </w:txbxContent>
                  </v:textbox>
                </v:shape>
                <w10:wrap type="topAndBottom"/>
              </v:group>
            </w:pict>
          </mc:Fallback>
        </mc:AlternateContent>
      </w:r>
      <w:r>
        <w:t xml:space="preserve"> – A comparison between the </w:t>
      </w:r>
      <w:r w:rsidR="008D2F6F">
        <w:t>unquantised</w:t>
      </w:r>
      <w:r>
        <w:t xml:space="preserve"> DCT coefficients</w:t>
      </w:r>
      <w:r w:rsidR="008D2F6F">
        <w:t xml:space="preserve"> calculated</w:t>
      </w:r>
      <w:r>
        <w:t xml:space="preserve">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42" w:name="_Toc44077174"/>
      <w:r w:rsidRPr="0054577F">
        <w:t>Testing the SVM</w:t>
      </w:r>
      <w:bookmarkEnd w:id="142"/>
    </w:p>
    <w:p w14:paraId="5D402769" w14:textId="0C0D4DBC"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w:t>
      </w:r>
      <w:r w:rsidR="00AE6B1C">
        <w:rPr>
          <w:color w:val="000000"/>
        </w:rPr>
        <w:t xml:space="preserve">256-sample </w:t>
      </w:r>
      <w:r w:rsidR="00F03954">
        <w:rPr>
          <w:color w:val="000000"/>
        </w:rPr>
        <w:t xml:space="preserve">observations </w:t>
      </w:r>
      <w:r w:rsidR="00DC322A">
        <w:rPr>
          <w:color w:val="000000"/>
        </w:rPr>
        <w:t xml:space="preserve">from </w:t>
      </w:r>
      <w:r w:rsidR="00DC322A">
        <w:rPr>
          <w:color w:val="000000"/>
        </w:rPr>
        <w:fldChar w:fldCharType="begin"/>
      </w:r>
      <w:r w:rsidR="00F429F2">
        <w:rPr>
          <w:color w:val="000000"/>
        </w:rPr>
        <w:instrText xml:space="preserve"> ADDIN EN.CITE &lt;EndNote&gt;&lt;Cite&gt;&lt;Author&gt;Kaya M&lt;/Author&gt;&lt;Year&gt;2018&lt;/Year&gt;&lt;RecNum&gt;11&lt;/RecNum&gt;&lt;DisplayText&gt;[99]&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F429F2">
        <w:rPr>
          <w:noProof/>
          <w:color w:val="000000"/>
        </w:rPr>
        <w:t>[99]</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w:t>
      </w:r>
      <w:r w:rsidR="00286A76">
        <w:rPr>
          <w:color w:val="000000"/>
        </w:rPr>
        <w:t>predicted</w:t>
      </w:r>
      <w:r w:rsidR="00F03954">
        <w:rPr>
          <w:color w:val="000000"/>
        </w:rPr>
        <w:t xml:space="preserve">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w:t>
      </w:r>
      <w:r w:rsidR="00AE6B1C">
        <w:rPr>
          <w:color w:val="000000"/>
        </w:rPr>
        <w:t>which matched the Matlab model accuracy</w:t>
      </w:r>
      <w:r w:rsidR="00F03954">
        <w:rPr>
          <w:color w:val="000000"/>
        </w:rPr>
        <w:t xml:space="preserve">. Therefore, since the classification accuracy of the onboard classifier is </w:t>
      </w:r>
      <w:r w:rsidR="00AE6B1C">
        <w:rPr>
          <w:color w:val="000000"/>
        </w:rPr>
        <w:t>congruent with</w:t>
      </w:r>
      <w:r w:rsidR="00F03954">
        <w:rPr>
          <w:color w:val="000000"/>
        </w:rPr>
        <w:t xml:space="preserv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43" w:name="_Toc44077175"/>
      <w:r w:rsidRPr="0054577F">
        <w:lastRenderedPageBreak/>
        <w:t>Classifying Real Time Data</w:t>
      </w:r>
      <w:bookmarkEnd w:id="143"/>
    </w:p>
    <w:p w14:paraId="3D46192D" w14:textId="2E002CBF"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 xml:space="preserve">Once an epoch of data had been recorded by the data acquisition system and sent to the classification and control board, the data label was determined using the SVM, and the label was </w:t>
      </w:r>
      <w:r w:rsidR="00916966">
        <w:rPr>
          <w:color w:val="000000"/>
        </w:rPr>
        <w:t>stored in an array</w:t>
      </w:r>
      <w:r w:rsidR="00F03954">
        <w:rPr>
          <w:color w:val="000000"/>
        </w:rPr>
        <w:t xml:space="preserve">, then </w:t>
      </w:r>
      <w:r w:rsidR="00801C95">
        <w:rPr>
          <w:color w:val="000000"/>
        </w:rPr>
        <w:t xml:space="preserve">sent </w:t>
      </w:r>
      <w:r w:rsidR="00F03954">
        <w:rPr>
          <w:color w:val="000000"/>
        </w:rPr>
        <w:t xml:space="preserve">to the PC where it was </w:t>
      </w:r>
      <w:r w:rsidR="00916966">
        <w:rPr>
          <w:color w:val="000000"/>
        </w:rPr>
        <w:t>evaluated for accuracy</w:t>
      </w:r>
      <w:r>
        <w:rPr>
          <w:color w:val="000000"/>
        </w:rPr>
        <w:t xml:space="preserve">. </w:t>
      </w:r>
      <w:r w:rsidR="005E7D13">
        <w:rPr>
          <w:color w:val="000000"/>
        </w:rPr>
        <w:t xml:space="preserve">This test successfully indicated that the board </w:t>
      </w:r>
      <w:r w:rsidR="00446F3F">
        <w:rPr>
          <w:color w:val="000000"/>
        </w:rPr>
        <w:t>could</w:t>
      </w:r>
      <w:r w:rsidR="005E7D13">
        <w:rPr>
          <w:color w:val="000000"/>
        </w:rPr>
        <w:t xml:space="preserve">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4" w:name="_Toc44077176"/>
      <w:r>
        <w:t>All Together Now!</w:t>
      </w:r>
      <w:bookmarkEnd w:id="144"/>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5" w:name="_Ref23797823"/>
      <w:bookmarkStart w:id="146" w:name="_Toc44077177"/>
      <w:r>
        <w:t>Generating Classifier Training Data</w:t>
      </w:r>
      <w:bookmarkEnd w:id="145"/>
      <w:bookmarkEnd w:id="146"/>
    </w:p>
    <w:p w14:paraId="2B48839B" w14:textId="57C16DE2"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F429F2">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F429F2">
        <w:rPr>
          <w:noProof/>
        </w:rPr>
        <w:t>[100]</w:t>
      </w:r>
      <w:r w:rsidR="001A0514">
        <w:fldChar w:fldCharType="end"/>
      </w:r>
      <w:r w:rsidR="001A0514">
        <w:t xml:space="preserve"> </w:t>
      </w:r>
      <w:r w:rsidR="00F03954">
        <w:t>was</w:t>
      </w:r>
      <w:r w:rsidR="001A0514">
        <w:t xml:space="preserve"> not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7" w:name="_Toc44077178"/>
      <w:r>
        <w:t>Training Data Acquisition Setup</w:t>
      </w:r>
      <w:bookmarkEnd w:id="147"/>
    </w:p>
    <w:p w14:paraId="7D90931C" w14:textId="68EEFA1C" w:rsidR="00CC4963" w:rsidRDefault="001A0514" w:rsidP="002778E0">
      <w:pPr>
        <w:spacing w:line="360" w:lineRule="auto"/>
        <w:ind w:left="900"/>
      </w:pPr>
      <w:r>
        <w:t xml:space="preserve">Since training is a memory-intensive process </w:t>
      </w:r>
      <w:r>
        <w:fldChar w:fldCharType="begin"/>
      </w:r>
      <w:r w:rsidR="00F429F2">
        <w:instrText xml:space="preserve"> ADDIN EN.CITE &lt;EndNote&gt;&lt;Cite&gt;&lt;Author&gt;Nalepa&lt;/Author&gt;&lt;Year&gt;2018&lt;/Year&gt;&lt;RecNum&gt;78&lt;/RecNum&gt;&lt;DisplayText&gt;[129]&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F429F2">
        <w:rPr>
          <w:noProof/>
        </w:rPr>
        <w:t>[129]</w:t>
      </w:r>
      <w:r>
        <w:fldChar w:fldCharType="end"/>
      </w:r>
      <w:r>
        <w:t xml:space="preserve">, the training of the model </w:t>
      </w:r>
      <w:r w:rsidR="005A1F46">
        <w:t>is</w:t>
      </w:r>
      <w:r>
        <w:t xml:space="preserve"> conducted using </w:t>
      </w:r>
      <w:r w:rsidR="00513C8A">
        <w:t>Matlab</w:t>
      </w:r>
      <w:r>
        <w:t xml:space="preserve">, on a PC. </w:t>
      </w:r>
      <w:r w:rsidR="005A1F46">
        <w:t xml:space="preserve">The </w:t>
      </w:r>
      <w:r w:rsidR="0003340A">
        <w:t>Bluetooth</w:t>
      </w:r>
      <w:r w:rsidR="005A1F46">
        <w:t xml:space="preserve"> link between the data acquisition system and the PC is well tested</w:t>
      </w:r>
      <w:r>
        <w:t xml:space="preserve">. </w:t>
      </w:r>
      <w:r w:rsidR="00204921">
        <w:t xml:space="preserve">When the Data Acquisition board is connected to the PC using </w:t>
      </w:r>
      <w:r w:rsidR="0003340A">
        <w:t>the Bluetooth module</w:t>
      </w:r>
      <w:r w:rsidR="00204921">
        <w:t xml:space="preserv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8" w:name="_Toc44077179"/>
      <w:r>
        <w:t>Training Paradigm</w:t>
      </w:r>
      <w:bookmarkEnd w:id="148"/>
    </w:p>
    <w:p w14:paraId="146BBDEC" w14:textId="461CE70A" w:rsidR="00C816F4" w:rsidRDefault="00204921" w:rsidP="002778E0">
      <w:pPr>
        <w:spacing w:line="360" w:lineRule="auto"/>
        <w:ind w:left="900"/>
      </w:pPr>
      <w:r>
        <w:t>SVM</w:t>
      </w:r>
      <w:r w:rsidR="00C1083C">
        <w:t>s</w:t>
      </w:r>
      <w:r>
        <w:t xml:space="preserve"> are supervised classifiers </w:t>
      </w:r>
      <w:r w:rsidR="00C1083C">
        <w:fldChar w:fldCharType="begin"/>
      </w:r>
      <w:r w:rsidR="00F429F2">
        <w:instrText xml:space="preserve"> ADDIN EN.CITE &lt;EndNote&gt;&lt;Cite&gt;&lt;Author&gt;Winters-Hill&lt;/Author&gt;&lt;Year&gt;2007&lt;/Year&gt;&lt;RecNum&gt;79&lt;/RecNum&gt;&lt;DisplayText&gt;[130]&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F429F2">
        <w:rPr>
          <w:noProof/>
        </w:rPr>
        <w:t>[130]</w:t>
      </w:r>
      <w:r w:rsidR="00C1083C">
        <w:fldChar w:fldCharType="end"/>
      </w:r>
      <w:r w:rsidR="00C1083C">
        <w:t xml:space="preserve">. Therefore, when using test data to generate a classifier, the computer must know which class the data belongs to. This </w:t>
      </w:r>
      <w:r w:rsidR="00D25596">
        <w:t>is</w:t>
      </w:r>
      <w:r w:rsidR="00C1083C">
        <w:t xml:space="preserve"> </w:t>
      </w:r>
      <w:r w:rsidR="00C1083C">
        <w:lastRenderedPageBreak/>
        <w:t xml:space="preserve">achieved by issuing a prompt to the user, which </w:t>
      </w:r>
      <w:r w:rsidR="00D25596">
        <w:t>is</w:t>
      </w:r>
      <w:r w:rsidR="00C1083C">
        <w:t xml:space="preserve"> stored with the corresponding EEG data (similar to the “Marker” channel in the data published </w:t>
      </w:r>
      <w:r w:rsidR="00BA0765">
        <w:t>in</w:t>
      </w:r>
      <w:r w:rsidR="00C1083C">
        <w:t xml:space="preserve"> </w:t>
      </w:r>
      <w:r w:rsidR="00C1083C">
        <w:fldChar w:fldCharType="begin"/>
      </w:r>
      <w:r w:rsidR="00F429F2">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F429F2">
        <w:rPr>
          <w:noProof/>
        </w:rPr>
        <w:t>[100]</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F17AAF">
        <w:t xml:space="preserve">Table </w:t>
      </w:r>
      <w:r w:rsidR="00F17AAF">
        <w:rPr>
          <w:noProof/>
        </w:rPr>
        <w:t>10</w:t>
      </w:r>
      <w:r w:rsidR="00D25596">
        <w:fldChar w:fldCharType="end"/>
      </w:r>
      <w:r w:rsidR="00D25596">
        <w:t xml:space="preserve"> </w:t>
      </w:r>
      <w:r w:rsidR="00C1083C">
        <w:t>below.</w:t>
      </w:r>
    </w:p>
    <w:p w14:paraId="344FD076" w14:textId="41480761" w:rsidR="0079595B" w:rsidRDefault="0079595B" w:rsidP="00C816F4">
      <w:pPr>
        <w:ind w:left="1440"/>
      </w:pPr>
    </w:p>
    <w:p w14:paraId="034FDAE6" w14:textId="2EF797DC" w:rsidR="0079595B" w:rsidRDefault="0079595B" w:rsidP="0079595B">
      <w:pPr>
        <w:pStyle w:val="Caption"/>
      </w:pPr>
      <w:bookmarkStart w:id="149" w:name="_Ref43058443"/>
      <w:r>
        <w:t xml:space="preserve">Table </w:t>
      </w:r>
      <w:r w:rsidR="00291A0D">
        <w:fldChar w:fldCharType="begin"/>
      </w:r>
      <w:r w:rsidR="00291A0D">
        <w:instrText xml:space="preserve"> SEQ Table \* ARABIC </w:instrText>
      </w:r>
      <w:r w:rsidR="00291A0D">
        <w:fldChar w:fldCharType="separate"/>
      </w:r>
      <w:r w:rsidR="00F17AAF">
        <w:rPr>
          <w:noProof/>
        </w:rPr>
        <w:t>10</w:t>
      </w:r>
      <w:r w:rsidR="00291A0D">
        <w:rPr>
          <w:noProof/>
        </w:rPr>
        <w:fldChar w:fldCharType="end"/>
      </w:r>
      <w:bookmarkEnd w:id="149"/>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516A599F" w:rsidR="00D51689" w:rsidRDefault="0079595B" w:rsidP="002778E0">
      <w:pPr>
        <w:spacing w:line="360" w:lineRule="auto"/>
        <w:ind w:left="900"/>
      </w:pPr>
      <w:r>
        <w:t xml:space="preserve">This training paradigm is similar to that presented in </w:t>
      </w:r>
      <w:r>
        <w:fldChar w:fldCharType="begin"/>
      </w:r>
      <w:r w:rsidR="00F429F2">
        <w:instrText xml:space="preserve"> ADDIN EN.CITE &lt;EndNote&gt;&lt;Cite&gt;&lt;Author&gt;Kaya M&lt;/Author&gt;&lt;Year&gt;2018&lt;/Year&gt;&lt;RecNum&gt;12&lt;/RecNum&gt;&lt;DisplayText&gt;[100]&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F429F2">
        <w:rPr>
          <w:noProof/>
        </w:rPr>
        <w:t>[100]</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F429F2">
        <w:instrText xml:space="preserve"> ADDIN EN.CITE &lt;EndNote&gt;&lt;Cite&gt;&lt;Author&gt;Nakatani&lt;/Author&gt;&lt;Year&gt;2011&lt;/Year&gt;&lt;RecNum&gt;80&lt;/RecNum&gt;&lt;DisplayText&gt;[131]&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F429F2">
        <w:rPr>
          <w:noProof/>
        </w:rPr>
        <w:t>[131]</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139A6D65" w14:textId="0125695A" w:rsidR="00E93D2A" w:rsidRDefault="00D51689" w:rsidP="00801C95">
      <w:pPr>
        <w:spacing w:line="360" w:lineRule="auto"/>
        <w:ind w:left="900"/>
      </w:pPr>
      <w:r>
        <w:t xml:space="preserve">The EEG data recorded from the COM port </w:t>
      </w:r>
      <w:r w:rsidR="004A3116">
        <w:t>was</w:t>
      </w:r>
      <w:r>
        <w:t xml:space="preserve"> saved as a vector (</w:t>
      </w:r>
      <w:r w:rsidR="00801C95">
        <w:t xml:space="preserve">the </w:t>
      </w:r>
      <w:r>
        <w:t>vector length</w:t>
      </w:r>
      <w:r w:rsidR="00801C95">
        <w:t xml:space="preserve"> is</w:t>
      </w:r>
      <w:r>
        <w:t xml:space="preserve"> 4 seconds </w:t>
      </w:r>
      <w:r w:rsidR="00B10AB2">
        <w:t>×</w:t>
      </w:r>
      <w:r>
        <w:t xml:space="preserve"> 250 samples per second = 1000 samples). This vector form</w:t>
      </w:r>
      <w:r w:rsidR="00801C95">
        <w:t>s</w:t>
      </w:r>
      <w:r w:rsidR="004A3116">
        <w:t xml:space="preserve">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r w:rsidR="00801C95">
        <w:t xml:space="preserve"> </w:t>
      </w:r>
      <w:r>
        <w:t xml:space="preserve">The recorded and processed data </w:t>
      </w:r>
      <w:r w:rsidR="004A3116">
        <w:t>was</w:t>
      </w:r>
      <w:r>
        <w:t xml:space="preserve"> </w:t>
      </w:r>
      <w:r w:rsidR="00A50DFA">
        <w:t xml:space="preserve">then used to train a linear SVM model. The </w:t>
      </w:r>
      <w:r w:rsidR="007649B4">
        <w:t>required</w:t>
      </w:r>
      <w:r w:rsidR="00983548">
        <w:t xml:space="preserve"> </w:t>
      </w:r>
      <w:r w:rsidR="00A50DFA">
        <w:t xml:space="preserve">number of </w:t>
      </w:r>
      <w:proofErr w:type="gramStart"/>
      <w:r w:rsidR="00A50DFA">
        <w:t>test</w:t>
      </w:r>
      <w:proofErr w:type="gramEnd"/>
      <w:r w:rsidR="00A50DFA">
        <w:t xml:space="preserve">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r w:rsidR="00B36114">
        <w:t>This small dataset increases the likelihood of overfitting, which may result in decreased classification accuracy.</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50" w:name="_Toc44077180"/>
      <w:r>
        <w:t>Training Results</w:t>
      </w:r>
      <w:bookmarkEnd w:id="150"/>
    </w:p>
    <w:p w14:paraId="78D6D355" w14:textId="0B87E22B"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F17AAF">
        <w:t>3.4</w:t>
      </w:r>
      <w:r w:rsidR="00C908B1">
        <w:fldChar w:fldCharType="end"/>
      </w:r>
      <w:r w:rsidR="00C908B1">
        <w:t xml:space="preserve"> with an accuracy of 68.75%. While this is lower than the accuracy achieved using the same classifier </w:t>
      </w:r>
      <w:r w:rsidR="00C908B1">
        <w:lastRenderedPageBreak/>
        <w:t xml:space="preserve">and the data from </w:t>
      </w:r>
      <w:r w:rsidR="00C908B1">
        <w:fldChar w:fldCharType="begin"/>
      </w:r>
      <w:r w:rsidR="00F429F2">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F429F2">
        <w:rPr>
          <w:noProof/>
        </w:rPr>
        <w:t>[100]</w:t>
      </w:r>
      <w:r w:rsidR="00C908B1">
        <w:fldChar w:fldCharType="end"/>
      </w:r>
      <w:r w:rsidR="00C908B1">
        <w:t xml:space="preserve">, this result is higher than the accuracy achieved by </w:t>
      </w:r>
      <w:r w:rsidR="00C908B1" w:rsidRPr="00C63F78">
        <w:t>Rodríguez-</w:t>
      </w:r>
      <w:proofErr w:type="spellStart"/>
      <w:r w:rsidR="00C908B1" w:rsidRPr="00C63F78">
        <w:t>Bermúdez</w:t>
      </w:r>
      <w:proofErr w:type="spellEnd"/>
      <w:r w:rsidR="00C908B1" w:rsidRPr="00C63F78">
        <w:t xml:space="preserve"> &amp; García-</w:t>
      </w:r>
      <w:proofErr w:type="spellStart"/>
      <w:r w:rsidR="00C908B1" w:rsidRPr="00C63F78">
        <w:t>Laencina</w:t>
      </w:r>
      <w:proofErr w:type="spellEnd"/>
      <w:r w:rsidR="00C908B1">
        <w:t xml:space="preserve"> in </w:t>
      </w:r>
      <w:r w:rsidR="00C908B1">
        <w:fldChar w:fldCharType="begin"/>
      </w:r>
      <w:r w:rsidR="00F429F2">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F429F2">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308F2241"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w:t>
      </w:r>
      <w:r w:rsidR="006B0322">
        <w:t xml:space="preserve"> This increases the likelihood of overfitting.</w:t>
      </w:r>
      <w:r>
        <w:t xml:space="preserve"> Due to the lack of BCI experience of the subject, they found it difficult to totally focus on modulating their neural activity for an extended period (longer than 30 minutes). This could be improved with practice.</w:t>
      </w:r>
    </w:p>
    <w:p w14:paraId="191D5BBF" w14:textId="1B2D3A9A" w:rsidR="00E80552" w:rsidRDefault="00C473B2" w:rsidP="002778E0">
      <w:pPr>
        <w:pStyle w:val="ListParagraph"/>
        <w:numPr>
          <w:ilvl w:val="0"/>
          <w:numId w:val="32"/>
        </w:numPr>
        <w:spacing w:line="360" w:lineRule="auto"/>
        <w:ind w:left="1530"/>
      </w:pPr>
      <w:r>
        <w:t>Increased prevalence of EMI. The 50</w:t>
      </w:r>
      <w:r w:rsidR="00E55599" w:rsidRPr="00E55599">
        <w:rPr>
          <w:sz w:val="12"/>
          <w:szCs w:val="12"/>
        </w:rPr>
        <w:t xml:space="preserve"> </w:t>
      </w:r>
      <w:r>
        <w:t>Hz component of the recorded EEG signals is much greater than the 60</w:t>
      </w:r>
      <w:r w:rsidR="00E55599" w:rsidRPr="00E55599">
        <w:rPr>
          <w:sz w:val="12"/>
          <w:szCs w:val="12"/>
        </w:rPr>
        <w:t xml:space="preserve"> </w:t>
      </w:r>
      <w:r>
        <w:t xml:space="preserve">Hz component of the data from </w:t>
      </w:r>
      <w:r>
        <w:fldChar w:fldCharType="begin"/>
      </w:r>
      <w:r w:rsidR="00F429F2">
        <w:instrText xml:space="preserve"> ADDIN EN.CITE &lt;EndNote&gt;&lt;Cite&gt;&lt;Author&gt;Kaya M&lt;/Author&gt;&lt;Year&gt;2018&lt;/Year&gt;&lt;RecNum&gt;12&lt;/RecNum&gt;&lt;DisplayText&gt;[100]&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F429F2">
        <w:rPr>
          <w:noProof/>
        </w:rPr>
        <w:t>[100]</w:t>
      </w:r>
      <w:r>
        <w:fldChar w:fldCharType="end"/>
      </w:r>
      <w:r>
        <w:t>. This may be due to the proximity of the recording equipment to</w:t>
      </w:r>
      <w:r w:rsidR="00E80552">
        <w:t xml:space="preserve"> 50Hz equipment (a computer, lighting, etc.)</w:t>
      </w:r>
      <w:r w:rsidR="00E55599">
        <w:t xml:space="preserve">, and additional inductance introduced by running the system on a breadboard. </w:t>
      </w:r>
      <w:r w:rsidR="00E80552">
        <w:t xml:space="preserve">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w:t>
      </w:r>
      <w:r w:rsidR="00E55599">
        <w:t>external</w:t>
      </w:r>
      <w:r w:rsidR="00E80552">
        <w:t xml:space="preserve"> noise sources using an EMI protected recording room, with Faraday cage shielding, and DC lighting systems.</w:t>
      </w:r>
    </w:p>
    <w:p w14:paraId="5A4BA76C" w14:textId="657E9475"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F17AAF">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F429F2">
        <w:instrText xml:space="preserve"> ADDIN EN.CITE &lt;EndNote&gt;&lt;Cite&gt;&lt;Author&gt;Mahmood&lt;/Author&gt;&lt;Year&gt;2019&lt;/Year&gt;&lt;RecNum&gt;95&lt;/RecNum&gt;&lt;DisplayText&gt;[132]&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F429F2">
        <w:rPr>
          <w:noProof/>
        </w:rPr>
        <w:t>[132]</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F429F2">
        <w:instrText xml:space="preserve"> ADDIN EN.CITE &lt;EndNote&gt;&lt;Cite&gt;&lt;Author&gt;Grayden&lt;/Author&gt;&lt;Year&gt;2020&lt;/Year&gt;&lt;RecNum&gt;96&lt;/RecNum&gt;&lt;DisplayText&gt;[133]&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F429F2">
        <w:rPr>
          <w:noProof/>
        </w:rPr>
        <w:t>[133]</w:t>
      </w:r>
      <w:r w:rsidR="0067487F">
        <w:fldChar w:fldCharType="end"/>
      </w:r>
      <w:r w:rsidR="0067487F">
        <w:t>.</w:t>
      </w:r>
      <w:r w:rsidR="0094667F">
        <w:br w:type="page"/>
      </w:r>
    </w:p>
    <w:p w14:paraId="123A7DEB" w14:textId="57A32261" w:rsidR="00C1083C" w:rsidRDefault="0094667F" w:rsidP="00B34AFF">
      <w:pPr>
        <w:pStyle w:val="Heading1"/>
        <w:numPr>
          <w:ilvl w:val="0"/>
          <w:numId w:val="25"/>
        </w:numPr>
        <w:spacing w:before="0"/>
        <w:ind w:left="360"/>
        <w:jc w:val="left"/>
      </w:pPr>
      <w:bookmarkStart w:id="151" w:name="_Ref44068182"/>
      <w:bookmarkStart w:id="152" w:name="_Toc44077181"/>
      <w:r>
        <w:lastRenderedPageBreak/>
        <w:t>Conclusion</w:t>
      </w:r>
      <w:r w:rsidR="00B34AFF">
        <w:t>s and Future Work</w:t>
      </w:r>
      <w:bookmarkEnd w:id="151"/>
      <w:bookmarkEnd w:id="152"/>
    </w:p>
    <w:p w14:paraId="2B917A49" w14:textId="0C83EC55" w:rsidR="0094667F" w:rsidRDefault="0094667F" w:rsidP="0066109E">
      <w:pPr>
        <w:spacing w:line="360" w:lineRule="auto"/>
      </w:pPr>
      <w:r>
        <w:t>At the completion of th</w:t>
      </w:r>
      <w:r w:rsidR="00B34AFF">
        <w:t>e literature review</w:t>
      </w:r>
      <w:r>
        <w:t xml:space="preserve">, </w:t>
      </w:r>
      <w:r w:rsidR="001C088A">
        <w:t xml:space="preserve">an extensive understanding of the current state of BCI research has been attained. Through this understanding, knowledge of the advantages and disadvantages of each </w:t>
      </w:r>
      <w:r w:rsidR="00B34AFF">
        <w:t xml:space="preserve">feature extraction and classification </w:t>
      </w:r>
      <w:r w:rsidR="001C088A">
        <w:t>approach has been gained. This knowledge, supplemented through a simulated comparative analysis, led to the development of the optimal system architecture. This system</w:t>
      </w:r>
      <w:r w:rsidR="00B34AFF">
        <w:t xml:space="preserve"> </w:t>
      </w:r>
      <w:r w:rsidR="001C088A">
        <w:t>use</w:t>
      </w:r>
      <w:r w:rsidR="00B34AFF">
        <w:t>s</w:t>
      </w:r>
      <w:r w:rsidR="001C088A">
        <w:t xml:space="preserve"> dry electrodes to measure neural activity during imagined grasping, then extract</w:t>
      </w:r>
      <w:r w:rsidR="00B34AFF">
        <w:t xml:space="preserve">s </w:t>
      </w:r>
      <w:r w:rsidR="001C088A">
        <w:t xml:space="preserve">classification features using the DCT. The application of the DCT to </w:t>
      </w:r>
      <w:r w:rsidR="006B2BBE">
        <w:t xml:space="preserve">real-time </w:t>
      </w:r>
      <w:r w:rsidR="001C088A">
        <w:t xml:space="preserve">EEG analysis is a novel </w:t>
      </w:r>
      <w:r w:rsidR="00AF77D8">
        <w:t>implementation</w:t>
      </w:r>
      <w:r w:rsidR="001C088A">
        <w:t xml:space="preserve">. The feature vector </w:t>
      </w:r>
      <w:r w:rsidR="00B34AFF">
        <w:t>is then</w:t>
      </w:r>
      <w:r w:rsidR="001C088A">
        <w:t xml:space="preserve"> classified using a linear SVM, the output of which </w:t>
      </w:r>
      <w:r w:rsidR="00B34AFF">
        <w:t>is</w:t>
      </w:r>
      <w:r w:rsidR="001C088A">
        <w:t xml:space="preserve"> used to control a 3D printed prosthetic hand. The </w:t>
      </w:r>
      <w:r w:rsidR="007C0A4E">
        <w:t>implementation</w:t>
      </w:r>
      <w:r w:rsidR="001C088A">
        <w:t xml:space="preserve"> of the system require</w:t>
      </w:r>
      <w:r w:rsidR="00B34AFF">
        <w:t>d</w:t>
      </w:r>
      <w:r w:rsidR="001C088A">
        <w:t xml:space="preserve"> the design and construction of a wireless EEG data acquisition system, and a classification and control system</w:t>
      </w:r>
      <w:r w:rsidR="00B34AFF">
        <w:t>.</w:t>
      </w:r>
      <w:r w:rsidR="001C088A">
        <w:t xml:space="preserve"> </w:t>
      </w:r>
      <w:r w:rsidR="00B34AFF">
        <w:t>The latter hardware has been designed to be</w:t>
      </w:r>
      <w:r w:rsidR="001C088A">
        <w:t xml:space="preserve"> installed in </w:t>
      </w:r>
      <w:r w:rsidR="00B34AFF">
        <w:t>a 3D printed</w:t>
      </w:r>
      <w:r w:rsidR="001C088A">
        <w:t xml:space="preserve"> prosthetic hand. </w:t>
      </w:r>
      <w:r w:rsidR="00B34AFF">
        <w:t xml:space="preserve">The system produced a nominal real-time classification accuracy of 68.75%. </w:t>
      </w:r>
    </w:p>
    <w:p w14:paraId="3C0E2430" w14:textId="058F1ED5" w:rsidR="003928C7" w:rsidRDefault="003928C7" w:rsidP="0066109E">
      <w:pPr>
        <w:spacing w:line="360" w:lineRule="auto"/>
      </w:pPr>
    </w:p>
    <w:p w14:paraId="5E9E793D" w14:textId="46A91E53" w:rsidR="003928C7" w:rsidRDefault="003928C7" w:rsidP="0066109E">
      <w:pPr>
        <w:spacing w:line="360" w:lineRule="auto"/>
      </w:pPr>
      <w:r>
        <w:t>There are several areas where this project could be expanded on. These have been divided into software and hardware expansions.</w:t>
      </w:r>
    </w:p>
    <w:p w14:paraId="65D733F3" w14:textId="7FA7E211" w:rsidR="003928C7" w:rsidRDefault="003928C7" w:rsidP="003928C7">
      <w:pPr>
        <w:pStyle w:val="Heading2"/>
        <w:numPr>
          <w:ilvl w:val="1"/>
          <w:numId w:val="25"/>
        </w:numPr>
      </w:pPr>
      <w:bookmarkStart w:id="153" w:name="_Ref44068180"/>
      <w:bookmarkStart w:id="154" w:name="_Toc44077182"/>
      <w:r>
        <w:t>Software Expansions</w:t>
      </w:r>
      <w:bookmarkEnd w:id="153"/>
      <w:bookmarkEnd w:id="154"/>
    </w:p>
    <w:p w14:paraId="068FB160" w14:textId="12C7BAC6" w:rsidR="003928C7" w:rsidRDefault="003928C7" w:rsidP="003928C7">
      <w:pPr>
        <w:spacing w:line="360" w:lineRule="auto"/>
        <w:ind w:left="720"/>
      </w:pPr>
      <w:r>
        <w:t xml:space="preserve">The current implementation of the DCT relies on computing the FFT of the data, and removing even-numbered frequency bins (this is a valid implementation, as the DCT can be </w:t>
      </w:r>
      <w:proofErr w:type="spellStart"/>
      <w:r>
        <w:t>though</w:t>
      </w:r>
      <w:proofErr w:type="spellEnd"/>
      <w:r>
        <w:t xml:space="preserve"> of as a real-even implantation of the FFT). More efficient algorithms rely on a direct computation of the DCT, through DCT-specific butterfly functions. The butterfly diagram of a direct-computation approach is presented in </w:t>
      </w:r>
      <w:r w:rsidR="00612526">
        <w:fldChar w:fldCharType="begin"/>
      </w:r>
      <w:r w:rsidR="00612526">
        <w:instrText xml:space="preserve"> REF _Ref43896868 \h </w:instrText>
      </w:r>
      <w:r w:rsidR="00612526">
        <w:fldChar w:fldCharType="separate"/>
      </w:r>
      <w:r w:rsidR="00F17AAF">
        <w:t xml:space="preserve">Figure </w:t>
      </w:r>
      <w:r w:rsidR="00F17AAF">
        <w:rPr>
          <w:noProof/>
        </w:rPr>
        <w:t>53</w:t>
      </w:r>
      <w:r w:rsidR="00612526">
        <w:fldChar w:fldCharType="end"/>
      </w:r>
      <w:r>
        <w:t>. It is anticipated that direct computation would allow for features to be extracted from longer epochs of EEG data, while still maintaining the real-time guarantee.</w:t>
      </w:r>
    </w:p>
    <w:p w14:paraId="39797819" w14:textId="040119C6" w:rsidR="003928C7" w:rsidRDefault="003928C7" w:rsidP="003928C7">
      <w:pPr>
        <w:spacing w:line="360" w:lineRule="auto"/>
        <w:ind w:left="720"/>
      </w:pPr>
    </w:p>
    <w:p w14:paraId="3946675E" w14:textId="1AB2D0E4" w:rsidR="003928C7" w:rsidRDefault="003928C7" w:rsidP="003928C7">
      <w:pPr>
        <w:spacing w:line="360" w:lineRule="auto"/>
        <w:ind w:left="720"/>
      </w:pPr>
      <w:r>
        <w:t xml:space="preserve">Currently, the classification software does not implement a sliding window approach, and therefore is a synchronous BCI system (i.e. the user’s motor intent must align with the epoch boundaries). Implementing a sliding window would allow the user’s motor intent to change mid-epoch. </w:t>
      </w:r>
    </w:p>
    <w:p w14:paraId="59048980" w14:textId="616A4CFC" w:rsidR="003928C7" w:rsidRDefault="003928C7" w:rsidP="003928C7">
      <w:pPr>
        <w:spacing w:line="360" w:lineRule="auto"/>
        <w:ind w:left="720"/>
      </w:pPr>
    </w:p>
    <w:p w14:paraId="3DD15F51" w14:textId="1DF5B689" w:rsidR="00A4625C" w:rsidRDefault="00612526" w:rsidP="00AC5746">
      <w:pPr>
        <w:pStyle w:val="Caption"/>
      </w:pPr>
      <w:bookmarkStart w:id="155" w:name="_Ref43896868"/>
      <w:r>
        <w:rPr>
          <w:noProof/>
        </w:rPr>
        <w:lastRenderedPageBreak/>
        <w:drawing>
          <wp:anchor distT="0" distB="0" distL="114300" distR="114300" simplePos="0" relativeHeight="252140544" behindDoc="0" locked="0" layoutInCell="1" allowOverlap="1" wp14:anchorId="2EBD91AF" wp14:editId="4A514BF2">
            <wp:simplePos x="0" y="0"/>
            <wp:positionH relativeFrom="margin">
              <wp:align>center</wp:align>
            </wp:positionH>
            <wp:positionV relativeFrom="paragraph">
              <wp:posOffset>1905</wp:posOffset>
            </wp:positionV>
            <wp:extent cx="4813300" cy="3156585"/>
            <wp:effectExtent l="0" t="0" r="6350" b="571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13300" cy="3156585"/>
                    </a:xfrm>
                    <a:prstGeom prst="rect">
                      <a:avLst/>
                    </a:prstGeom>
                  </pic:spPr>
                </pic:pic>
              </a:graphicData>
            </a:graphic>
            <wp14:sizeRelH relativeFrom="page">
              <wp14:pctWidth>0</wp14:pctWidth>
            </wp14:sizeRelH>
            <wp14:sizeRelV relativeFrom="page">
              <wp14:pctHeight>0</wp14:pctHeight>
            </wp14:sizeRelV>
          </wp:anchor>
        </w:drawing>
      </w:r>
      <w:r w:rsidR="00AC5746">
        <w:t xml:space="preserve">Figure </w:t>
      </w:r>
      <w:r w:rsidR="00AC5746">
        <w:fldChar w:fldCharType="begin"/>
      </w:r>
      <w:r w:rsidR="00AC5746">
        <w:instrText xml:space="preserve"> SEQ Figure \* ARABIC </w:instrText>
      </w:r>
      <w:r w:rsidR="00AC5746">
        <w:fldChar w:fldCharType="separate"/>
      </w:r>
      <w:r w:rsidR="00F17AAF">
        <w:rPr>
          <w:noProof/>
        </w:rPr>
        <w:t>53</w:t>
      </w:r>
      <w:r w:rsidR="00AC5746">
        <w:fldChar w:fldCharType="end"/>
      </w:r>
      <w:bookmarkEnd w:id="155"/>
      <w:r w:rsidR="00AC5746">
        <w:t xml:space="preserve"> – An example of a 16-sample direct DCT computation algorithm </w:t>
      </w:r>
      <w:r w:rsidR="00AC5746">
        <w:fldChar w:fldCharType="begin"/>
      </w:r>
      <w:r w:rsidR="00F429F2">
        <w:instrText xml:space="preserve"> ADDIN EN.CITE &lt;EndNote&gt;&lt;Cite&gt;&lt;Author&gt;Vashkevich&lt;/Author&gt;&lt;Year&gt;2012&lt;/Year&gt;&lt;RecNum&gt;126&lt;/RecNum&gt;&lt;DisplayText&gt;[134]&lt;/DisplayText&gt;&lt;record&gt;&lt;rec-number&gt;126&lt;/rec-number&gt;&lt;foreign-keys&gt;&lt;key app="EN" db-id="s2r9t2svit2ep8ert5rvzvsyav9wzfdpzve0" timestamp="1592968353"&gt;126&lt;/key&gt;&lt;/foreign-keys&gt;&lt;ref-type name="Figure"&gt;37&lt;/ref-type&gt;&lt;contributors&gt;&lt;authors&gt;&lt;author&gt;Vashkevich, Maxim&lt;/author&gt;&lt;author&gt;Petrovsky, Alexander A&lt;/author&gt;&lt;/authors&gt;&lt;/contributors&gt;&lt;titles&gt;&lt;title&gt;A low multiplicative complexity fast recursive DCT-2 algorithm&lt;/title&gt;&lt;/titles&gt;&lt;dates&gt;&lt;year&gt;2012&lt;/year&gt;&lt;/dates&gt;&lt;publisher&gt;arXiv&lt;/publisher&gt;&lt;urls&gt;&lt;related-urls&gt;&lt;url&gt;https://arxiv.org/pdf/1203.3442.pdf&lt;/url&gt;&lt;/related-urls&gt;&lt;/urls&gt;&lt;/record&gt;&lt;/Cite&gt;&lt;/EndNote&gt;</w:instrText>
      </w:r>
      <w:r w:rsidR="00AC5746">
        <w:fldChar w:fldCharType="separate"/>
      </w:r>
      <w:r w:rsidR="00F429F2">
        <w:rPr>
          <w:noProof/>
        </w:rPr>
        <w:t>[134]</w:t>
      </w:r>
      <w:r w:rsidR="00AC5746">
        <w:fldChar w:fldCharType="end"/>
      </w:r>
    </w:p>
    <w:p w14:paraId="46185483" w14:textId="1685DA8E" w:rsidR="00756BA7" w:rsidRDefault="00756BA7" w:rsidP="003928C7">
      <w:pPr>
        <w:spacing w:line="360" w:lineRule="auto"/>
        <w:ind w:left="720"/>
      </w:pPr>
      <w:r>
        <w:t>The bang-bang control algorithm used for enabling or disabling finger movement is rudimentary. A logical extension of this project is to develop a more advanced control algorithm. This is not a straightforward task, as all 3 joints</w:t>
      </w:r>
      <w:r w:rsidR="000D69DD">
        <w:t xml:space="preserve"> per finger</w:t>
      </w:r>
      <w:r>
        <w:t xml:space="preserve"> are controlled by a single servo through modulating the ligament tension. </w:t>
      </w:r>
      <w:r w:rsidR="00321482">
        <w:t xml:space="preserve">It may be found that each finger is underactuated, thus uncontrollable. </w:t>
      </w:r>
    </w:p>
    <w:p w14:paraId="2FC8E46E" w14:textId="79939BAB" w:rsidR="003928C7" w:rsidRDefault="003928C7" w:rsidP="003928C7">
      <w:pPr>
        <w:pStyle w:val="Heading2"/>
        <w:numPr>
          <w:ilvl w:val="1"/>
          <w:numId w:val="25"/>
        </w:numPr>
      </w:pPr>
      <w:bookmarkStart w:id="156" w:name="_Toc44077183"/>
      <w:r>
        <w:t>Hardware Expansions</w:t>
      </w:r>
      <w:bookmarkEnd w:id="156"/>
    </w:p>
    <w:p w14:paraId="2EC7EA14" w14:textId="3F057A33" w:rsidR="003928C7" w:rsidRDefault="003928C7" w:rsidP="003928C7">
      <w:pPr>
        <w:spacing w:line="360" w:lineRule="auto"/>
        <w:ind w:left="720"/>
      </w:pPr>
      <w:r>
        <w:t xml:space="preserve">As mentioned in Section </w:t>
      </w:r>
      <w:r>
        <w:fldChar w:fldCharType="begin"/>
      </w:r>
      <w:r>
        <w:instrText xml:space="preserve"> REF _Ref43894944 \r \h </w:instrText>
      </w:r>
      <w:r>
        <w:fldChar w:fldCharType="separate"/>
      </w:r>
      <w:r w:rsidR="00F17AAF">
        <w:t>4.2.6</w:t>
      </w:r>
      <w:r>
        <w:fldChar w:fldCharType="end"/>
      </w:r>
      <w:r>
        <w:t>, the current hardware implantation of the Data Acquisition System does not include any isolation measures, limiting the power supply and communication mediums that can be safely used. Some possible implementations of isolation are explored in that Section, and this would be a very useful addition.</w:t>
      </w:r>
    </w:p>
    <w:p w14:paraId="27F8070C" w14:textId="55A9284E" w:rsidR="003928C7" w:rsidRDefault="003928C7" w:rsidP="003928C7">
      <w:pPr>
        <w:spacing w:line="360" w:lineRule="auto"/>
        <w:ind w:left="720"/>
      </w:pPr>
    </w:p>
    <w:p w14:paraId="557C1985" w14:textId="645D6AD1" w:rsidR="003928C7" w:rsidRDefault="00756BA7" w:rsidP="003928C7">
      <w:pPr>
        <w:spacing w:line="360" w:lineRule="auto"/>
        <w:ind w:left="720"/>
      </w:pPr>
      <w:r>
        <w:t xml:space="preserve">The 3D printed prosthetic arm does not </w:t>
      </w:r>
      <w:r w:rsidR="00321482">
        <w:t>provide any positional feedback. More robust control algorithms may be possible with the inclusion of shape sensing hardware (e.g. a fibre optic shape sensor, or FOSS). Again, it may be found that the current arm is underactuated, and transitioning to a different arm is necessary.</w:t>
      </w:r>
    </w:p>
    <w:p w14:paraId="6ED7BD59" w14:textId="6587EEF9" w:rsidR="00267597" w:rsidRDefault="00267597" w:rsidP="003928C7">
      <w:pPr>
        <w:spacing w:line="360" w:lineRule="auto"/>
        <w:ind w:left="720"/>
      </w:pPr>
    </w:p>
    <w:p w14:paraId="2AE7B92D" w14:textId="54C0D869" w:rsidR="00267597" w:rsidRPr="003928C7" w:rsidRDefault="00267597" w:rsidP="003928C7">
      <w:pPr>
        <w:spacing w:line="360" w:lineRule="auto"/>
        <w:ind w:left="720"/>
      </w:pPr>
      <w:r>
        <w:lastRenderedPageBreak/>
        <w:t xml:space="preserve">While the current system </w:t>
      </w:r>
      <w:r w:rsidR="00631986">
        <w:t>can</w:t>
      </w:r>
      <w:r>
        <w:t xml:space="preserve"> maintain its real-time guarantee, as epoch length increases this may not be the case. </w:t>
      </w:r>
      <w:r w:rsidR="00631986">
        <w:t>To maintain this guarantee, a watchdog timer could be included (or use the internal watchdog of the STM32). This ensures the current epoch is processed in time.</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57" w:name="_Toc44077184"/>
      <w:r>
        <w:lastRenderedPageBreak/>
        <w:t>Reference List</w:t>
      </w:r>
      <w:bookmarkEnd w:id="157"/>
    </w:p>
    <w:p w14:paraId="636BA8A7" w14:textId="77777777" w:rsidR="00692810" w:rsidRDefault="00692810" w:rsidP="00B56F23"/>
    <w:p w14:paraId="77C7640C" w14:textId="77777777" w:rsidR="00F429F2" w:rsidRPr="00F429F2" w:rsidRDefault="00692810" w:rsidP="00801C95">
      <w:pPr>
        <w:pStyle w:val="EndNoteBibliography"/>
        <w:ind w:left="720" w:hanging="720"/>
        <w:jc w:val="left"/>
      </w:pPr>
      <w:r>
        <w:fldChar w:fldCharType="begin"/>
      </w:r>
      <w:r>
        <w:instrText xml:space="preserve"> ADDIN EN.REFLIST </w:instrText>
      </w:r>
      <w:r>
        <w:fldChar w:fldCharType="separate"/>
      </w:r>
      <w:r w:rsidR="00F429F2" w:rsidRPr="00F429F2">
        <w:t>[1]</w:t>
      </w:r>
      <w:r w:rsidR="00F429F2" w:rsidRPr="00F429F2">
        <w:tab/>
        <w:t xml:space="preserve">L. Walters. (n.d., 3/11/2019). </w:t>
      </w:r>
      <w:r w:rsidR="00F429F2" w:rsidRPr="00F429F2">
        <w:rPr>
          <w:i/>
        </w:rPr>
        <w:t>Statistics on Hand and Arm Loss</w:t>
      </w:r>
      <w:r w:rsidR="00F429F2" w:rsidRPr="00F429F2">
        <w:t>. Available: http://www.aboutonehandtyping.com/statistics.html</w:t>
      </w:r>
    </w:p>
    <w:p w14:paraId="4E825A24" w14:textId="77777777" w:rsidR="00F429F2" w:rsidRPr="00F429F2" w:rsidRDefault="00F429F2" w:rsidP="00801C95">
      <w:pPr>
        <w:pStyle w:val="EndNoteBibliography"/>
        <w:ind w:left="720" w:hanging="720"/>
        <w:jc w:val="left"/>
      </w:pPr>
      <w:r w:rsidRPr="00F429F2">
        <w:t>[2]</w:t>
      </w:r>
      <w:r w:rsidRPr="00F429F2">
        <w:tab/>
        <w:t xml:space="preserve">Physiopedia contributors. (2019, 3/11/2019). </w:t>
      </w:r>
      <w:r w:rsidRPr="00F429F2">
        <w:rPr>
          <w:i/>
        </w:rPr>
        <w:t>Upper Limb Function in Spinal Cord Injury</w:t>
      </w:r>
      <w:r w:rsidRPr="00F429F2">
        <w:t>. Available: https://www.physio-pedia.com/index.php?title=Upper_Limb_Function_in_Spinal_Cord_Injury&amp;oldid=215844</w:t>
      </w:r>
    </w:p>
    <w:p w14:paraId="639A884A" w14:textId="77777777" w:rsidR="00F429F2" w:rsidRPr="00F429F2" w:rsidRDefault="00F429F2" w:rsidP="00801C95">
      <w:pPr>
        <w:pStyle w:val="EndNoteBibliography"/>
        <w:ind w:left="720" w:hanging="720"/>
        <w:jc w:val="left"/>
      </w:pPr>
      <w:r w:rsidRPr="00F429F2">
        <w:t>[3]</w:t>
      </w:r>
      <w:r w:rsidRPr="00F429F2">
        <w:tab/>
        <w:t>L. Poltawski</w:t>
      </w:r>
      <w:r w:rsidRPr="00F429F2">
        <w:rPr>
          <w:i/>
        </w:rPr>
        <w:t xml:space="preserve"> et al.</w:t>
      </w:r>
      <w:r w:rsidRPr="00F429F2">
        <w:t xml:space="preserve">, "Assessing the impact of upper limb disability following stroke: a qualitative enquiry using internet-based personal accounts of stroke survivors," </w:t>
      </w:r>
      <w:r w:rsidRPr="00F429F2">
        <w:rPr>
          <w:i/>
        </w:rPr>
        <w:t xml:space="preserve">Disability and Rehabilitation, </w:t>
      </w:r>
      <w:r w:rsidRPr="00F429F2">
        <w:t>vol. 38, no. 10, pp. 945-951, 7 May 2016 2015.</w:t>
      </w:r>
    </w:p>
    <w:p w14:paraId="4B5F787D" w14:textId="77777777" w:rsidR="00F429F2" w:rsidRPr="00F429F2" w:rsidRDefault="00F429F2" w:rsidP="00801C95">
      <w:pPr>
        <w:pStyle w:val="EndNoteBibliography"/>
        <w:ind w:left="720" w:hanging="720"/>
        <w:jc w:val="left"/>
      </w:pPr>
      <w:r w:rsidRPr="00F429F2">
        <w:t>[4]</w:t>
      </w:r>
      <w:r w:rsidRPr="00F429F2">
        <w:tab/>
        <w:t xml:space="preserve">Disability Benefits Help. (2019, 3/11/2019). </w:t>
      </w:r>
      <w:r w:rsidRPr="00F429F2">
        <w:rPr>
          <w:i/>
        </w:rPr>
        <w:t>How Disability is an Upper Extremity Amputation</w:t>
      </w:r>
      <w:r w:rsidRPr="00F429F2">
        <w:t>. Available: https://www.disability-benefits-help.org/how-disabling-is-my-condition/upper-extremity-amputation</w:t>
      </w:r>
    </w:p>
    <w:p w14:paraId="59ECA2E2" w14:textId="77777777" w:rsidR="00F429F2" w:rsidRPr="00F429F2" w:rsidRDefault="00F429F2" w:rsidP="00801C95">
      <w:pPr>
        <w:pStyle w:val="EndNoteBibliography"/>
        <w:ind w:left="720" w:hanging="720"/>
        <w:jc w:val="left"/>
      </w:pPr>
      <w:r w:rsidRPr="00F429F2">
        <w:t>[5]</w:t>
      </w:r>
      <w:r w:rsidRPr="00F429F2">
        <w:tab/>
        <w:t xml:space="preserve">The Christopher and Dana Reeve Foundation. (2013, 15/09/2019). </w:t>
      </w:r>
      <w:r w:rsidRPr="00F429F2">
        <w:rPr>
          <w:i/>
        </w:rPr>
        <w:t>Prevalence of paralysis in the United States</w:t>
      </w:r>
      <w:r w:rsidRPr="00F429F2">
        <w:t>. Available: https://www.christopherreeve.org/living-with-paralysis/stats-about-paralysis</w:t>
      </w:r>
    </w:p>
    <w:p w14:paraId="6C75E881" w14:textId="77777777" w:rsidR="00F429F2" w:rsidRPr="00F429F2" w:rsidRDefault="00F429F2" w:rsidP="00801C95">
      <w:pPr>
        <w:pStyle w:val="EndNoteBibliography"/>
        <w:ind w:left="720" w:hanging="720"/>
        <w:jc w:val="left"/>
      </w:pPr>
      <w:r w:rsidRPr="00F429F2">
        <w:t>[6]</w:t>
      </w:r>
      <w:r w:rsidRPr="00F429F2">
        <w:tab/>
        <w:t xml:space="preserve">L. Garcia, V. Lespinet-Najib, M. Menoret, B. Claverie, J. M.André, and R. Ron-Angevin, "Brain–Computer Interface: Analysis of Different Virtual Keyboards for Improving Usability," </w:t>
      </w:r>
      <w:r w:rsidRPr="00F429F2">
        <w:rPr>
          <w:i/>
        </w:rPr>
        <w:t xml:space="preserve">Neuroergonomics, </w:t>
      </w:r>
      <w:r w:rsidRPr="00F429F2">
        <w:t>pp. 269-270, 30/11/2018 2018.</w:t>
      </w:r>
    </w:p>
    <w:p w14:paraId="3D9880F2" w14:textId="77777777" w:rsidR="00F429F2" w:rsidRPr="00F429F2" w:rsidRDefault="00F429F2" w:rsidP="00801C95">
      <w:pPr>
        <w:pStyle w:val="EndNoteBibliography"/>
        <w:ind w:left="720" w:hanging="720"/>
        <w:jc w:val="left"/>
      </w:pPr>
      <w:r w:rsidRPr="00F429F2">
        <w:t>[7]</w:t>
      </w:r>
      <w:r w:rsidRPr="00F429F2">
        <w:tab/>
        <w:t xml:space="preserve">The University of Pittsburgh. (2019, 03/11/2019). </w:t>
      </w:r>
      <w:r w:rsidRPr="00F429F2">
        <w:rPr>
          <w:i/>
        </w:rPr>
        <w:t>Neuroprosthetics | Rehabilitation and Neural Engineering Laboratory | The University of Pittsburgh</w:t>
      </w:r>
      <w:r w:rsidRPr="00F429F2">
        <w:t>. Available: http://www.rnel.pitt.edu/research/neuroprosthetics</w:t>
      </w:r>
    </w:p>
    <w:p w14:paraId="544DB6BB" w14:textId="77777777" w:rsidR="00F429F2" w:rsidRPr="00F429F2" w:rsidRDefault="00F429F2" w:rsidP="00801C95">
      <w:pPr>
        <w:pStyle w:val="EndNoteBibliography"/>
        <w:ind w:left="720" w:hanging="720"/>
        <w:jc w:val="left"/>
      </w:pPr>
      <w:r w:rsidRPr="00F429F2">
        <w:t>[8]</w:t>
      </w:r>
      <w:r w:rsidRPr="00F429F2">
        <w:tab/>
        <w:t xml:space="preserve">Amputee Coalition. (2019, 03/11/2019). </w:t>
      </w:r>
      <w:r w:rsidRPr="00F429F2">
        <w:rPr>
          <w:i/>
        </w:rPr>
        <w:t>Promising Neuroprosthetic Research Projects to Keep an Eye On - Amputee Coalition</w:t>
      </w:r>
      <w:r w:rsidRPr="00F429F2">
        <w:t>. Available: https://www.amputee-coalition.org/neuroprosthetic-research-projects-2019/</w:t>
      </w:r>
    </w:p>
    <w:p w14:paraId="356C7FF0" w14:textId="77777777" w:rsidR="00F429F2" w:rsidRPr="00F429F2" w:rsidRDefault="00F429F2" w:rsidP="00801C95">
      <w:pPr>
        <w:pStyle w:val="EndNoteBibliography"/>
        <w:ind w:left="720" w:hanging="720"/>
        <w:jc w:val="left"/>
      </w:pPr>
      <w:r w:rsidRPr="00F429F2">
        <w:t>[9]</w:t>
      </w:r>
      <w:r w:rsidRPr="00F429F2">
        <w:tab/>
        <w:t xml:space="preserve">A. P. Tsu, M. J. Burish, J. GodLove, and K. Ganguly, "Cortical Neuroprosthetics from a Clinical Perspective," </w:t>
      </w:r>
      <w:r w:rsidRPr="00F429F2">
        <w:rPr>
          <w:i/>
        </w:rPr>
        <w:t xml:space="preserve">Neurobiology of Disease, </w:t>
      </w:r>
      <w:r w:rsidRPr="00F429F2">
        <w:t>vol. 83, pp. 154-160, 25/09/2017 2017.</w:t>
      </w:r>
    </w:p>
    <w:p w14:paraId="580F3B49" w14:textId="77777777" w:rsidR="00F429F2" w:rsidRPr="00F429F2" w:rsidRDefault="00F429F2" w:rsidP="00801C95">
      <w:pPr>
        <w:pStyle w:val="EndNoteBibliography"/>
        <w:ind w:left="720" w:hanging="720"/>
        <w:jc w:val="left"/>
      </w:pPr>
      <w:r w:rsidRPr="00F429F2">
        <w:t>[10]</w:t>
      </w:r>
      <w:r w:rsidRPr="00F429F2">
        <w:tab/>
        <w:t xml:space="preserve">S. M. Engdahl, B. P. Christie, B. Kelly, A. Davis, C. A. Chestek, and D. H. Gates, "Surveying the interest of individuals with upper limb loss in novel prosthetic control techniques," </w:t>
      </w:r>
      <w:r w:rsidRPr="00F429F2">
        <w:rPr>
          <w:i/>
        </w:rPr>
        <w:t xml:space="preserve">Journal of NeuroEngineering and Rehabilitation, </w:t>
      </w:r>
      <w:r w:rsidRPr="00F429F2">
        <w:t>vol. 12, no. 53, 13/08/2015 2015.</w:t>
      </w:r>
    </w:p>
    <w:p w14:paraId="430E86AF" w14:textId="77777777" w:rsidR="00F429F2" w:rsidRPr="00F429F2" w:rsidRDefault="00F429F2" w:rsidP="00801C95">
      <w:pPr>
        <w:pStyle w:val="EndNoteBibliography"/>
        <w:ind w:left="720" w:hanging="720"/>
        <w:jc w:val="left"/>
      </w:pPr>
      <w:r w:rsidRPr="00F429F2">
        <w:t>[11]</w:t>
      </w:r>
      <w:r w:rsidRPr="00F429F2">
        <w:tab/>
        <w:t xml:space="preserve">M. Misaki, Y. Kim, P. A. Bandettini, and N. Kriegeskorte, "Comparison of multivariate classifiers and response normalizations for pattern-information fMRI," </w:t>
      </w:r>
      <w:r w:rsidRPr="00F429F2">
        <w:rPr>
          <w:i/>
        </w:rPr>
        <w:t xml:space="preserve">NeuroImage, </w:t>
      </w:r>
      <w:r w:rsidRPr="00F429F2">
        <w:t>vol. 53, no. 1, pp. 103-118, 15/10/2010 2010.</w:t>
      </w:r>
    </w:p>
    <w:p w14:paraId="1DA9BA5D" w14:textId="77777777" w:rsidR="00F429F2" w:rsidRPr="00F429F2" w:rsidRDefault="00F429F2" w:rsidP="00801C95">
      <w:pPr>
        <w:pStyle w:val="EndNoteBibliography"/>
        <w:ind w:left="720" w:hanging="720"/>
        <w:jc w:val="left"/>
      </w:pPr>
      <w:r w:rsidRPr="00F429F2">
        <w:t>[12]</w:t>
      </w:r>
      <w:r w:rsidRPr="00F429F2">
        <w:tab/>
        <w:t xml:space="preserve">A. B. Roy, D. Dey, D. Banerjee, and B. Mohanty, "Comparison of FFT, DCT, DWT, WHT Compression," </w:t>
      </w:r>
      <w:r w:rsidRPr="00F429F2">
        <w:rPr>
          <w:i/>
        </w:rPr>
        <w:t xml:space="preserve">International Journal of Computer Applications </w:t>
      </w:r>
      <w:r w:rsidRPr="00F429F2">
        <w:t>vol. 975, no. 8887, 2018.</w:t>
      </w:r>
    </w:p>
    <w:p w14:paraId="1289210B" w14:textId="77777777" w:rsidR="00F429F2" w:rsidRPr="00F429F2" w:rsidRDefault="00F429F2" w:rsidP="00801C95">
      <w:pPr>
        <w:pStyle w:val="EndNoteBibliography"/>
        <w:ind w:left="720" w:hanging="720"/>
        <w:jc w:val="left"/>
      </w:pPr>
      <w:r w:rsidRPr="00F429F2">
        <w:t>[13]</w:t>
      </w:r>
      <w:r w:rsidRPr="00F429F2">
        <w:tab/>
        <w:t xml:space="preserve">B. Szuflitowska and P. Orlowski, "Comparison of the EEG Signal Classifiers LDA, NBC and GNBC Based on Time-Frequency Features," </w:t>
      </w:r>
      <w:r w:rsidRPr="00F429F2">
        <w:rPr>
          <w:i/>
        </w:rPr>
        <w:t xml:space="preserve">Pomiary Automatyka Robotyka, </w:t>
      </w:r>
      <w:r w:rsidRPr="00F429F2">
        <w:t>vol. 21, pp. 39-45, June 2017 2017.</w:t>
      </w:r>
    </w:p>
    <w:p w14:paraId="6DBD1C84" w14:textId="77777777" w:rsidR="00F429F2" w:rsidRPr="00F429F2" w:rsidRDefault="00F429F2" w:rsidP="00801C95">
      <w:pPr>
        <w:pStyle w:val="EndNoteBibliography"/>
        <w:ind w:left="720" w:hanging="720"/>
        <w:jc w:val="left"/>
      </w:pPr>
      <w:r w:rsidRPr="00F429F2">
        <w:t>[14]</w:t>
      </w:r>
      <w:r w:rsidRPr="00F429F2">
        <w:tab/>
        <w:t xml:space="preserve">B. Wang, C. M. Wong, F. Wan, P. U. Mak, P. I. Mak, and M. I. Vai, "Comparison of different classification methods for EEG-based brain computer interfaces: A case study," presented at the International Conference on Information and </w:t>
      </w:r>
      <w:r w:rsidRPr="00F429F2">
        <w:lastRenderedPageBreak/>
        <w:t>Automation, Zhuhai, China, 22/06/2009, 2009. Available: https://ieeexplore-ieee-org.ezproxy.newcastle.edu.au/stamp/stamp.jsp?tp=&amp;arnumber=5205138</w:t>
      </w:r>
    </w:p>
    <w:p w14:paraId="7BBBF7C4" w14:textId="77777777" w:rsidR="00F429F2" w:rsidRPr="00F429F2" w:rsidRDefault="00F429F2" w:rsidP="00801C95">
      <w:pPr>
        <w:pStyle w:val="EndNoteBibliography"/>
        <w:ind w:left="720" w:hanging="720"/>
        <w:jc w:val="left"/>
      </w:pPr>
      <w:r w:rsidRPr="00F429F2">
        <w:t>[15]</w:t>
      </w:r>
      <w:r w:rsidRPr="00F429F2">
        <w:tab/>
        <w:t xml:space="preserve">W. B. Fye, "Julien Jean César Legallois," </w:t>
      </w:r>
      <w:r w:rsidRPr="00F429F2">
        <w:rPr>
          <w:i/>
        </w:rPr>
        <w:t xml:space="preserve">Clinical Cardiology, </w:t>
      </w:r>
      <w:r w:rsidRPr="00F429F2">
        <w:t>vol. 18, no. 10, 1995.</w:t>
      </w:r>
    </w:p>
    <w:p w14:paraId="318120B3" w14:textId="77777777" w:rsidR="00F429F2" w:rsidRPr="00F429F2" w:rsidRDefault="00F429F2" w:rsidP="00801C95">
      <w:pPr>
        <w:pStyle w:val="EndNoteBibliography"/>
        <w:ind w:left="720" w:hanging="720"/>
        <w:jc w:val="left"/>
      </w:pPr>
      <w:r w:rsidRPr="00F429F2">
        <w:t>[16]</w:t>
      </w:r>
      <w:r w:rsidRPr="00F429F2">
        <w:tab/>
        <w:t xml:space="preserve">The Virtual Brain. (n.d., 15/09/1009). </w:t>
      </w:r>
      <w:r w:rsidRPr="00F429F2">
        <w:rPr>
          <w:i/>
        </w:rPr>
        <w:t>The Virtual Brain: Scalable Brain Simulation</w:t>
      </w:r>
      <w:r w:rsidRPr="00F429F2">
        <w:t>. Available: https://www.thevirtualbrain.org/tvb/zwei/neuroscience-simulation</w:t>
      </w:r>
    </w:p>
    <w:p w14:paraId="6B2DDFD7" w14:textId="77777777" w:rsidR="00F429F2" w:rsidRPr="00F429F2" w:rsidRDefault="00F429F2" w:rsidP="00801C95">
      <w:pPr>
        <w:pStyle w:val="EndNoteBibliography"/>
        <w:ind w:left="720" w:hanging="720"/>
        <w:jc w:val="left"/>
      </w:pPr>
      <w:r w:rsidRPr="00F429F2">
        <w:t>[17]</w:t>
      </w:r>
      <w:r w:rsidRPr="00F429F2">
        <w:tab/>
        <w:t xml:space="preserve">A. Woodruff. (2019, 15/09/2019). </w:t>
      </w:r>
      <w:r w:rsidRPr="00F429F2">
        <w:rPr>
          <w:i/>
        </w:rPr>
        <w:t>What is a neuron? = Queensland Brain Institute - University of Queensland</w:t>
      </w:r>
      <w:r w:rsidRPr="00F429F2">
        <w:t>. Available: https://qbi.uq.edu.au/brain/brain-anatomy/what-neuron</w:t>
      </w:r>
    </w:p>
    <w:p w14:paraId="67EB1FEC" w14:textId="77777777" w:rsidR="00F429F2" w:rsidRPr="00F429F2" w:rsidRDefault="00F429F2" w:rsidP="00801C95">
      <w:pPr>
        <w:pStyle w:val="EndNoteBibliography"/>
        <w:ind w:left="720" w:hanging="720"/>
        <w:jc w:val="left"/>
      </w:pPr>
      <w:r w:rsidRPr="00F429F2">
        <w:t>[18]</w:t>
      </w:r>
      <w:r w:rsidRPr="00F429F2">
        <w:tab/>
        <w:t xml:space="preserve">lumenlearning. (n.d., 15/09/2019). </w:t>
      </w:r>
      <w:r w:rsidRPr="00F429F2">
        <w:rPr>
          <w:i/>
        </w:rPr>
        <w:t>Resting Membrane Potential | Biology for Majors II</w:t>
      </w:r>
      <w:r w:rsidRPr="00F429F2">
        <w:t>. Available: https://courses.lumenlearning.com/wm-biology2/chapter/resting-membrane-potential/</w:t>
      </w:r>
    </w:p>
    <w:p w14:paraId="55D2100D" w14:textId="77777777" w:rsidR="00F429F2" w:rsidRPr="00F429F2" w:rsidRDefault="00F429F2" w:rsidP="00801C95">
      <w:pPr>
        <w:pStyle w:val="EndNoteBibliography"/>
        <w:ind w:left="720" w:hanging="720"/>
        <w:jc w:val="left"/>
      </w:pPr>
      <w:r w:rsidRPr="00F429F2">
        <w:t>[19]</w:t>
      </w:r>
      <w:r w:rsidRPr="00F429F2">
        <w:tab/>
        <w:t xml:space="preserve">KhanAcademy. (n.d., 15/09/2019). </w:t>
      </w:r>
      <w:r w:rsidRPr="00F429F2">
        <w:rPr>
          <w:i/>
        </w:rPr>
        <w:t>Membrane potential (resting membrane potential) (article) | Khan Academcy</w:t>
      </w:r>
      <w:r w:rsidRPr="00F429F2">
        <w:t>. Available: https://www.khanacademy.org/science/biology/human-biology/neuron-nervous-system/a/the-membrane-potential</w:t>
      </w:r>
    </w:p>
    <w:p w14:paraId="3C95408B" w14:textId="77777777" w:rsidR="00F429F2" w:rsidRPr="00F429F2" w:rsidRDefault="00F429F2" w:rsidP="00801C95">
      <w:pPr>
        <w:pStyle w:val="EndNoteBibliography"/>
        <w:ind w:left="720" w:hanging="720"/>
        <w:jc w:val="left"/>
      </w:pPr>
      <w:r w:rsidRPr="00F429F2">
        <w:t>[20]</w:t>
      </w:r>
      <w:r w:rsidRPr="00F429F2">
        <w:tab/>
        <w:t xml:space="preserve">Rice University. (n.d., 15/09/2019). </w:t>
      </w:r>
      <w:r w:rsidRPr="00F429F2">
        <w:rPr>
          <w:i/>
        </w:rPr>
        <w:t>12.4 The Action Potential - Anatomy and Physiology</w:t>
      </w:r>
      <w:r w:rsidRPr="00F429F2">
        <w:t>. Available: https://opentextbc.ca/anatomyandphysiology/chapter/12-4-the-action-potential/</w:t>
      </w:r>
    </w:p>
    <w:p w14:paraId="794A0851" w14:textId="77777777" w:rsidR="00F429F2" w:rsidRPr="00F429F2" w:rsidRDefault="00F429F2" w:rsidP="00801C95">
      <w:pPr>
        <w:pStyle w:val="EndNoteBibliography"/>
        <w:ind w:left="720" w:hanging="720"/>
        <w:jc w:val="left"/>
      </w:pPr>
      <w:r w:rsidRPr="00F429F2">
        <w:t>[21]</w:t>
      </w:r>
      <w:r w:rsidRPr="00F429F2">
        <w:tab/>
        <w:t xml:space="preserve">Queensland Brain Institute. (2017, 15/09/2019). </w:t>
      </w:r>
      <w:r w:rsidRPr="00F429F2">
        <w:rPr>
          <w:i/>
        </w:rPr>
        <w:t>Action potentials and synapses - Queensland Brain Institute - University of Queensland</w:t>
      </w:r>
      <w:r w:rsidRPr="00F429F2">
        <w:t>. Available: https://qbi.uq.edu.au/brain-basics/brain/brain-physiology/action-potentials-and-synapses</w:t>
      </w:r>
    </w:p>
    <w:p w14:paraId="08D47900" w14:textId="77777777" w:rsidR="00F429F2" w:rsidRPr="00F429F2" w:rsidRDefault="00F429F2" w:rsidP="00801C95">
      <w:pPr>
        <w:pStyle w:val="EndNoteBibliography"/>
        <w:ind w:left="720" w:hanging="720"/>
        <w:jc w:val="left"/>
      </w:pPr>
      <w:r w:rsidRPr="00F429F2">
        <w:t>[22]</w:t>
      </w:r>
      <w:r w:rsidRPr="00F429F2">
        <w:tab/>
        <w:t xml:space="preserve">S. Schwerin. (2013, 15/09/2019). </w:t>
      </w:r>
      <w:r w:rsidRPr="00F429F2">
        <w:rPr>
          <w:i/>
        </w:rPr>
        <w:t>The Anatomy of Movement - Brain Connection</w:t>
      </w:r>
      <w:r w:rsidRPr="00F429F2">
        <w:t>. Available: https://brainconnection.brainhq.com/2013/03/05/the-anatomy-of-movement/</w:t>
      </w:r>
    </w:p>
    <w:p w14:paraId="46D36A34" w14:textId="77777777" w:rsidR="00F429F2" w:rsidRPr="00F429F2" w:rsidRDefault="00F429F2" w:rsidP="00801C95">
      <w:pPr>
        <w:pStyle w:val="EndNoteBibliography"/>
        <w:ind w:left="720" w:hanging="720"/>
        <w:jc w:val="left"/>
      </w:pPr>
      <w:r w:rsidRPr="00F429F2">
        <w:t>[23]</w:t>
      </w:r>
      <w:r w:rsidRPr="00F429F2">
        <w:tab/>
        <w:t xml:space="preserve">OperativeNeurosurgery. (2016, 15/09/2019). </w:t>
      </w:r>
      <w:r w:rsidRPr="00F429F2">
        <w:rPr>
          <w:i/>
        </w:rPr>
        <w:t>motor_cortex [Operative Neurosurgery]</w:t>
      </w:r>
      <w:r w:rsidRPr="00F429F2">
        <w:t>. Available: https://operativeneurosurgery.com/doku.php?id=motor_cortex</w:t>
      </w:r>
    </w:p>
    <w:p w14:paraId="58360961" w14:textId="77777777" w:rsidR="00F429F2" w:rsidRPr="00F429F2" w:rsidRDefault="00F429F2" w:rsidP="00801C95">
      <w:pPr>
        <w:pStyle w:val="EndNoteBibliography"/>
        <w:ind w:left="720" w:hanging="720"/>
        <w:jc w:val="left"/>
      </w:pPr>
      <w:r w:rsidRPr="00F429F2">
        <w:t>[24]</w:t>
      </w:r>
      <w:r w:rsidRPr="00F429F2">
        <w:tab/>
        <w:t xml:space="preserve">J. Knierim. (n.d., 15/09/2019). </w:t>
      </w:r>
      <w:r w:rsidRPr="00F429F2">
        <w:rPr>
          <w:i/>
        </w:rPr>
        <w:t>Motor Cortex (Section 3, Chapter 3) Neuroscience Online: An Electronic Textbook for the Neurosciences | Department of Neurobiology and Anatomy - The University of Texas Medical School at Houston</w:t>
      </w:r>
      <w:r w:rsidRPr="00F429F2">
        <w:t>. Available: https://nba.uth.tmc.edu/neuroscience/m/s3/chapter03.html</w:t>
      </w:r>
    </w:p>
    <w:p w14:paraId="7EFAD2FA" w14:textId="77777777" w:rsidR="00F429F2" w:rsidRPr="00F429F2" w:rsidRDefault="00F429F2" w:rsidP="00801C95">
      <w:pPr>
        <w:pStyle w:val="EndNoteBibliography"/>
        <w:ind w:left="720" w:hanging="720"/>
        <w:jc w:val="left"/>
      </w:pPr>
      <w:r w:rsidRPr="00F429F2">
        <w:t>[25]</w:t>
      </w:r>
      <w:r w:rsidRPr="00F429F2">
        <w:tab/>
        <w:t xml:space="preserve">K. Nakayashiki, M. Saeki, Y. Takata, Y. Hayashi, and T. Kondo, "Modulation of event-related desynchronization during kinematic and kinetic hand movements," </w:t>
      </w:r>
      <w:r w:rsidRPr="00F429F2">
        <w:rPr>
          <w:i/>
        </w:rPr>
        <w:t xml:space="preserve">Journal of NeuroEngineering and Rehabilitation, </w:t>
      </w:r>
      <w:r w:rsidRPr="00F429F2">
        <w:t>vol. 11, no. 90, 30/05/2014 2014.</w:t>
      </w:r>
    </w:p>
    <w:p w14:paraId="6B1CA76D" w14:textId="77777777" w:rsidR="00F429F2" w:rsidRPr="00F429F2" w:rsidRDefault="00F429F2" w:rsidP="00801C95">
      <w:pPr>
        <w:pStyle w:val="EndNoteBibliography"/>
        <w:ind w:left="720" w:hanging="720"/>
        <w:jc w:val="left"/>
      </w:pPr>
      <w:r w:rsidRPr="00F429F2">
        <w:t>[26]</w:t>
      </w:r>
      <w:r w:rsidRPr="00F429F2">
        <w:tab/>
        <w:t xml:space="preserve">G. Pfurtscheller. (2016, 15/09/2019). </w:t>
      </w:r>
      <w:r w:rsidRPr="00F429F2">
        <w:rPr>
          <w:i/>
        </w:rPr>
        <w:t>EEG Event-Related Desynchronization (ERD) and Event-Related Synchronization (ERS) | Neuropsy Key</w:t>
      </w:r>
      <w:r w:rsidRPr="00F429F2">
        <w:t>. Available: https://neupsykey.com/eeg-event-related-desynchronization-erd-and-event-related-synchronization-ers/</w:t>
      </w:r>
    </w:p>
    <w:p w14:paraId="4957EC25" w14:textId="77777777" w:rsidR="00F429F2" w:rsidRPr="00F429F2" w:rsidRDefault="00F429F2" w:rsidP="00801C95">
      <w:pPr>
        <w:pStyle w:val="EndNoteBibliography"/>
        <w:ind w:left="720" w:hanging="720"/>
        <w:jc w:val="left"/>
      </w:pPr>
      <w:r w:rsidRPr="00F429F2">
        <w:t>[27]</w:t>
      </w:r>
      <w:r w:rsidRPr="00F429F2">
        <w:tab/>
        <w:t xml:space="preserve">E. Thomas, J. Fruitet, and M. Clerc, "Investigating brief motor imagery for an ERD/ERS based BCI," in </w:t>
      </w:r>
      <w:r w:rsidRPr="00F429F2">
        <w:rPr>
          <w:i/>
        </w:rPr>
        <w:t>Annual International Conference of the IEEE Engineering in Medicine and Biology Society</w:t>
      </w:r>
      <w:r w:rsidRPr="00F429F2">
        <w:t>, San Diego, USA, 2012, vol. 32.</w:t>
      </w:r>
    </w:p>
    <w:p w14:paraId="0852D403" w14:textId="77777777" w:rsidR="00F429F2" w:rsidRPr="00F429F2" w:rsidRDefault="00F429F2" w:rsidP="00801C95">
      <w:pPr>
        <w:pStyle w:val="EndNoteBibliography"/>
        <w:ind w:left="720" w:hanging="720"/>
        <w:jc w:val="left"/>
      </w:pPr>
      <w:r w:rsidRPr="00F429F2">
        <w:t>[28]</w:t>
      </w:r>
      <w:r w:rsidRPr="00F429F2">
        <w:tab/>
        <w:t xml:space="preserve">Z. Tang, S. Sun, S. Zhang, Y. Chen, C. Li, and S. Chen, "A Brain-Machine Interface Based on ERD/ERS for an Upper-Limb Exoskeleton Control," </w:t>
      </w:r>
      <w:r w:rsidRPr="00F429F2">
        <w:rPr>
          <w:i/>
        </w:rPr>
        <w:t xml:space="preserve">Sensors, </w:t>
      </w:r>
      <w:r w:rsidRPr="00F429F2">
        <w:t>vol. 16, no. 12, 02/12/2016 2016.</w:t>
      </w:r>
    </w:p>
    <w:p w14:paraId="63174CB9" w14:textId="77777777" w:rsidR="00F429F2" w:rsidRPr="00F429F2" w:rsidRDefault="00F429F2" w:rsidP="00801C95">
      <w:pPr>
        <w:pStyle w:val="EndNoteBibliography"/>
        <w:ind w:left="720" w:hanging="720"/>
        <w:jc w:val="left"/>
      </w:pPr>
      <w:r w:rsidRPr="00F429F2">
        <w:lastRenderedPageBreak/>
        <w:t>[29]</w:t>
      </w:r>
      <w:r w:rsidRPr="00F429F2">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386B52D4" w14:textId="77777777" w:rsidR="00F429F2" w:rsidRPr="00F429F2" w:rsidRDefault="00F429F2" w:rsidP="00801C95">
      <w:pPr>
        <w:pStyle w:val="EndNoteBibliography"/>
        <w:ind w:left="720" w:hanging="720"/>
        <w:jc w:val="left"/>
      </w:pPr>
      <w:r w:rsidRPr="00F429F2">
        <w:t>[30]</w:t>
      </w:r>
      <w:r w:rsidRPr="00F429F2">
        <w:tab/>
        <w:t xml:space="preserve">A. P. Burgess, "Towards a Unified Understanding of Event-Related Changes in the EEG: The Firefly Model of Synchronization through Cross-Frequency Phase Modulation," </w:t>
      </w:r>
      <w:r w:rsidRPr="00F429F2">
        <w:rPr>
          <w:i/>
        </w:rPr>
        <w:t xml:space="preserve">PLoS ONE, </w:t>
      </w:r>
      <w:r w:rsidRPr="00F429F2">
        <w:t>vol. 7, no. 9, 25/09/2012 2012.</w:t>
      </w:r>
    </w:p>
    <w:p w14:paraId="1BB433FC" w14:textId="77777777" w:rsidR="00F429F2" w:rsidRPr="00F429F2" w:rsidRDefault="00F429F2" w:rsidP="00801C95">
      <w:pPr>
        <w:pStyle w:val="EndNoteBibliography"/>
        <w:ind w:left="720" w:hanging="720"/>
        <w:jc w:val="left"/>
      </w:pPr>
      <w:r w:rsidRPr="00F429F2">
        <w:t>[31]</w:t>
      </w:r>
      <w:r w:rsidRPr="00F429F2">
        <w:tab/>
        <w:t xml:space="preserve">S. Hrishkesan. (2018, 16/09/2019). </w:t>
      </w:r>
      <w:r w:rsidRPr="00F429F2">
        <w:rPr>
          <w:i/>
        </w:rPr>
        <w:t>Advantages, Disadvantages and Applications of EEG - Electronics and Communication Study Materials</w:t>
      </w:r>
      <w:r w:rsidRPr="00F429F2">
        <w:t>. Available: https://www.electronicsandcommunications.com/2018/08/advantages-disadvantages-applications-of-eeg.html</w:t>
      </w:r>
    </w:p>
    <w:p w14:paraId="13DEFF79" w14:textId="77777777" w:rsidR="00F429F2" w:rsidRPr="00F429F2" w:rsidRDefault="00F429F2" w:rsidP="00801C95">
      <w:pPr>
        <w:pStyle w:val="EndNoteBibliography"/>
        <w:ind w:left="720" w:hanging="720"/>
        <w:jc w:val="left"/>
      </w:pPr>
      <w:r w:rsidRPr="00F429F2">
        <w:t>[32]</w:t>
      </w:r>
      <w:r w:rsidRPr="00F429F2">
        <w:tab/>
        <w:t xml:space="preserve">B. Burle, L. Spieser, C. Roger, L. Casini, T. Hasbroucq, and F. Vidal, "Spatial and temporal resolutions of EEG: Is it really black and white? A scalp current density view," </w:t>
      </w:r>
      <w:r w:rsidRPr="00F429F2">
        <w:rPr>
          <w:i/>
        </w:rPr>
        <w:t xml:space="preserve">International Journal of Psychophysiology, </w:t>
      </w:r>
      <w:r w:rsidRPr="00F429F2">
        <w:t>vol. 97, no. 3, pp. 210-220, September 2015 2015.</w:t>
      </w:r>
    </w:p>
    <w:p w14:paraId="055696DD" w14:textId="77777777" w:rsidR="00F429F2" w:rsidRPr="00F429F2" w:rsidRDefault="00F429F2" w:rsidP="00801C95">
      <w:pPr>
        <w:pStyle w:val="EndNoteBibliography"/>
        <w:ind w:left="720" w:hanging="720"/>
        <w:jc w:val="left"/>
      </w:pPr>
      <w:r w:rsidRPr="00F429F2">
        <w:t>[33]</w:t>
      </w:r>
      <w:r w:rsidRPr="00F429F2">
        <w:tab/>
        <w:t xml:space="preserve">R. Degabriele and J. Lagopoulos, "Techniques for effective EEG subject preparation," </w:t>
      </w:r>
      <w:r w:rsidRPr="00F429F2">
        <w:rPr>
          <w:i/>
        </w:rPr>
        <w:t xml:space="preserve">Acta Neuropsychiatrica, </w:t>
      </w:r>
      <w:r w:rsidRPr="00F429F2">
        <w:t>vol. 20, no. 4, pp. 218-219, August 2008 2008.</w:t>
      </w:r>
    </w:p>
    <w:p w14:paraId="243C731B" w14:textId="77777777" w:rsidR="00F429F2" w:rsidRPr="00F429F2" w:rsidRDefault="00F429F2" w:rsidP="00801C95">
      <w:pPr>
        <w:pStyle w:val="EndNoteBibliography"/>
        <w:ind w:left="720" w:hanging="720"/>
        <w:jc w:val="left"/>
      </w:pPr>
      <w:r w:rsidRPr="00F429F2">
        <w:t>[34]</w:t>
      </w:r>
      <w:r w:rsidRPr="00F429F2">
        <w:tab/>
        <w:t xml:space="preserve">M. A. Lopez-Gordo, D. Sanchez-Morillo, and F. P. Valle, "Dry EEG Electrodes," </w:t>
      </w:r>
      <w:r w:rsidRPr="00F429F2">
        <w:rPr>
          <w:i/>
        </w:rPr>
        <w:t xml:space="preserve">Sensors, </w:t>
      </w:r>
      <w:r w:rsidRPr="00F429F2">
        <w:t>vol. 14, no. 7, pp. 12647-12870, 18/07/2014 2014.</w:t>
      </w:r>
    </w:p>
    <w:p w14:paraId="52E317C8" w14:textId="77777777" w:rsidR="00F429F2" w:rsidRPr="00F429F2" w:rsidRDefault="00F429F2" w:rsidP="00801C95">
      <w:pPr>
        <w:pStyle w:val="EndNoteBibliography"/>
        <w:ind w:left="720" w:hanging="720"/>
        <w:jc w:val="left"/>
      </w:pPr>
      <w:r w:rsidRPr="00F429F2">
        <w:t>[35]</w:t>
      </w:r>
      <w:r w:rsidRPr="00F429F2">
        <w:tab/>
        <w:t>J. W. Y. Kama</w:t>
      </w:r>
      <w:r w:rsidRPr="00F429F2">
        <w:rPr>
          <w:i/>
        </w:rPr>
        <w:t xml:space="preserve"> et al.</w:t>
      </w:r>
      <w:r w:rsidRPr="00F429F2">
        <w:t xml:space="preserve">, "Systematic comparison between a wireless EEG system with dry electrodes and a wired EEG system with wet electrodes," </w:t>
      </w:r>
      <w:r w:rsidRPr="00F429F2">
        <w:rPr>
          <w:i/>
        </w:rPr>
        <w:t xml:space="preserve">NeuroImage, </w:t>
      </w:r>
      <w:r w:rsidRPr="00F429F2">
        <w:t>vol. 184, pp. 119-129, 01/01/2019 2019.</w:t>
      </w:r>
    </w:p>
    <w:p w14:paraId="3D6F4CCA" w14:textId="77777777" w:rsidR="00F429F2" w:rsidRPr="00F429F2" w:rsidRDefault="00F429F2" w:rsidP="00801C95">
      <w:pPr>
        <w:pStyle w:val="EndNoteBibliography"/>
        <w:ind w:left="720" w:hanging="720"/>
        <w:jc w:val="left"/>
      </w:pPr>
      <w:r w:rsidRPr="00F429F2">
        <w:t>[36]</w:t>
      </w:r>
      <w:r w:rsidRPr="00F429F2">
        <w:tab/>
        <w:t xml:space="preserve">K. E. Matthewson, T. J. Harrison, and S. A. Kizuk, "High and dry? Comparing active dry EEG electrodes to active and passive wet electrodes.," </w:t>
      </w:r>
      <w:r w:rsidRPr="00F429F2">
        <w:rPr>
          <w:i/>
        </w:rPr>
        <w:t xml:space="preserve">Psychophysiology, </w:t>
      </w:r>
      <w:r w:rsidRPr="00F429F2">
        <w:t>vol. 54, no. 1, pp. 74-82, Jan 2017 2017.</w:t>
      </w:r>
    </w:p>
    <w:p w14:paraId="4032E304" w14:textId="77777777" w:rsidR="00F429F2" w:rsidRPr="00F429F2" w:rsidRDefault="00F429F2" w:rsidP="00801C95">
      <w:pPr>
        <w:pStyle w:val="EndNoteBibliography"/>
        <w:ind w:left="720" w:hanging="720"/>
        <w:jc w:val="left"/>
      </w:pPr>
      <w:r w:rsidRPr="00F429F2">
        <w:t>[37]</w:t>
      </w:r>
      <w:r w:rsidRPr="00F429F2">
        <w:tab/>
        <w:t xml:space="preserve">Natus Neuro. (n.d., 04/11/2019). </w:t>
      </w:r>
      <w:r w:rsidRPr="00F429F2">
        <w:rPr>
          <w:i/>
        </w:rPr>
        <w:t>Grass Reusable Stamped-Cup EEG Electrodes | Natus</w:t>
      </w:r>
      <w:r w:rsidRPr="00F429F2">
        <w:t>. Available: https://neuro.natus.com/products-services/grass-reusable-stamped-cup-eeg-electrodes</w:t>
      </w:r>
    </w:p>
    <w:p w14:paraId="4601BBAA" w14:textId="77777777" w:rsidR="00F429F2" w:rsidRPr="00F429F2" w:rsidRDefault="00F429F2" w:rsidP="00801C95">
      <w:pPr>
        <w:pStyle w:val="EndNoteBibliography"/>
        <w:ind w:left="720" w:hanging="720"/>
        <w:jc w:val="left"/>
      </w:pPr>
      <w:r w:rsidRPr="00F429F2">
        <w:t>[38]</w:t>
      </w:r>
      <w:r w:rsidRPr="00F429F2">
        <w:tab/>
        <w:t xml:space="preserve">Florida Research Instruments. (n.d., 04/11/2019). </w:t>
      </w:r>
      <w:r w:rsidRPr="00F429F2">
        <w:rPr>
          <w:i/>
        </w:rPr>
        <w:t>New Longer 5mm Spike disposable/reuseable dry EEG Electrode TDE 210 - Florida Research Instruments Inc</w:t>
      </w:r>
      <w:r w:rsidRPr="00F429F2">
        <w:t>. Available: https://www.fri-fl-shop.com/product/new-longer-5mm-spike-disposable-reusable-dry-eeg-electrode-tde-210/</w:t>
      </w:r>
    </w:p>
    <w:p w14:paraId="57A21C5A" w14:textId="77777777" w:rsidR="00F429F2" w:rsidRPr="00F429F2" w:rsidRDefault="00F429F2" w:rsidP="00801C95">
      <w:pPr>
        <w:pStyle w:val="EndNoteBibliography"/>
        <w:ind w:left="720" w:hanging="720"/>
        <w:jc w:val="left"/>
      </w:pPr>
      <w:r w:rsidRPr="00F429F2">
        <w:t>[39]</w:t>
      </w:r>
      <w:r w:rsidRPr="00F429F2">
        <w:tab/>
        <w:t xml:space="preserve">Y. Wang, X. Gao, B. Hong, and S. Gao, "Practical Designs of Brain–Computer Interfaces Based on the Modulation of EEG Rhythms," in </w:t>
      </w:r>
      <w:r w:rsidRPr="00F429F2">
        <w:rPr>
          <w:i/>
        </w:rPr>
        <w:t>Brain-Computer Interfaces</w:t>
      </w:r>
      <w:r w:rsidRPr="00F429F2">
        <w:t>, B. Graimann, G. Pfurtscheller, and B. Allison, Eds. (The Frontiers Collection, Berlin, Heidelberg: Springer, 2010, pp. 137-154.</w:t>
      </w:r>
    </w:p>
    <w:p w14:paraId="0D0FFC34" w14:textId="77777777" w:rsidR="00F429F2" w:rsidRPr="00F429F2" w:rsidRDefault="00F429F2" w:rsidP="00801C95">
      <w:pPr>
        <w:pStyle w:val="EndNoteBibliography"/>
        <w:ind w:left="720" w:hanging="720"/>
        <w:jc w:val="left"/>
      </w:pPr>
      <w:r w:rsidRPr="00F429F2">
        <w:t>[40]</w:t>
      </w:r>
      <w:r w:rsidRPr="00F429F2">
        <w:tab/>
        <w:t>P. Shenoy, K. J. Miller, J. G. Ojemann, and R. P. N. Rao, "Generalized Features for Electrocorticographic BCIs,"</w:t>
      </w:r>
      <w:r w:rsidRPr="00F429F2">
        <w:rPr>
          <w:i/>
        </w:rPr>
        <w:t xml:space="preserve"> IEEE Transactions on Biomedical Engineering, </w:t>
      </w:r>
      <w:r w:rsidRPr="00F429F2">
        <w:t>vol. 55, no. 1, pp. 273-280, Jan. 2008 2008.</w:t>
      </w:r>
    </w:p>
    <w:p w14:paraId="6660B2A4" w14:textId="77777777" w:rsidR="00F429F2" w:rsidRPr="00F429F2" w:rsidRDefault="00F429F2" w:rsidP="00801C95">
      <w:pPr>
        <w:pStyle w:val="EndNoteBibliography"/>
        <w:ind w:left="720" w:hanging="720"/>
        <w:jc w:val="left"/>
      </w:pPr>
      <w:r w:rsidRPr="00F429F2">
        <w:t>[41]</w:t>
      </w:r>
      <w:r w:rsidRPr="00F429F2">
        <w:tab/>
        <w:t xml:space="preserve">New York University. (n.d., 18/08/2019). </w:t>
      </w:r>
      <w:r w:rsidRPr="00F429F2">
        <w:rPr>
          <w:i/>
        </w:rPr>
        <w:t>Electrocorticography (ECoG) | NYU Cognitive Neurophysiology Laboratory</w:t>
      </w:r>
      <w:r w:rsidRPr="00F429F2">
        <w:t>. Available: https://med.nyu.edu/thesenlab/research-0/intracranial-eeg/</w:t>
      </w:r>
    </w:p>
    <w:p w14:paraId="1AC8C392" w14:textId="77777777" w:rsidR="00F429F2" w:rsidRPr="00F429F2" w:rsidRDefault="00F429F2" w:rsidP="00801C95">
      <w:pPr>
        <w:pStyle w:val="EndNoteBibliography"/>
        <w:ind w:left="720" w:hanging="720"/>
        <w:jc w:val="left"/>
      </w:pPr>
      <w:r w:rsidRPr="00F429F2">
        <w:t>[42]</w:t>
      </w:r>
      <w:r w:rsidRPr="00F429F2">
        <w:tab/>
        <w:t xml:space="preserve">B. Farnsworth. (2019, 25/09/2019). </w:t>
      </w:r>
      <w:r w:rsidRPr="00F429F2">
        <w:rPr>
          <w:i/>
        </w:rPr>
        <w:t>EEG vs. MRI vs. fMRI – What are the Differences?</w:t>
      </w:r>
      <w:r w:rsidRPr="00F429F2">
        <w:t xml:space="preserve"> Available: https://imotions.com/blog/eeg-vs-mri-vs-fmri-differences/</w:t>
      </w:r>
    </w:p>
    <w:p w14:paraId="235A6A59" w14:textId="77777777" w:rsidR="00F429F2" w:rsidRPr="00F429F2" w:rsidRDefault="00F429F2" w:rsidP="00801C95">
      <w:pPr>
        <w:pStyle w:val="EndNoteBibliography"/>
        <w:ind w:left="720" w:hanging="720"/>
        <w:jc w:val="left"/>
      </w:pPr>
      <w:r w:rsidRPr="00F429F2">
        <w:t>[43]</w:t>
      </w:r>
      <w:r w:rsidRPr="00F429F2">
        <w:tab/>
        <w:t>C. S. Nayak and A. C. Anilkumar, "EEG Normal Waveforms,"</w:t>
      </w:r>
      <w:r w:rsidRPr="00F429F2">
        <w:rPr>
          <w:i/>
        </w:rPr>
        <w:t xml:space="preserve"> </w:t>
      </w:r>
      <w:r w:rsidRPr="00F429F2">
        <w:t>Available: https://www.ncbi.nlm.nih.gov/books/NBK539805/</w:t>
      </w:r>
    </w:p>
    <w:p w14:paraId="15C9027F" w14:textId="77777777" w:rsidR="00F429F2" w:rsidRPr="00F429F2" w:rsidRDefault="00F429F2" w:rsidP="00801C95">
      <w:pPr>
        <w:pStyle w:val="EndNoteBibliography"/>
        <w:ind w:left="720" w:hanging="720"/>
        <w:jc w:val="left"/>
      </w:pPr>
      <w:r w:rsidRPr="00F429F2">
        <w:lastRenderedPageBreak/>
        <w:t>[44]</w:t>
      </w:r>
      <w:r w:rsidRPr="00F429F2">
        <w:tab/>
        <w:t xml:space="preserve">J. Cionek. (2020, 21 June 2020). </w:t>
      </w:r>
      <w:r w:rsidRPr="00F429F2">
        <w:rPr>
          <w:i/>
        </w:rPr>
        <w:t>Wet, dry, active and passive electrodes. What are they, and what to choose?</w:t>
      </w:r>
      <w:r w:rsidRPr="00F429F2">
        <w:t xml:space="preserve"> Available: https://www.brainlatam.com/blog/wet-dry-active-and-passive-electrodes.-what-are-they-and-what-to-choose-413</w:t>
      </w:r>
    </w:p>
    <w:p w14:paraId="7552CA93" w14:textId="77777777" w:rsidR="00F429F2" w:rsidRPr="00F429F2" w:rsidRDefault="00F429F2" w:rsidP="00801C95">
      <w:pPr>
        <w:pStyle w:val="EndNoteBibliography"/>
        <w:ind w:left="720" w:hanging="720"/>
        <w:jc w:val="left"/>
      </w:pPr>
      <w:r w:rsidRPr="00F429F2">
        <w:t>[45]</w:t>
      </w:r>
      <w:r w:rsidRPr="00F429F2">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830EDE4" w14:textId="77777777" w:rsidR="00F429F2" w:rsidRPr="00F429F2" w:rsidRDefault="00F429F2" w:rsidP="00801C95">
      <w:pPr>
        <w:pStyle w:val="EndNoteBibliography"/>
        <w:ind w:left="720" w:hanging="720"/>
        <w:jc w:val="left"/>
      </w:pPr>
      <w:r w:rsidRPr="00F429F2">
        <w:t>[46]</w:t>
      </w:r>
      <w:r w:rsidRPr="00F429F2">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50427F56" w14:textId="77777777" w:rsidR="00F429F2" w:rsidRPr="00F429F2" w:rsidRDefault="00F429F2" w:rsidP="00801C95">
      <w:pPr>
        <w:pStyle w:val="EndNoteBibliography"/>
        <w:ind w:left="720" w:hanging="720"/>
        <w:jc w:val="left"/>
      </w:pPr>
      <w:r w:rsidRPr="00F429F2">
        <w:t>[47]</w:t>
      </w:r>
      <w:r w:rsidRPr="00F429F2">
        <w:tab/>
        <w:t xml:space="preserve">Texas Instruments. (2012, 16/08/2019). </w:t>
      </w:r>
      <w:r w:rsidRPr="00F429F2">
        <w:rPr>
          <w:i/>
        </w:rPr>
        <w:t xml:space="preserve">EEG Front-End Performance Demonstration Kit (B ed.) </w:t>
      </w:r>
      <w:r w:rsidRPr="00F429F2">
        <w:t>[Datasheet]. Available: http://www.ti.com/lit/ug/slau443b/slau443b.pdf</w:t>
      </w:r>
    </w:p>
    <w:p w14:paraId="0FD172BD" w14:textId="77777777" w:rsidR="00F429F2" w:rsidRPr="00F429F2" w:rsidRDefault="00F429F2" w:rsidP="00801C95">
      <w:pPr>
        <w:pStyle w:val="EndNoteBibliography"/>
        <w:ind w:left="720" w:hanging="720"/>
        <w:jc w:val="left"/>
      </w:pPr>
      <w:r w:rsidRPr="00F429F2">
        <w:t>[48]</w:t>
      </w:r>
      <w:r w:rsidRPr="00F429F2">
        <w:tab/>
        <w:t xml:space="preserve">Maxim Integrated. (1996, 16/08/2019). </w:t>
      </w:r>
      <w:r w:rsidRPr="00F429F2">
        <w:rPr>
          <w:i/>
        </w:rPr>
        <w:t>Circuit Tradeoffs Minimize Noise in Battery-Input Power Supplies</w:t>
      </w:r>
      <w:r w:rsidRPr="00F429F2">
        <w:t>. Available: https://www.maximintegrated.com/en/app-notes/index.mvp/id/653</w:t>
      </w:r>
    </w:p>
    <w:p w14:paraId="3D056044" w14:textId="77777777" w:rsidR="00F429F2" w:rsidRPr="00F429F2" w:rsidRDefault="00F429F2" w:rsidP="00801C95">
      <w:pPr>
        <w:pStyle w:val="EndNoteBibliography"/>
        <w:ind w:left="720" w:hanging="720"/>
        <w:jc w:val="left"/>
      </w:pPr>
      <w:r w:rsidRPr="00F429F2">
        <w:t>[49]</w:t>
      </w:r>
      <w:r w:rsidRPr="00F429F2">
        <w:tab/>
        <w:t xml:space="preserve">X. Yang, J. Hu, Z. Chen, and H. Yang. (2017, 18/08/2019). </w:t>
      </w:r>
      <w:r w:rsidRPr="00F429F2">
        <w:rPr>
          <w:i/>
        </w:rPr>
        <w:t>An 8-Channel General-Purpose Analog Front-End for Biopotential Signal Measurement</w:t>
      </w:r>
      <w:r w:rsidRPr="00F429F2">
        <w:t>. Available: https://pdfs.semanticscholar.org/99e1/47917ea94e804a7c021bcacb8f58ed8dd3ed.pdf</w:t>
      </w:r>
    </w:p>
    <w:p w14:paraId="5BB36F18" w14:textId="77777777" w:rsidR="00F429F2" w:rsidRPr="00F429F2" w:rsidRDefault="00F429F2" w:rsidP="00801C95">
      <w:pPr>
        <w:pStyle w:val="EndNoteBibliography"/>
        <w:ind w:left="720" w:hanging="720"/>
        <w:jc w:val="left"/>
      </w:pPr>
      <w:r w:rsidRPr="00F429F2">
        <w:t>[50]</w:t>
      </w:r>
      <w:r w:rsidRPr="00F429F2">
        <w:tab/>
        <w:t xml:space="preserve">T. Uktveris and V. Jusas, "Development of a Modular Board for EEG Signal Acquisition," </w:t>
      </w:r>
      <w:r w:rsidRPr="00F429F2">
        <w:rPr>
          <w:i/>
        </w:rPr>
        <w:t xml:space="preserve">Sensors, </w:t>
      </w:r>
      <w:r w:rsidRPr="00F429F2">
        <w:t>vol. 18, no. 7, 03/07/2018 2018.</w:t>
      </w:r>
    </w:p>
    <w:p w14:paraId="663280D9" w14:textId="77777777" w:rsidR="00F429F2" w:rsidRPr="00F429F2" w:rsidRDefault="00F429F2" w:rsidP="00801C95">
      <w:pPr>
        <w:pStyle w:val="EndNoteBibliography"/>
        <w:ind w:left="720" w:hanging="720"/>
        <w:jc w:val="left"/>
      </w:pPr>
      <w:r w:rsidRPr="00F429F2">
        <w:t>[51]</w:t>
      </w:r>
      <w:r w:rsidRPr="00F429F2">
        <w:tab/>
        <w:t xml:space="preserve">S. Feng, M. Tang, F. Quivira, T. Dyson, F. Cuckov, and G. Schirner, "EEGu2: an embedded device for brain/body signal acquisition and processing," in </w:t>
      </w:r>
      <w:r w:rsidRPr="00F429F2">
        <w:rPr>
          <w:i/>
        </w:rPr>
        <w:t>27th International Symposium on Rapid System Prototyping: Shortening the Path from Specification to Prototype</w:t>
      </w:r>
      <w:r w:rsidRPr="00F429F2">
        <w:t>, Pittsburgh, Pennsylvania, 2016, pp. 19 - 25.</w:t>
      </w:r>
    </w:p>
    <w:p w14:paraId="5F265CB2" w14:textId="77777777" w:rsidR="00F429F2" w:rsidRPr="00F429F2" w:rsidRDefault="00F429F2" w:rsidP="00801C95">
      <w:pPr>
        <w:pStyle w:val="EndNoteBibliography"/>
        <w:ind w:left="720" w:hanging="720"/>
        <w:jc w:val="left"/>
      </w:pPr>
      <w:r w:rsidRPr="00F429F2">
        <w:t>[52]</w:t>
      </w:r>
      <w:r w:rsidRPr="00F429F2">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B307DF1" w14:textId="77777777" w:rsidR="00F429F2" w:rsidRPr="00F429F2" w:rsidRDefault="00F429F2" w:rsidP="00801C95">
      <w:pPr>
        <w:pStyle w:val="EndNoteBibliography"/>
        <w:ind w:left="720" w:hanging="720"/>
        <w:jc w:val="left"/>
      </w:pPr>
      <w:r w:rsidRPr="00F429F2">
        <w:t>[53]</w:t>
      </w:r>
      <w:r w:rsidRPr="00F429F2">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3B6EA8E" w14:textId="77777777" w:rsidR="00F429F2" w:rsidRPr="00F429F2" w:rsidRDefault="00F429F2" w:rsidP="00801C95">
      <w:pPr>
        <w:pStyle w:val="EndNoteBibliography"/>
        <w:ind w:left="720" w:hanging="720"/>
        <w:jc w:val="left"/>
      </w:pPr>
      <w:r w:rsidRPr="00F429F2">
        <w:t>[54]</w:t>
      </w:r>
      <w:r w:rsidRPr="00F429F2">
        <w:tab/>
        <w:t xml:space="preserve">M. Wild, R. Pegan, and M. Lara. (2015, 18/08/2019). </w:t>
      </w:r>
      <w:r w:rsidRPr="00F429F2">
        <w:rPr>
          <w:i/>
        </w:rPr>
        <w:t>Wearable Bluetooth Brain-Computer Interface for Detection and Analysis of Ear-EEG Signals</w:t>
      </w:r>
      <w:r w:rsidRPr="00F429F2">
        <w:t>. Available: https://pdfs.semanticscholar.org/bae8/2d84b4384bd86cf942139ac9a45326f3083d.pdf?_ga=2.179954020.1547926640.1568593385-769052707.1568593385</w:t>
      </w:r>
    </w:p>
    <w:p w14:paraId="286CA47E" w14:textId="77777777" w:rsidR="00F429F2" w:rsidRPr="00F429F2" w:rsidRDefault="00F429F2" w:rsidP="00801C95">
      <w:pPr>
        <w:pStyle w:val="EndNoteBibliography"/>
        <w:ind w:left="720" w:hanging="720"/>
        <w:jc w:val="left"/>
      </w:pPr>
      <w:r w:rsidRPr="00F429F2">
        <w:t>[55]</w:t>
      </w:r>
      <w:r w:rsidRPr="00F429F2">
        <w:tab/>
        <w:t xml:space="preserve">Texas Instruments. (n.d., 21/08/2019). </w:t>
      </w:r>
      <w:r w:rsidRPr="00F429F2">
        <w:rPr>
          <w:i/>
        </w:rPr>
        <w:t>ADS1299 Low-Noise, 8-Channel, 24-Bit Analog-to-Digital Converter for Biopotential Measurements | TI.com</w:t>
      </w:r>
      <w:r w:rsidRPr="00F429F2">
        <w:t>. Available: http://www.ti.com/product/ADS1299</w:t>
      </w:r>
    </w:p>
    <w:p w14:paraId="78DC9691" w14:textId="77777777" w:rsidR="00F429F2" w:rsidRPr="00F429F2" w:rsidRDefault="00F429F2" w:rsidP="00801C95">
      <w:pPr>
        <w:pStyle w:val="EndNoteBibliography"/>
        <w:ind w:left="720" w:hanging="720"/>
        <w:jc w:val="left"/>
      </w:pPr>
      <w:r w:rsidRPr="00F429F2">
        <w:t>[56]</w:t>
      </w:r>
      <w:r w:rsidRPr="00F429F2">
        <w:tab/>
        <w:t>J. Moeller, "EEG Montages," ed: YouTube, 2015.</w:t>
      </w:r>
    </w:p>
    <w:p w14:paraId="60A58187" w14:textId="77777777" w:rsidR="00F429F2" w:rsidRPr="00F429F2" w:rsidRDefault="00F429F2" w:rsidP="00801C95">
      <w:pPr>
        <w:pStyle w:val="EndNoteBibliography"/>
        <w:ind w:left="720" w:hanging="720"/>
        <w:jc w:val="left"/>
      </w:pPr>
      <w:r w:rsidRPr="00F429F2">
        <w:lastRenderedPageBreak/>
        <w:t>[57]</w:t>
      </w:r>
      <w:r w:rsidRPr="00F429F2">
        <w:tab/>
        <w:t>Texas Instruments, "ADS1299-x Low-Noise, 4-, 6-, 8-Channel, 24-Bit, Analog-to-Digital Converter for EEG and Biopotential Measurements," Jan. 2017 2017, Available: http://www.ti.com/lit/ds/symlink/ads1299.pdf.</w:t>
      </w:r>
    </w:p>
    <w:p w14:paraId="62EBC7ED" w14:textId="77777777" w:rsidR="00F429F2" w:rsidRPr="00F429F2" w:rsidRDefault="00F429F2" w:rsidP="00801C95">
      <w:pPr>
        <w:pStyle w:val="EndNoteBibliography"/>
        <w:ind w:left="720" w:hanging="720"/>
        <w:jc w:val="left"/>
      </w:pPr>
      <w:r w:rsidRPr="00F429F2">
        <w:t>[58]</w:t>
      </w:r>
      <w:r w:rsidRPr="00F429F2">
        <w:tab/>
        <w:t xml:space="preserve">E. Parzen, "Autoregressive spectral estimation," in </w:t>
      </w:r>
      <w:r w:rsidRPr="00F429F2">
        <w:rPr>
          <w:i/>
        </w:rPr>
        <w:t>Handbook of Statistics</w:t>
      </w:r>
      <w:r w:rsidRPr="00F429F2">
        <w:t>, vol. 3, 1983, pp. 221 - 247.</w:t>
      </w:r>
    </w:p>
    <w:p w14:paraId="5FD16E67" w14:textId="77777777" w:rsidR="00F429F2" w:rsidRPr="00F429F2" w:rsidRDefault="00F429F2" w:rsidP="00801C95">
      <w:pPr>
        <w:pStyle w:val="EndNoteBibliography"/>
        <w:ind w:left="720" w:hanging="720"/>
        <w:jc w:val="left"/>
      </w:pPr>
      <w:r w:rsidRPr="00F429F2">
        <w:t>[59]</w:t>
      </w:r>
      <w:r w:rsidRPr="00F429F2">
        <w:tab/>
        <w:t xml:space="preserve">F. S. Schlindwein and D. H. Evans, "Autoregressive spectral analysis as an alternative to fast Fourier transform analysis of Doppler ultrasound signals," in </w:t>
      </w:r>
      <w:r w:rsidRPr="00F429F2">
        <w:rPr>
          <w:i/>
        </w:rPr>
        <w:t>Diagnostic Vascular Ultrasound</w:t>
      </w:r>
      <w:r w:rsidRPr="00F429F2">
        <w:t>: Edward Arnold, 1992, pp. 74 - 84.</w:t>
      </w:r>
    </w:p>
    <w:p w14:paraId="78F7C6A5" w14:textId="77777777" w:rsidR="00F429F2" w:rsidRPr="00F429F2" w:rsidRDefault="00F429F2" w:rsidP="00801C95">
      <w:pPr>
        <w:pStyle w:val="EndNoteBibliography"/>
        <w:ind w:left="720" w:hanging="720"/>
        <w:jc w:val="left"/>
      </w:pPr>
      <w:r w:rsidRPr="00F429F2">
        <w:t>[60]</w:t>
      </w:r>
      <w:r w:rsidRPr="00F429F2">
        <w:tab/>
        <w:t xml:space="preserve">A. R. Rao and A. Durgunoglu, "AR and ARMA spectral estimation," </w:t>
      </w:r>
      <w:r w:rsidRPr="00F429F2">
        <w:rPr>
          <w:i/>
        </w:rPr>
        <w:t xml:space="preserve">Stochastic Hydrology and Hydraulics, </w:t>
      </w:r>
      <w:r w:rsidRPr="00F429F2">
        <w:t>vol. 2, pp. 35 - 50, March 1988 1988.</w:t>
      </w:r>
    </w:p>
    <w:p w14:paraId="707BBCA7" w14:textId="77777777" w:rsidR="00F429F2" w:rsidRPr="00F429F2" w:rsidRDefault="00F429F2" w:rsidP="00801C95">
      <w:pPr>
        <w:pStyle w:val="EndNoteBibliography"/>
        <w:ind w:left="720" w:hanging="720"/>
        <w:jc w:val="left"/>
      </w:pPr>
      <w:r w:rsidRPr="00F429F2">
        <w:t>[61]</w:t>
      </w:r>
      <w:r w:rsidRPr="00F429F2">
        <w:tab/>
        <w:t xml:space="preserve">D. F. Gingras and E. Masry, "Autoregressive spectral estimation in additive noise," </w:t>
      </w:r>
      <w:r w:rsidRPr="00F429F2">
        <w:rPr>
          <w:i/>
        </w:rPr>
        <w:t xml:space="preserve">IEEE Transactions on Acoustics, Speech, and Signal Processing, </w:t>
      </w:r>
      <w:r w:rsidRPr="00F429F2">
        <w:t>vol. 36, no. 4, pp. 490 - 501, April 1988 1988.</w:t>
      </w:r>
    </w:p>
    <w:p w14:paraId="0A201A6B" w14:textId="77777777" w:rsidR="00F429F2" w:rsidRPr="00F429F2" w:rsidRDefault="00F429F2" w:rsidP="00801C95">
      <w:pPr>
        <w:pStyle w:val="EndNoteBibliography"/>
        <w:ind w:left="720" w:hanging="720"/>
        <w:jc w:val="left"/>
      </w:pPr>
      <w:r w:rsidRPr="00F429F2">
        <w:t>[62]</w:t>
      </w:r>
      <w:r w:rsidRPr="00F429F2">
        <w:tab/>
        <w:t xml:space="preserve">N. Beamish and M. B. Priestley, "A Study of Autoregressive and Window Spectral Estimation," </w:t>
      </w:r>
      <w:r w:rsidRPr="00F429F2">
        <w:rPr>
          <w:i/>
        </w:rPr>
        <w:t xml:space="preserve">Journal of the Royal Statistical Society, </w:t>
      </w:r>
      <w:r w:rsidRPr="00F429F2">
        <w:t>vol. 30, no. 1, pp. 41-58, 1981 1981.</w:t>
      </w:r>
    </w:p>
    <w:p w14:paraId="26ED1FE0" w14:textId="77777777" w:rsidR="00F429F2" w:rsidRPr="00F429F2" w:rsidRDefault="00F429F2" w:rsidP="00801C95">
      <w:pPr>
        <w:pStyle w:val="EndNoteBibliography"/>
        <w:ind w:left="720" w:hanging="720"/>
        <w:jc w:val="left"/>
      </w:pPr>
      <w:r w:rsidRPr="00F429F2">
        <w:t>[63]</w:t>
      </w:r>
      <w:r w:rsidRPr="00F429F2">
        <w:tab/>
        <w:t xml:space="preserve">W. Klonowski, "Everything you wanted to ask about EEG but were afraid to get the right answer," </w:t>
      </w:r>
      <w:r w:rsidRPr="00F429F2">
        <w:rPr>
          <w:i/>
        </w:rPr>
        <w:t xml:space="preserve">Nonlinear Biomedical Physics, </w:t>
      </w:r>
      <w:r w:rsidRPr="00F429F2">
        <w:t>vol. 3, no. 1, 26/5/2009 2009.</w:t>
      </w:r>
    </w:p>
    <w:p w14:paraId="47400611" w14:textId="77777777" w:rsidR="00F429F2" w:rsidRPr="00F429F2" w:rsidRDefault="00F429F2" w:rsidP="00801C95">
      <w:pPr>
        <w:pStyle w:val="EndNoteBibliography"/>
        <w:ind w:left="720" w:hanging="720"/>
        <w:jc w:val="left"/>
      </w:pPr>
      <w:r w:rsidRPr="00F429F2">
        <w:t>[64]</w:t>
      </w:r>
      <w:r w:rsidRPr="00F429F2">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6637893F" w14:textId="77777777" w:rsidR="00F429F2" w:rsidRPr="00F429F2" w:rsidRDefault="00F429F2" w:rsidP="00801C95">
      <w:pPr>
        <w:pStyle w:val="EndNoteBibliography"/>
        <w:ind w:left="720" w:hanging="720"/>
        <w:jc w:val="left"/>
      </w:pPr>
      <w:r w:rsidRPr="00F429F2">
        <w:t>[65]</w:t>
      </w:r>
      <w:r w:rsidRPr="00F429F2">
        <w:tab/>
        <w:t>S. Roberts, "Lecture 4 - Spectral Estimation,"</w:t>
      </w:r>
      <w:r w:rsidRPr="00F429F2">
        <w:rPr>
          <w:i/>
        </w:rPr>
        <w:t xml:space="preserve"> </w:t>
      </w:r>
      <w:r w:rsidRPr="00F429F2">
        <w:t>Lecture. Available: http://www.robots.ox.ac.uk/~sjrob/Teaching/B14_SP/b14_sp_lect4.pdf</w:t>
      </w:r>
    </w:p>
    <w:p w14:paraId="6035D193" w14:textId="77777777" w:rsidR="00F429F2" w:rsidRPr="00F429F2" w:rsidRDefault="00F429F2" w:rsidP="00801C95">
      <w:pPr>
        <w:pStyle w:val="EndNoteBibliography"/>
        <w:ind w:left="720" w:hanging="720"/>
        <w:jc w:val="left"/>
      </w:pPr>
      <w:r w:rsidRPr="00F429F2">
        <w:t>[66]</w:t>
      </w:r>
      <w:r w:rsidRPr="00F429F2">
        <w:tab/>
        <w:t xml:space="preserve">S. S. Haykin, </w:t>
      </w:r>
      <w:r w:rsidRPr="00F429F2">
        <w:rPr>
          <w:i/>
        </w:rPr>
        <w:t>Adaptive Filter Theory</w:t>
      </w:r>
      <w:r w:rsidRPr="00F429F2">
        <w:t>, 4 ed. (Prentice-Hall information and system sciences series). Prentice Hall, 2002, p. 920.</w:t>
      </w:r>
    </w:p>
    <w:p w14:paraId="2F3CBBAD" w14:textId="77777777" w:rsidR="00F429F2" w:rsidRPr="00F429F2" w:rsidRDefault="00F429F2" w:rsidP="00801C95">
      <w:pPr>
        <w:pStyle w:val="EndNoteBibliography"/>
        <w:ind w:left="720" w:hanging="720"/>
        <w:jc w:val="left"/>
      </w:pPr>
      <w:r w:rsidRPr="00F429F2">
        <w:t>[67]</w:t>
      </w:r>
      <w:r w:rsidRPr="00F429F2">
        <w:tab/>
        <w:t xml:space="preserve">F. S. Schlindwein and D. H. Evans, "Selection of the order of autoregressive models for spectral analysis of doppler ultrasound signals," </w:t>
      </w:r>
      <w:r w:rsidRPr="00F429F2">
        <w:rPr>
          <w:i/>
        </w:rPr>
        <w:t xml:space="preserve">Ultrasound in  Medicine &amp; Biology, </w:t>
      </w:r>
      <w:r w:rsidRPr="00F429F2">
        <w:t>vol. 16, no. 1, pp. 81 - 91, 1990.</w:t>
      </w:r>
    </w:p>
    <w:p w14:paraId="26B32869" w14:textId="77777777" w:rsidR="00F429F2" w:rsidRPr="00F429F2" w:rsidRDefault="00F429F2" w:rsidP="00801C95">
      <w:pPr>
        <w:pStyle w:val="EndNoteBibliography"/>
        <w:ind w:left="720" w:hanging="720"/>
        <w:jc w:val="left"/>
      </w:pPr>
      <w:r w:rsidRPr="00F429F2">
        <w:t>[68]</w:t>
      </w:r>
      <w:r w:rsidRPr="00F429F2">
        <w:tab/>
        <w:t xml:space="preserve">G. Rodríguez-Bermúdez and P. J. García-Laencina, "Automatic and Adaptive Classification of Electroencephalographic Signals for Brain Computer Interfaces," </w:t>
      </w:r>
      <w:r w:rsidRPr="00F429F2">
        <w:rPr>
          <w:i/>
        </w:rPr>
        <w:t xml:space="preserve">Journal of Medical Systems, </w:t>
      </w:r>
      <w:r w:rsidRPr="00F429F2">
        <w:t>vol. 36, pp. 51-63, 02/11/2012 2012.</w:t>
      </w:r>
    </w:p>
    <w:p w14:paraId="3C1C79E2" w14:textId="77777777" w:rsidR="00F429F2" w:rsidRPr="00F429F2" w:rsidRDefault="00F429F2" w:rsidP="00801C95">
      <w:pPr>
        <w:pStyle w:val="EndNoteBibliography"/>
        <w:ind w:left="720" w:hanging="720"/>
        <w:jc w:val="left"/>
      </w:pPr>
      <w:r w:rsidRPr="00F429F2">
        <w:t>[69]</w:t>
      </w:r>
      <w:r w:rsidRPr="00F429F2">
        <w:tab/>
        <w:t xml:space="preserve">F. J. Harris, </w:t>
      </w:r>
      <w:r w:rsidRPr="00F429F2">
        <w:rPr>
          <w:i/>
        </w:rPr>
        <w:t>Handbook of Digital Signal Processing: Engineering Applications</w:t>
      </w:r>
      <w:r w:rsidRPr="00F429F2">
        <w:t>. 1987.</w:t>
      </w:r>
    </w:p>
    <w:p w14:paraId="0FEF64D6" w14:textId="77777777" w:rsidR="00F429F2" w:rsidRPr="00F429F2" w:rsidRDefault="00F429F2" w:rsidP="00801C95">
      <w:pPr>
        <w:pStyle w:val="EndNoteBibliography"/>
        <w:ind w:left="720" w:hanging="720"/>
        <w:jc w:val="left"/>
      </w:pPr>
      <w:r w:rsidRPr="00F429F2">
        <w:t>[70]</w:t>
      </w:r>
      <w:r w:rsidRPr="00F429F2">
        <w:tab/>
        <w:t xml:space="preserve">F. Tabassum, M. I. Islam, and M. R. Amin, "Comparison of filter banks of DWT in recovery of image using one dimensional signal vector," </w:t>
      </w:r>
      <w:r w:rsidRPr="00F429F2">
        <w:rPr>
          <w:i/>
        </w:rPr>
        <w:t xml:space="preserve">Journal of King Saud University - Computer and Information Sciences, </w:t>
      </w:r>
      <w:r w:rsidRPr="00F429F2">
        <w:t>5 March 2019 2019.</w:t>
      </w:r>
    </w:p>
    <w:p w14:paraId="7BD345D7" w14:textId="77777777" w:rsidR="00F429F2" w:rsidRPr="00F429F2" w:rsidRDefault="00F429F2" w:rsidP="00801C95">
      <w:pPr>
        <w:pStyle w:val="EndNoteBibliography"/>
        <w:ind w:left="720" w:hanging="720"/>
        <w:jc w:val="left"/>
        <w:rPr>
          <w:i/>
        </w:rPr>
      </w:pPr>
      <w:r w:rsidRPr="00F429F2">
        <w:t>[71]</w:t>
      </w:r>
      <w:r w:rsidRPr="00F429F2">
        <w:tab/>
        <w:t xml:space="preserve">A. A. Suraj, M. Francis, T. S. Kavya, and T. M. Nirmal, "Discrete wavelet transform based image fusion and de-noising in FPGA," </w:t>
      </w:r>
    </w:p>
    <w:p w14:paraId="41FBC7E7" w14:textId="77777777" w:rsidR="00F429F2" w:rsidRPr="00F429F2" w:rsidRDefault="00F429F2" w:rsidP="00801C95">
      <w:pPr>
        <w:pStyle w:val="EndNoteBibliography"/>
        <w:ind w:left="720" w:hanging="720"/>
        <w:jc w:val="left"/>
      </w:pPr>
      <w:r w:rsidRPr="00F429F2">
        <w:rPr>
          <w:i/>
        </w:rPr>
        <w:t xml:space="preserve">Journal of Electrical Systems and Information Technology, </w:t>
      </w:r>
      <w:r w:rsidRPr="00F429F2">
        <w:t>vol. 1, no. 1, pp. 72-81, May 2014 2014.</w:t>
      </w:r>
    </w:p>
    <w:p w14:paraId="32196DBA" w14:textId="77777777" w:rsidR="00F429F2" w:rsidRPr="00F429F2" w:rsidRDefault="00F429F2" w:rsidP="00801C95">
      <w:pPr>
        <w:pStyle w:val="EndNoteBibliography"/>
        <w:ind w:left="720" w:hanging="720"/>
        <w:jc w:val="left"/>
      </w:pPr>
      <w:r w:rsidRPr="00F429F2">
        <w:t>[72]</w:t>
      </w:r>
      <w:r w:rsidRPr="00F429F2">
        <w:tab/>
        <w:t xml:space="preserve">A. M. Wink and J. B. T. M. Roerdink, "Polyphase decompositions and shift-invariant discrete wavelet transforms in the frequency domain," </w:t>
      </w:r>
      <w:r w:rsidRPr="00F429F2">
        <w:rPr>
          <w:i/>
        </w:rPr>
        <w:t xml:space="preserve">Signal Processing, </w:t>
      </w:r>
      <w:r w:rsidRPr="00F429F2">
        <w:t>vol. 90, no. 6, pp. 1779-1787, 12 November 2009 2010.</w:t>
      </w:r>
    </w:p>
    <w:p w14:paraId="606A3C00" w14:textId="77777777" w:rsidR="00F429F2" w:rsidRPr="00F429F2" w:rsidRDefault="00F429F2" w:rsidP="00801C95">
      <w:pPr>
        <w:pStyle w:val="EndNoteBibliography"/>
        <w:ind w:left="720" w:hanging="720"/>
        <w:jc w:val="left"/>
      </w:pPr>
      <w:r w:rsidRPr="00F429F2">
        <w:t>[73]</w:t>
      </w:r>
      <w:r w:rsidRPr="00F429F2">
        <w:tab/>
        <w:t xml:space="preserve">J. Zhou, M. Meng, Y. Gao, Y. Ma, and Q. Zhang, "Classification of motor imagery eeg using wavelet envelope analysis and LSTM networks," presented at the </w:t>
      </w:r>
      <w:r w:rsidRPr="00F429F2">
        <w:lastRenderedPageBreak/>
        <w:t>Chinese Control And Decision Conference (CCDC), Shenyang, China, 09/06/2018, 2018. Available: https://ieeexplore-ieee-org.ezproxy.newcastle.edu.au/stamp/stamp.jsp?tp=&amp;arnumber=8408108</w:t>
      </w:r>
    </w:p>
    <w:p w14:paraId="3A386B01" w14:textId="77777777" w:rsidR="00F429F2" w:rsidRPr="00F429F2" w:rsidRDefault="00F429F2" w:rsidP="00801C95">
      <w:pPr>
        <w:pStyle w:val="EndNoteBibliography"/>
        <w:ind w:left="720" w:hanging="720"/>
        <w:jc w:val="left"/>
      </w:pPr>
      <w:r w:rsidRPr="00F429F2">
        <w:t>[74]</w:t>
      </w:r>
      <w:r w:rsidRPr="00F429F2">
        <w:tab/>
        <w:t xml:space="preserve">G. Huang, J. Meng, D. Zhang, and X. Zhu, "Window Function for EEG Power Density Estimation and Its Application in SSVEP Based BCIs," in </w:t>
      </w:r>
      <w:r w:rsidRPr="00F429F2">
        <w:rPr>
          <w:i/>
        </w:rPr>
        <w:t>International Conference on Intelligent Robotics and Applications</w:t>
      </w:r>
      <w:r w:rsidRPr="00F429F2">
        <w:t>, Aachen, Germany, 2011, vol. 7102, pp. 135-144: Springer, Berlin, Germany.</w:t>
      </w:r>
    </w:p>
    <w:p w14:paraId="67F52638" w14:textId="77777777" w:rsidR="00F429F2" w:rsidRPr="00F429F2" w:rsidRDefault="00F429F2" w:rsidP="00801C95">
      <w:pPr>
        <w:pStyle w:val="EndNoteBibliography"/>
        <w:ind w:left="720" w:hanging="720"/>
        <w:jc w:val="left"/>
      </w:pPr>
      <w:r w:rsidRPr="00F429F2">
        <w:t>[75]</w:t>
      </w:r>
      <w:r w:rsidRPr="00F429F2">
        <w:tab/>
        <w:t xml:space="preserve">D. Coyle, G. Prasad, and T. M. McGinnity, </w:t>
      </w:r>
      <w:r w:rsidRPr="00F429F2">
        <w:rPr>
          <w:i/>
        </w:rPr>
        <w:t xml:space="preserve">A Time-Frequency Approach to Feature Extraction for a Brain-Computer Interface with a Comparative Analysis of Performance Measures, </w:t>
      </w:r>
      <w:r w:rsidRPr="00F429F2">
        <w:t>vol. 19, pp. 3141-3151, 04/11/2004 2004.</w:t>
      </w:r>
    </w:p>
    <w:p w14:paraId="1017F248" w14:textId="77777777" w:rsidR="00F429F2" w:rsidRPr="00F429F2" w:rsidRDefault="00F429F2" w:rsidP="00801C95">
      <w:pPr>
        <w:pStyle w:val="EndNoteBibliography"/>
        <w:ind w:left="720" w:hanging="720"/>
        <w:jc w:val="left"/>
      </w:pPr>
      <w:r w:rsidRPr="00F429F2">
        <w:t>[76]</w:t>
      </w:r>
      <w:r w:rsidRPr="00F429F2">
        <w:tab/>
        <w:t>"DCT/IDCT Customer Tutorial," ed: Xilinx, 2000.</w:t>
      </w:r>
    </w:p>
    <w:p w14:paraId="73573A85" w14:textId="77777777" w:rsidR="00F429F2" w:rsidRPr="00F429F2" w:rsidRDefault="00F429F2" w:rsidP="00801C95">
      <w:pPr>
        <w:pStyle w:val="EndNoteBibliography"/>
        <w:ind w:left="720" w:hanging="720"/>
        <w:jc w:val="left"/>
      </w:pPr>
      <w:r w:rsidRPr="00F429F2">
        <w:t>[77]</w:t>
      </w:r>
      <w:r w:rsidRPr="00F429F2">
        <w:tab/>
        <w:t xml:space="preserve">W.-H. Chen and W. K. Pratt, "Scene Adaptive Coder," in </w:t>
      </w:r>
      <w:r w:rsidRPr="00F429F2">
        <w:rPr>
          <w:i/>
        </w:rPr>
        <w:t>IEEE Transactions on Communications</w:t>
      </w:r>
      <w:r w:rsidRPr="00F429F2">
        <w:t>, Dallas, 1984, vol. 32, pp. 225-323: IEEE.</w:t>
      </w:r>
    </w:p>
    <w:p w14:paraId="112D68EF" w14:textId="77777777" w:rsidR="00F429F2" w:rsidRPr="00F429F2" w:rsidRDefault="00F429F2" w:rsidP="00801C95">
      <w:pPr>
        <w:pStyle w:val="EndNoteBibliography"/>
        <w:ind w:left="720" w:hanging="720"/>
        <w:jc w:val="left"/>
      </w:pPr>
      <w:r w:rsidRPr="00F429F2">
        <w:t>[78]</w:t>
      </w:r>
      <w:r w:rsidRPr="00F429F2">
        <w:tab/>
        <w:t>E. Roberts, "Lossy Data Compression: JPEG," ed: Stanford, n.d.</w:t>
      </w:r>
    </w:p>
    <w:p w14:paraId="16B01FC6" w14:textId="77777777" w:rsidR="00F429F2" w:rsidRPr="00F429F2" w:rsidRDefault="00F429F2" w:rsidP="00801C95">
      <w:pPr>
        <w:pStyle w:val="EndNoteBibliography"/>
        <w:ind w:left="720" w:hanging="720"/>
        <w:jc w:val="left"/>
      </w:pPr>
      <w:r w:rsidRPr="00F429F2">
        <w:t>[79]</w:t>
      </w:r>
      <w:r w:rsidRPr="00F429F2">
        <w:tab/>
        <w:t xml:space="preserve">J. Princen and A. Bradley, "Analysis/Synthesis filter bank design based on time domain aliasing cancellation," in </w:t>
      </w:r>
      <w:r w:rsidRPr="00F429F2">
        <w:rPr>
          <w:i/>
        </w:rPr>
        <w:t>IEEE Transactions on Acoustics, Speech, and Signal Processing</w:t>
      </w:r>
      <w:r w:rsidRPr="00F429F2">
        <w:t>, London, 1986, vol. 34, pp. 1153-1161: IEEE.</w:t>
      </w:r>
    </w:p>
    <w:p w14:paraId="3D670EB4" w14:textId="77777777" w:rsidR="00F429F2" w:rsidRPr="00F429F2" w:rsidRDefault="00F429F2" w:rsidP="00801C95">
      <w:pPr>
        <w:pStyle w:val="EndNoteBibliography"/>
        <w:ind w:left="720" w:hanging="720"/>
        <w:jc w:val="left"/>
      </w:pPr>
      <w:r w:rsidRPr="00F429F2">
        <w:t>[80]</w:t>
      </w:r>
      <w:r w:rsidRPr="00F429F2">
        <w:tab/>
        <w:t>B. Lincoln, "Modified Discrete Cosine Transform (MDCT)," ed: Stanford University, 1998.</w:t>
      </w:r>
    </w:p>
    <w:p w14:paraId="52F1E4EC" w14:textId="77777777" w:rsidR="00F429F2" w:rsidRPr="00F429F2" w:rsidRDefault="00F429F2" w:rsidP="00801C95">
      <w:pPr>
        <w:pStyle w:val="EndNoteBibliography"/>
        <w:ind w:left="720" w:hanging="720"/>
        <w:jc w:val="left"/>
      </w:pPr>
      <w:r w:rsidRPr="00F429F2">
        <w:t>[81]</w:t>
      </w:r>
      <w:r w:rsidRPr="00F429F2">
        <w:tab/>
        <w:t>D. Birvinskas, V. Jusas, I. Martisius, and R. Damasevicius, "EEG Dataset Reduction and Feature Extraction Using Discrete Cosine Transform," presented at the 2012 Sixth UKSim/AMSS European Symposium on Computer Modeling and Simulation, Valetta, Malta, 14 - 16 November 2012, 2012. Available: https://ieeexplore-ieee-org.ezproxy.newcastle.edu.au/document/6410152</w:t>
      </w:r>
    </w:p>
    <w:p w14:paraId="0A7290AC" w14:textId="77777777" w:rsidR="00F429F2" w:rsidRPr="00F429F2" w:rsidRDefault="00F429F2" w:rsidP="00801C95">
      <w:pPr>
        <w:pStyle w:val="EndNoteBibliography"/>
        <w:ind w:left="720" w:hanging="720"/>
        <w:jc w:val="left"/>
      </w:pPr>
      <w:r w:rsidRPr="00F429F2">
        <w:t>[82]</w:t>
      </w:r>
      <w:r w:rsidRPr="00F429F2">
        <w:tab/>
        <w:t xml:space="preserve">M. Mesbah, A. Khorshidtalab, H. Baali, and A. Al-Ani, "Motor Imagery Task Classification Using a Signal-Dependent Orthogonal Transform Based Feature Extraction," in </w:t>
      </w:r>
      <w:r w:rsidRPr="00F429F2">
        <w:rPr>
          <w:i/>
        </w:rPr>
        <w:t>International Conference on Neural Information Processing</w:t>
      </w:r>
      <w:r w:rsidRPr="00F429F2">
        <w:t>, Doha, Qatar, 2015, vol. 9490, pp. 1 - 9.</w:t>
      </w:r>
    </w:p>
    <w:p w14:paraId="699ACF0D" w14:textId="77777777" w:rsidR="00F429F2" w:rsidRPr="00F429F2" w:rsidRDefault="00F429F2" w:rsidP="00801C95">
      <w:pPr>
        <w:pStyle w:val="EndNoteBibliography"/>
        <w:ind w:left="720" w:hanging="720"/>
        <w:jc w:val="left"/>
      </w:pPr>
      <w:r w:rsidRPr="00F429F2">
        <w:t>[83]</w:t>
      </w:r>
      <w:r w:rsidRPr="00F429F2">
        <w:tab/>
        <w:t xml:space="preserve">A. Garg and R. Jain, "Classification of EEG Signals using various Dimensionality Reduction Techniques," </w:t>
      </w:r>
      <w:r w:rsidRPr="00F429F2">
        <w:rPr>
          <w:i/>
        </w:rPr>
        <w:t xml:space="preserve">International Journal of Computational Intelligence Research, </w:t>
      </w:r>
      <w:r w:rsidRPr="00F429F2">
        <w:t>vol. 13, no. 10, pp. 2309-2331, 2017 2017.</w:t>
      </w:r>
    </w:p>
    <w:p w14:paraId="693414BA" w14:textId="77777777" w:rsidR="00F429F2" w:rsidRPr="00F429F2" w:rsidRDefault="00F429F2" w:rsidP="00801C95">
      <w:pPr>
        <w:pStyle w:val="EndNoteBibliography"/>
        <w:ind w:left="720" w:hanging="720"/>
        <w:jc w:val="left"/>
      </w:pPr>
      <w:r w:rsidRPr="00F429F2">
        <w:t>[84]</w:t>
      </w:r>
      <w:r w:rsidRPr="00F429F2">
        <w:tab/>
        <w:t xml:space="preserve">S. K. Bashar and M. I. H. Bhuiyan, "Classification of motor imagery movements using multivariate empirical mode decomposition and short time Fourier transform based hybrid method," </w:t>
      </w:r>
      <w:r w:rsidRPr="00F429F2">
        <w:rPr>
          <w:i/>
        </w:rPr>
        <w:t xml:space="preserve">Engineering Science and Technology, an International Journal, </w:t>
      </w:r>
      <w:r w:rsidRPr="00F429F2">
        <w:t>vol. 19, no. 3, pp. 1457-1464, Sept. 2016 2016.</w:t>
      </w:r>
    </w:p>
    <w:p w14:paraId="3D25C10D" w14:textId="77777777" w:rsidR="00F429F2" w:rsidRPr="00F429F2" w:rsidRDefault="00F429F2" w:rsidP="00801C95">
      <w:pPr>
        <w:pStyle w:val="EndNoteBibliography"/>
        <w:ind w:left="720" w:hanging="720"/>
        <w:jc w:val="left"/>
      </w:pPr>
      <w:r w:rsidRPr="00F429F2">
        <w:t>[85]</w:t>
      </w:r>
      <w:r w:rsidRPr="00F429F2">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455010CA" w14:textId="77777777" w:rsidR="00F429F2" w:rsidRPr="00F429F2" w:rsidRDefault="00F429F2" w:rsidP="00801C95">
      <w:pPr>
        <w:pStyle w:val="EndNoteBibliography"/>
        <w:ind w:left="720" w:hanging="720"/>
        <w:jc w:val="left"/>
      </w:pPr>
      <w:r w:rsidRPr="00F429F2">
        <w:t>[86]</w:t>
      </w:r>
      <w:r w:rsidRPr="00F429F2">
        <w:tab/>
        <w:t xml:space="preserve">Y. Pang, S. Wang, and Y. Yuan, "Learning Regularized LDA by Clustering," in </w:t>
      </w:r>
      <w:r w:rsidRPr="00F429F2">
        <w:rPr>
          <w:i/>
        </w:rPr>
        <w:t>IEEE Transactions on Neural Networks and Learning Systems</w:t>
      </w:r>
      <w:r w:rsidRPr="00F429F2">
        <w:t>, 2014, vol. 25, no. 12, pp. 2191-2201: IEEE.</w:t>
      </w:r>
    </w:p>
    <w:p w14:paraId="55686D83" w14:textId="77777777" w:rsidR="00F429F2" w:rsidRPr="00F429F2" w:rsidRDefault="00F429F2" w:rsidP="00801C95">
      <w:pPr>
        <w:pStyle w:val="EndNoteBibliography"/>
        <w:ind w:left="720" w:hanging="720"/>
        <w:jc w:val="left"/>
      </w:pPr>
      <w:r w:rsidRPr="00F429F2">
        <w:t>[87]</w:t>
      </w:r>
      <w:r w:rsidRPr="00F429F2">
        <w:tab/>
        <w:t xml:space="preserve">F. Lauer. (2014, 21/08/2019). </w:t>
      </w:r>
      <w:r w:rsidRPr="00F429F2">
        <w:rPr>
          <w:i/>
        </w:rPr>
        <w:t>Linear and Quadratic Discriminant Analysis (LDA / QDA)</w:t>
      </w:r>
      <w:r w:rsidRPr="00F429F2">
        <w:t>. Available: http://mlweb.loria.fr/book/en/lda.html</w:t>
      </w:r>
    </w:p>
    <w:p w14:paraId="52338642" w14:textId="77777777" w:rsidR="00F429F2" w:rsidRPr="00F429F2" w:rsidRDefault="00F429F2" w:rsidP="00801C95">
      <w:pPr>
        <w:pStyle w:val="EndNoteBibliography"/>
        <w:ind w:left="720" w:hanging="720"/>
        <w:jc w:val="left"/>
      </w:pPr>
      <w:r w:rsidRPr="00F429F2">
        <w:t>[88]</w:t>
      </w:r>
      <w:r w:rsidRPr="00F429F2">
        <w:tab/>
        <w:t xml:space="preserve">Penn State University. (n.d., 21/08/2019). </w:t>
      </w:r>
      <w:r w:rsidRPr="00F429F2">
        <w:rPr>
          <w:i/>
        </w:rPr>
        <w:t>9.2.8 - Quadratic Discriminant Analysis (QDA)</w:t>
      </w:r>
      <w:r w:rsidRPr="00F429F2">
        <w:t>. Available: https://onlinecourses.science.psu.edu/stat508/book/export/html/696</w:t>
      </w:r>
    </w:p>
    <w:p w14:paraId="5FA2D0D2" w14:textId="77777777" w:rsidR="00F429F2" w:rsidRPr="00F429F2" w:rsidRDefault="00F429F2" w:rsidP="00801C95">
      <w:pPr>
        <w:pStyle w:val="EndNoteBibliography"/>
        <w:ind w:left="720" w:hanging="720"/>
        <w:jc w:val="left"/>
      </w:pPr>
      <w:r w:rsidRPr="00F429F2">
        <w:lastRenderedPageBreak/>
        <w:t>[89]</w:t>
      </w:r>
      <w:r w:rsidRPr="00F429F2">
        <w:tab/>
        <w:t xml:space="preserve">V. Vapnik and C. Cortes, "Support-Vector Networks," </w:t>
      </w:r>
      <w:r w:rsidRPr="00F429F2">
        <w:rPr>
          <w:i/>
        </w:rPr>
        <w:t xml:space="preserve">Machine Learning, </w:t>
      </w:r>
      <w:r w:rsidRPr="00F429F2">
        <w:t>vol. 20, pp. 273-297, 1995.</w:t>
      </w:r>
    </w:p>
    <w:p w14:paraId="49E2E0BD" w14:textId="77777777" w:rsidR="00F429F2" w:rsidRPr="00F429F2" w:rsidRDefault="00F429F2" w:rsidP="00801C95">
      <w:pPr>
        <w:pStyle w:val="EndNoteBibliography"/>
        <w:ind w:left="720" w:hanging="720"/>
        <w:jc w:val="left"/>
      </w:pPr>
      <w:r w:rsidRPr="00F429F2">
        <w:t>[90]</w:t>
      </w:r>
      <w:r w:rsidRPr="00F429F2">
        <w:tab/>
      </w:r>
      <w:r w:rsidRPr="00F429F2">
        <w:rPr>
          <w:sz w:val="20"/>
        </w:rPr>
        <w:t>R. Pupale</w:t>
      </w:r>
      <w:r w:rsidRPr="00F429F2">
        <w:t xml:space="preserve">. (2018, 21/08/2019). </w:t>
      </w:r>
      <w:r w:rsidRPr="00F429F2">
        <w:rPr>
          <w:i/>
        </w:rPr>
        <w:t>Support Vector Machines(SVM) -- An Overview - Towards Data Science</w:t>
      </w:r>
      <w:r w:rsidRPr="00F429F2">
        <w:t>. Available: https://towardsdatascience.com/https-medium-com-pupalerushikesh-svm-f4b42800e989</w:t>
      </w:r>
    </w:p>
    <w:p w14:paraId="3683CEAB" w14:textId="77777777" w:rsidR="00F429F2" w:rsidRPr="00F429F2" w:rsidRDefault="00F429F2" w:rsidP="00801C95">
      <w:pPr>
        <w:pStyle w:val="EndNoteBibliography"/>
        <w:ind w:left="720" w:hanging="720"/>
        <w:jc w:val="left"/>
      </w:pPr>
      <w:r w:rsidRPr="00F429F2">
        <w:t>[91]</w:t>
      </w:r>
      <w:r w:rsidRPr="00F429F2">
        <w:tab/>
        <w:t>D. Sontage, "Support Vector Machines (SVMs) Lecture 2," ed: Massachusetts Institute of Technology, n.d.</w:t>
      </w:r>
    </w:p>
    <w:p w14:paraId="3D8A3582" w14:textId="77777777" w:rsidR="00F429F2" w:rsidRPr="00F429F2" w:rsidRDefault="00F429F2" w:rsidP="00801C95">
      <w:pPr>
        <w:pStyle w:val="EndNoteBibliography"/>
        <w:ind w:left="720" w:hanging="720"/>
        <w:jc w:val="left"/>
      </w:pPr>
      <w:r w:rsidRPr="00F429F2">
        <w:t>[92]</w:t>
      </w:r>
      <w:r w:rsidRPr="00F429F2">
        <w:tab/>
        <w:t>Clarinda-Academy, "paraboloid," A5paraboloid, Ed., ed: yourdictionary.com, n.d.</w:t>
      </w:r>
    </w:p>
    <w:p w14:paraId="518C55FF" w14:textId="77777777" w:rsidR="00F429F2" w:rsidRPr="00F429F2" w:rsidRDefault="00F429F2" w:rsidP="00801C95">
      <w:pPr>
        <w:pStyle w:val="EndNoteBibliography"/>
        <w:ind w:left="720" w:hanging="720"/>
        <w:jc w:val="left"/>
      </w:pPr>
      <w:r w:rsidRPr="00F429F2">
        <w:t>[93]</w:t>
      </w:r>
      <w:r w:rsidRPr="00F429F2">
        <w:tab/>
        <w:t xml:space="preserve">S. Bhattacharyya. (2018, 22 June 2020). </w:t>
      </w:r>
      <w:r w:rsidRPr="00F429F2">
        <w:rPr>
          <w:i/>
        </w:rPr>
        <w:t>Support Vector Machine: Complete Theory</w:t>
      </w:r>
      <w:r w:rsidRPr="00F429F2">
        <w:t>. Available: https://towardsdatascience.com/understanding-support-vector-machine-part-1-lagrange-multipliers-5c24a52ffc5e</w:t>
      </w:r>
    </w:p>
    <w:p w14:paraId="1D12D178" w14:textId="77777777" w:rsidR="00F429F2" w:rsidRPr="00F429F2" w:rsidRDefault="00F429F2" w:rsidP="00801C95">
      <w:pPr>
        <w:pStyle w:val="EndNoteBibliography"/>
        <w:ind w:left="720" w:hanging="720"/>
        <w:jc w:val="left"/>
      </w:pPr>
      <w:r w:rsidRPr="00F429F2">
        <w:t>[94]</w:t>
      </w:r>
      <w:r w:rsidRPr="00F429F2">
        <w:tab/>
        <w:t>R. Berwick, "An Idiot’s guide to Support vector machines (SVMs)," ed: Massachusetts Institute of Technology, n.d.</w:t>
      </w:r>
    </w:p>
    <w:p w14:paraId="5758647C" w14:textId="77777777" w:rsidR="00F429F2" w:rsidRPr="00F429F2" w:rsidRDefault="00F429F2" w:rsidP="00801C95">
      <w:pPr>
        <w:pStyle w:val="EndNoteBibliography"/>
        <w:ind w:left="720" w:hanging="720"/>
        <w:jc w:val="left"/>
      </w:pPr>
      <w:r w:rsidRPr="00F429F2">
        <w:t>[95]</w:t>
      </w:r>
      <w:r w:rsidRPr="00F429F2">
        <w:tab/>
        <w:t xml:space="preserve">K. Teknomo. (n.d., 21/08/2019). </w:t>
      </w:r>
      <w:r w:rsidRPr="00F429F2">
        <w:rPr>
          <w:i/>
        </w:rPr>
        <w:t>K Nearest Neighbors Tutorial: How K-Nearest Neighbour (KNN) Algorithm works?</w:t>
      </w:r>
      <w:r w:rsidRPr="00F429F2">
        <w:t xml:space="preserve"> Available: https://people.revoledu.com/kardi/tutorial/KNN/HowTo_KNN.html</w:t>
      </w:r>
    </w:p>
    <w:p w14:paraId="14085A8B" w14:textId="77777777" w:rsidR="00F429F2" w:rsidRPr="00F429F2" w:rsidRDefault="00F429F2" w:rsidP="00801C95">
      <w:pPr>
        <w:pStyle w:val="EndNoteBibliography"/>
        <w:ind w:left="720" w:hanging="720"/>
        <w:jc w:val="left"/>
      </w:pPr>
      <w:r w:rsidRPr="00F429F2">
        <w:t>[96]</w:t>
      </w:r>
      <w:r w:rsidRPr="00F429F2">
        <w:tab/>
        <w:t xml:space="preserve">(n.d., 21/08/2019). </w:t>
      </w:r>
      <w:r w:rsidRPr="00F429F2">
        <w:rPr>
          <w:i/>
        </w:rPr>
        <w:t>kNN</w:t>
      </w:r>
      <w:r w:rsidRPr="00F429F2">
        <w:t>. Available: http://cs.carleton.edu/cs_comps/0910/netflixprize/final_results/knn/index.html</w:t>
      </w:r>
    </w:p>
    <w:p w14:paraId="7FF2A788" w14:textId="77777777" w:rsidR="00F429F2" w:rsidRPr="00F429F2" w:rsidRDefault="00F429F2" w:rsidP="00801C95">
      <w:pPr>
        <w:pStyle w:val="EndNoteBibliography"/>
        <w:ind w:left="720" w:hanging="720"/>
        <w:jc w:val="left"/>
      </w:pPr>
      <w:r w:rsidRPr="00F429F2">
        <w:t>[97]</w:t>
      </w:r>
      <w:r w:rsidRPr="00F429F2">
        <w:tab/>
        <w:t xml:space="preserve">(2018, 21/09/2019). </w:t>
      </w:r>
      <w:r w:rsidRPr="00F429F2">
        <w:rPr>
          <w:i/>
        </w:rPr>
        <w:t>Lecture 2: k-nearest neighbors / Curese of Dimensionality</w:t>
      </w:r>
      <w:r w:rsidRPr="00F429F2">
        <w:t>. Available: http://www.cs.cornell.edu/courses/cs4780/2018fa/lectures/lecturenote02_kNN.html</w:t>
      </w:r>
    </w:p>
    <w:p w14:paraId="081C91DB" w14:textId="77777777" w:rsidR="00F429F2" w:rsidRPr="00F429F2" w:rsidRDefault="00F429F2" w:rsidP="00801C95">
      <w:pPr>
        <w:pStyle w:val="EndNoteBibliography"/>
        <w:ind w:left="720" w:hanging="720"/>
        <w:jc w:val="left"/>
      </w:pPr>
      <w:r w:rsidRPr="00F429F2">
        <w:t>[98]</w:t>
      </w:r>
      <w:r w:rsidRPr="00F429F2">
        <w:tab/>
        <w:t xml:space="preserve">D. Soni. (2018, 22 June 2020). </w:t>
      </w:r>
      <w:r w:rsidRPr="00F429F2">
        <w:rPr>
          <w:i/>
        </w:rPr>
        <w:t>Introduction to k-Nearest Neighbors</w:t>
      </w:r>
      <w:r w:rsidRPr="00F429F2">
        <w:t>. Available: https://towardsdatascience.com/introduction-to-k-nearest-neighbors-3b534bb11d26</w:t>
      </w:r>
    </w:p>
    <w:p w14:paraId="62DB7D67" w14:textId="77777777" w:rsidR="00F429F2" w:rsidRPr="00F429F2" w:rsidRDefault="00F429F2" w:rsidP="00801C95">
      <w:pPr>
        <w:pStyle w:val="EndNoteBibliography"/>
        <w:ind w:left="720" w:hanging="720"/>
        <w:jc w:val="left"/>
      </w:pPr>
      <w:r w:rsidRPr="00F429F2">
        <w:t>[99]</w:t>
      </w:r>
      <w:r w:rsidRPr="00F429F2">
        <w:tab/>
        <w:t>B. M. Kaya M, Ozbay E, Yanar H, Mishchenko Y, "A large electroencephalographic motor imagery dataset for electroencephalographic brain computer interfaces," ed: figshare, 2018.</w:t>
      </w:r>
    </w:p>
    <w:p w14:paraId="5FEBE433" w14:textId="77777777" w:rsidR="00F429F2" w:rsidRPr="00F429F2" w:rsidRDefault="00F429F2" w:rsidP="00801C95">
      <w:pPr>
        <w:pStyle w:val="EndNoteBibliography"/>
        <w:ind w:left="720" w:hanging="720"/>
        <w:jc w:val="left"/>
      </w:pPr>
      <w:r w:rsidRPr="00F429F2">
        <w:t>[100]</w:t>
      </w:r>
      <w:r w:rsidRPr="00F429F2">
        <w:tab/>
        <w:t xml:space="preserve">B. M. Kaya M, Ozbay E, Yanar H, Mishchenko Y, "A large electroencephalographic motor imagery dataset for electroencephalographic brain computer interfaces," </w:t>
      </w:r>
      <w:r w:rsidRPr="00F429F2">
        <w:rPr>
          <w:i/>
        </w:rPr>
        <w:t xml:space="preserve">Scientific Data, </w:t>
      </w:r>
      <w:r w:rsidRPr="00F429F2">
        <w:t>vol. 5, no. 180211, 2018.</w:t>
      </w:r>
    </w:p>
    <w:p w14:paraId="10ADFF3A" w14:textId="77777777" w:rsidR="00F429F2" w:rsidRPr="00F429F2" w:rsidRDefault="00F429F2" w:rsidP="00801C95">
      <w:pPr>
        <w:pStyle w:val="EndNoteBibliography"/>
        <w:ind w:left="720" w:hanging="720"/>
        <w:jc w:val="left"/>
      </w:pPr>
      <w:r w:rsidRPr="00F429F2">
        <w:t>[101]</w:t>
      </w:r>
      <w:r w:rsidRPr="00F429F2">
        <w:tab/>
        <w:t xml:space="preserve">K. Cabeen and P. Gent. (n.d., 03/11/2019). </w:t>
      </w:r>
      <w:r w:rsidRPr="00F429F2">
        <w:rPr>
          <w:i/>
        </w:rPr>
        <w:t>Image Compression and the Discrete Cosine Transform</w:t>
      </w:r>
      <w:r w:rsidRPr="00F429F2">
        <w:t>. Available: https://www.math.cuhk.edu.hk/~lmlui/dct.pdf</w:t>
      </w:r>
    </w:p>
    <w:p w14:paraId="6F5CE37C" w14:textId="77777777" w:rsidR="00F429F2" w:rsidRPr="00F429F2" w:rsidRDefault="00F429F2" w:rsidP="00801C95">
      <w:pPr>
        <w:pStyle w:val="EndNoteBibliography"/>
        <w:ind w:left="720" w:hanging="720"/>
        <w:jc w:val="left"/>
      </w:pPr>
      <w:r w:rsidRPr="00F429F2">
        <w:t>[102]</w:t>
      </w:r>
      <w:r w:rsidRPr="00F429F2">
        <w:tab/>
        <w:t xml:space="preserve">A. B. Watson, "Image Compression Using the Discrete Cosine Transform," </w:t>
      </w:r>
      <w:r w:rsidRPr="00F429F2">
        <w:rPr>
          <w:i/>
        </w:rPr>
        <w:t xml:space="preserve">Mathematica, </w:t>
      </w:r>
      <w:r w:rsidRPr="00F429F2">
        <w:t>vol. 4, no. 1, pp. 81-88, 1994.</w:t>
      </w:r>
    </w:p>
    <w:p w14:paraId="4BC47BF3" w14:textId="77777777" w:rsidR="00F429F2" w:rsidRPr="00F429F2" w:rsidRDefault="00F429F2" w:rsidP="00801C95">
      <w:pPr>
        <w:pStyle w:val="EndNoteBibliography"/>
        <w:ind w:left="720" w:hanging="720"/>
        <w:jc w:val="left"/>
      </w:pPr>
      <w:r w:rsidRPr="00F429F2">
        <w:t>[103]</w:t>
      </w:r>
      <w:r w:rsidRPr="00F429F2">
        <w:tab/>
        <w:t xml:space="preserve">Florida Research Instruments. (n.d., 04/11/2019). </w:t>
      </w:r>
      <w:r w:rsidRPr="00F429F2">
        <w:rPr>
          <w:i/>
        </w:rPr>
        <w:t>EEG Headband Packages - Florida Research Instruments Inc</w:t>
      </w:r>
      <w:r w:rsidRPr="00F429F2">
        <w:t>. Available: https://www.fri-fl-shop.com/product/eeg-headband-packages/</w:t>
      </w:r>
    </w:p>
    <w:p w14:paraId="1ECC1B6F" w14:textId="77777777" w:rsidR="00F429F2" w:rsidRPr="00F429F2" w:rsidRDefault="00F429F2" w:rsidP="00801C95">
      <w:pPr>
        <w:pStyle w:val="EndNoteBibliography"/>
        <w:ind w:left="720" w:hanging="720"/>
        <w:jc w:val="left"/>
      </w:pPr>
      <w:r w:rsidRPr="00F429F2">
        <w:t>[104]</w:t>
      </w:r>
      <w:r w:rsidRPr="00F429F2">
        <w:tab/>
        <w:t>Microchip, "Analog and Interface Guide," vol. 1, n.d.</w:t>
      </w:r>
    </w:p>
    <w:p w14:paraId="5B6F8D0D" w14:textId="77777777" w:rsidR="00F429F2" w:rsidRPr="00F429F2" w:rsidRDefault="00F429F2" w:rsidP="00801C95">
      <w:pPr>
        <w:pStyle w:val="EndNoteBibliography"/>
        <w:ind w:left="720" w:hanging="720"/>
        <w:jc w:val="left"/>
      </w:pPr>
      <w:r w:rsidRPr="00F429F2">
        <w:t>[105]</w:t>
      </w:r>
      <w:r w:rsidRPr="00F429F2">
        <w:tab/>
        <w:t>ST Electronics, "AN5043: Layout recommendations for the design of boards with ST25R3911B/ST25R391x devices," January 2018 2018.</w:t>
      </w:r>
    </w:p>
    <w:p w14:paraId="7A45794F" w14:textId="77777777" w:rsidR="00F429F2" w:rsidRPr="00F429F2" w:rsidRDefault="00F429F2" w:rsidP="00801C95">
      <w:pPr>
        <w:pStyle w:val="EndNoteBibliography"/>
        <w:ind w:left="720" w:hanging="720"/>
        <w:jc w:val="left"/>
      </w:pPr>
      <w:r w:rsidRPr="00F429F2">
        <w:t>[106]</w:t>
      </w:r>
      <w:r w:rsidRPr="00F429F2">
        <w:tab/>
        <w:t>L. Harms, "EEG Subject Biasing," L. Harms, Ed., ed, 2019.</w:t>
      </w:r>
    </w:p>
    <w:p w14:paraId="346733D7" w14:textId="77777777" w:rsidR="00F429F2" w:rsidRPr="00F429F2" w:rsidRDefault="00F429F2" w:rsidP="00801C95">
      <w:pPr>
        <w:pStyle w:val="EndNoteBibliography"/>
        <w:ind w:left="720" w:hanging="720"/>
        <w:jc w:val="left"/>
      </w:pPr>
      <w:r w:rsidRPr="00F429F2">
        <w:t>[107]</w:t>
      </w:r>
      <w:r w:rsidRPr="00F429F2">
        <w:tab/>
        <w:t>E. Vita, "Arduino Nano - Rev 3.2," 30 December 2014 2014.</w:t>
      </w:r>
    </w:p>
    <w:p w14:paraId="0AB390E5" w14:textId="77777777" w:rsidR="00F429F2" w:rsidRPr="00F429F2" w:rsidRDefault="00F429F2" w:rsidP="00801C95">
      <w:pPr>
        <w:pStyle w:val="EndNoteBibliography"/>
        <w:ind w:left="720" w:hanging="720"/>
        <w:jc w:val="left"/>
      </w:pPr>
      <w:r w:rsidRPr="00F429F2">
        <w:t>[108]</w:t>
      </w:r>
      <w:r w:rsidRPr="00F429F2">
        <w:tab/>
        <w:t>Atmel, "AVR910: In-System Programming Application Note," 11/2016 2016.</w:t>
      </w:r>
    </w:p>
    <w:p w14:paraId="2D57486D" w14:textId="77777777" w:rsidR="00F429F2" w:rsidRPr="00F429F2" w:rsidRDefault="00F429F2" w:rsidP="00801C95">
      <w:pPr>
        <w:pStyle w:val="EndNoteBibliography"/>
        <w:ind w:left="720" w:hanging="720"/>
        <w:jc w:val="left"/>
      </w:pPr>
      <w:r w:rsidRPr="00F429F2">
        <w:t>[109]</w:t>
      </w:r>
      <w:r w:rsidRPr="00F429F2">
        <w:tab/>
        <w:t>Analog Devices, "ADuM4160 Full/Low Speed 5kV USB Digital Isolator,"  vol. D, ed. analog.com, 2012.</w:t>
      </w:r>
    </w:p>
    <w:p w14:paraId="37CA4228" w14:textId="77777777" w:rsidR="00F429F2" w:rsidRPr="00F429F2" w:rsidRDefault="00F429F2" w:rsidP="00801C95">
      <w:pPr>
        <w:pStyle w:val="EndNoteBibliography"/>
        <w:ind w:left="720" w:hanging="720"/>
        <w:jc w:val="left"/>
      </w:pPr>
      <w:r w:rsidRPr="00F429F2">
        <w:t>[110]</w:t>
      </w:r>
      <w:r w:rsidRPr="00F429F2">
        <w:tab/>
        <w:t xml:space="preserve">Thought Technology Ltd. (n.d., 18 June 2020). </w:t>
      </w:r>
      <w:r w:rsidRPr="00F429F2">
        <w:rPr>
          <w:i/>
        </w:rPr>
        <w:t>Thought Technology Ltd. Voltage Isolator 4 Infinity</w:t>
      </w:r>
      <w:r w:rsidRPr="00F429F2">
        <w:t>. Available: http://thoughttechnology.com/index.php/hardware/voltage-isolator-4-infiniti.html</w:t>
      </w:r>
    </w:p>
    <w:p w14:paraId="1C1551FA" w14:textId="77777777" w:rsidR="00F429F2" w:rsidRPr="00F429F2" w:rsidRDefault="00F429F2" w:rsidP="00801C95">
      <w:pPr>
        <w:pStyle w:val="EndNoteBibliography"/>
        <w:ind w:left="720" w:hanging="720"/>
        <w:jc w:val="left"/>
      </w:pPr>
      <w:r w:rsidRPr="00F429F2">
        <w:lastRenderedPageBreak/>
        <w:t>[111]</w:t>
      </w:r>
      <w:r w:rsidRPr="00F429F2">
        <w:tab/>
        <w:t xml:space="preserve">Digikey. (n.d., 18 June 2020). </w:t>
      </w:r>
      <w:r w:rsidRPr="00F429F2">
        <w:rPr>
          <w:i/>
        </w:rPr>
        <w:t>ADUM4160BRWZ-RL Analog Devices Inc. | Isolators | DigiKey</w:t>
      </w:r>
      <w:r w:rsidRPr="00F429F2">
        <w:t>. Available: https://www.digikey.com.au/product-detail/en/analog-devices-inc/ADUM4160BRWZ-RL/ADUM4160BRWZ-RLCT-ND/3828874</w:t>
      </w:r>
    </w:p>
    <w:p w14:paraId="3C04A8F8" w14:textId="77777777" w:rsidR="00F429F2" w:rsidRPr="00F429F2" w:rsidRDefault="00F429F2" w:rsidP="00801C95">
      <w:pPr>
        <w:pStyle w:val="EndNoteBibliography"/>
        <w:ind w:left="720" w:hanging="720"/>
        <w:jc w:val="left"/>
      </w:pPr>
      <w:r w:rsidRPr="00F429F2">
        <w:t>[112]</w:t>
      </w:r>
      <w:r w:rsidRPr="00F429F2">
        <w:tab/>
        <w:t xml:space="preserve">Digikey. (n.d., 18 June 2020). </w:t>
      </w:r>
      <w:r w:rsidRPr="00F429F2">
        <w:rPr>
          <w:i/>
        </w:rPr>
        <w:t>ADUM7441ARQZ-RL7 Analog Devices Inc. | Isolators | DigiKey</w:t>
      </w:r>
      <w:r w:rsidRPr="00F429F2">
        <w:t>. Available: https://www.digikey.com.au/product-detail/en/analog-devices-inc/ADUM7441ARQZ-RL7/ADUM7441ARQZ-RL7CT-ND/4162374</w:t>
      </w:r>
    </w:p>
    <w:p w14:paraId="4FABCAF0" w14:textId="77777777" w:rsidR="00F429F2" w:rsidRPr="00F429F2" w:rsidRDefault="00F429F2" w:rsidP="00801C95">
      <w:pPr>
        <w:pStyle w:val="EndNoteBibliography"/>
        <w:ind w:left="720" w:hanging="720"/>
        <w:jc w:val="left"/>
      </w:pPr>
      <w:r w:rsidRPr="00F429F2">
        <w:t>[113]</w:t>
      </w:r>
      <w:r w:rsidRPr="00F429F2">
        <w:tab/>
      </w:r>
      <w:r w:rsidRPr="00F429F2">
        <w:rPr>
          <w:i/>
        </w:rPr>
        <w:t>AS/NZS 3200.1.</w:t>
      </w:r>
      <w:r w:rsidRPr="00F429F2">
        <w:t>, 1995.</w:t>
      </w:r>
    </w:p>
    <w:p w14:paraId="18F0CBE3" w14:textId="77777777" w:rsidR="00F429F2" w:rsidRPr="00F429F2" w:rsidRDefault="00F429F2" w:rsidP="00801C95">
      <w:pPr>
        <w:pStyle w:val="EndNoteBibliography"/>
        <w:ind w:left="720" w:hanging="720"/>
        <w:jc w:val="left"/>
      </w:pPr>
      <w:r w:rsidRPr="00F429F2">
        <w:t>[114]</w:t>
      </w:r>
      <w:r w:rsidRPr="00F429F2">
        <w:tab/>
      </w:r>
      <w:r w:rsidRPr="00F429F2">
        <w:rPr>
          <w:i/>
        </w:rPr>
        <w:t>Generic Standard on Printed Board Design</w:t>
      </w:r>
      <w:r w:rsidRPr="00F429F2">
        <w:t>, 2003.</w:t>
      </w:r>
    </w:p>
    <w:p w14:paraId="39619750" w14:textId="77777777" w:rsidR="00F429F2" w:rsidRPr="00F429F2" w:rsidRDefault="00F429F2" w:rsidP="00801C95">
      <w:pPr>
        <w:pStyle w:val="EndNoteBibliography"/>
        <w:ind w:left="720" w:hanging="720"/>
        <w:jc w:val="left"/>
      </w:pPr>
      <w:r w:rsidRPr="00F429F2">
        <w:t>[115]</w:t>
      </w:r>
      <w:r w:rsidRPr="00F429F2">
        <w:tab/>
        <w:t xml:space="preserve">S. Thornton. (2016, 04/11/2019). </w:t>
      </w:r>
      <w:r w:rsidRPr="00F429F2">
        <w:rPr>
          <w:i/>
        </w:rPr>
        <w:t>Trade-offs in Choosing 8-bit vs. 16- and 32-bit Architectures</w:t>
      </w:r>
      <w:r w:rsidRPr="00F429F2">
        <w:t>. Available: https://www.microcontrollertips.com/trade-offs-choosing-8-bit-vs-16-32-bit-architectures/</w:t>
      </w:r>
    </w:p>
    <w:p w14:paraId="0D18C1D3" w14:textId="77777777" w:rsidR="00F429F2" w:rsidRPr="00F429F2" w:rsidRDefault="00F429F2" w:rsidP="00801C95">
      <w:pPr>
        <w:pStyle w:val="EndNoteBibliography"/>
        <w:ind w:left="720" w:hanging="720"/>
        <w:jc w:val="left"/>
      </w:pPr>
      <w:r w:rsidRPr="00F429F2">
        <w:t>[116]</w:t>
      </w:r>
      <w:r w:rsidRPr="00F429F2">
        <w:tab/>
        <w:t>ST Electronics, "UM1472: Discovery kit with STM32F407VG MCU User manual," May 2017 2017.</w:t>
      </w:r>
    </w:p>
    <w:p w14:paraId="1BABBD84" w14:textId="77777777" w:rsidR="00F429F2" w:rsidRPr="00F429F2" w:rsidRDefault="00F429F2" w:rsidP="00801C95">
      <w:pPr>
        <w:pStyle w:val="EndNoteBibliography"/>
        <w:ind w:left="720" w:hanging="720"/>
        <w:jc w:val="left"/>
      </w:pPr>
      <w:r w:rsidRPr="00F429F2">
        <w:t>[117]</w:t>
      </w:r>
      <w:r w:rsidRPr="00F429F2">
        <w:tab/>
        <w:t>ST Electronics, "STM32F407xx Datasheet," September 2016 2016.</w:t>
      </w:r>
    </w:p>
    <w:p w14:paraId="5377947F" w14:textId="77777777" w:rsidR="00F429F2" w:rsidRPr="00F429F2" w:rsidRDefault="00F429F2" w:rsidP="00801C95">
      <w:pPr>
        <w:pStyle w:val="EndNoteBibliography"/>
        <w:ind w:left="720" w:hanging="720"/>
        <w:jc w:val="left"/>
      </w:pPr>
      <w:r w:rsidRPr="00F429F2">
        <w:t>[118]</w:t>
      </w:r>
      <w:r w:rsidRPr="00F429F2">
        <w:tab/>
        <w:t>Microchip, "MCP1755/1755S 300 mA, 16V, High-Performance LDO," ed. DigiKey, 2012.</w:t>
      </w:r>
    </w:p>
    <w:p w14:paraId="0851EA49" w14:textId="77777777" w:rsidR="00F429F2" w:rsidRPr="00F429F2" w:rsidRDefault="00F429F2" w:rsidP="00801C95">
      <w:pPr>
        <w:pStyle w:val="EndNoteBibliography"/>
        <w:ind w:left="720" w:hanging="720"/>
        <w:jc w:val="left"/>
      </w:pPr>
      <w:r w:rsidRPr="00F429F2">
        <w:t>[119]</w:t>
      </w:r>
      <w:r w:rsidRPr="00F429F2">
        <w:tab/>
        <w:t>Texas Instruments, "LM3480 100-mA, SOT-23, Quasi Low-Dropout Linear Voltage Regulator," ed. DigiKey, 2015.</w:t>
      </w:r>
    </w:p>
    <w:p w14:paraId="0E21ECE6" w14:textId="77777777" w:rsidR="00F429F2" w:rsidRPr="00F429F2" w:rsidRDefault="00F429F2" w:rsidP="00801C95">
      <w:pPr>
        <w:pStyle w:val="EndNoteBibliography"/>
        <w:ind w:left="720" w:hanging="720"/>
        <w:jc w:val="left"/>
      </w:pPr>
      <w:r w:rsidRPr="00F429F2">
        <w:t>[120]</w:t>
      </w:r>
      <w:r w:rsidRPr="00F429F2">
        <w:tab/>
        <w:t>ST Electronics, "UM1725: Description of STM32F4 HAL and LL drivers," User Manual February 2017 2017.</w:t>
      </w:r>
    </w:p>
    <w:p w14:paraId="0CFB304F" w14:textId="77777777" w:rsidR="00F429F2" w:rsidRPr="00F429F2" w:rsidRDefault="00F429F2" w:rsidP="00801C95">
      <w:pPr>
        <w:pStyle w:val="EndNoteBibliography"/>
        <w:ind w:left="720" w:hanging="720"/>
        <w:jc w:val="left"/>
      </w:pPr>
      <w:r w:rsidRPr="00F429F2">
        <w:t>[121]</w:t>
      </w:r>
      <w:r w:rsidRPr="00F429F2">
        <w:tab/>
        <w:t>S. Sayad, "Support Vector Machine," n.d. n.d.</w:t>
      </w:r>
    </w:p>
    <w:p w14:paraId="0B927CFB" w14:textId="77777777" w:rsidR="00F429F2" w:rsidRPr="00F429F2" w:rsidRDefault="00F429F2" w:rsidP="00801C95">
      <w:pPr>
        <w:pStyle w:val="EndNoteBibliography"/>
        <w:ind w:left="720" w:hanging="720"/>
        <w:jc w:val="left"/>
      </w:pPr>
      <w:r w:rsidRPr="00F429F2">
        <w:t>[122]</w:t>
      </w:r>
      <w:r w:rsidRPr="00F429F2">
        <w:tab/>
        <w:t xml:space="preserve">A. Mota. (2017, 04/11/2019). </w:t>
      </w:r>
      <w:r w:rsidRPr="00F429F2">
        <w:rPr>
          <w:i/>
        </w:rPr>
        <w:t>Materials of Prosthetic Limbs</w:t>
      </w:r>
      <w:r w:rsidRPr="00F429F2">
        <w:t>. Available: https://broncoscholar.library.cpp.edu/bitstream/handle/10211.3/193171/MotaAnissa_LibraryResearchPaper2017.pdf?sequence=1</w:t>
      </w:r>
    </w:p>
    <w:p w14:paraId="516177D4" w14:textId="77777777" w:rsidR="00F429F2" w:rsidRPr="00F429F2" w:rsidRDefault="00F429F2" w:rsidP="00801C95">
      <w:pPr>
        <w:pStyle w:val="EndNoteBibliography"/>
        <w:ind w:left="720" w:hanging="720"/>
        <w:jc w:val="left"/>
      </w:pPr>
      <w:r w:rsidRPr="00F429F2">
        <w:t>[123]</w:t>
      </w:r>
      <w:r w:rsidRPr="00F429F2">
        <w:tab/>
        <w:t>M. B. Pires, J. J. A. Mendes, and S. L. Stevan, "Development of an 8 channel sEMG wireless device based on ADS1299 with Virtual Instrumentation," August 2018 2018.</w:t>
      </w:r>
    </w:p>
    <w:p w14:paraId="2AF3EE1A" w14:textId="77777777" w:rsidR="00F429F2" w:rsidRPr="00F429F2" w:rsidRDefault="00F429F2" w:rsidP="00801C95">
      <w:pPr>
        <w:pStyle w:val="EndNoteBibliography"/>
        <w:ind w:left="720" w:hanging="720"/>
        <w:jc w:val="left"/>
      </w:pPr>
      <w:r w:rsidRPr="00F429F2">
        <w:t>[124]</w:t>
      </w:r>
      <w:r w:rsidRPr="00F429F2">
        <w:tab/>
        <w:t>M. Z. Jamal, "Signal Acquisition Using Surface EMG and Circuit Design Considerations for Robotic Prosthesis," in</w:t>
      </w:r>
      <w:r w:rsidRPr="00F429F2">
        <w:rPr>
          <w:i/>
        </w:rPr>
        <w:t xml:space="preserve"> Computational Intelligence in Electromyography Analysis - A Perspective on Current Applications and Future Challenges</w:t>
      </w:r>
      <w:r w:rsidRPr="00F429F2">
        <w:t>, G. R. Naik, Ed. London: IntechOpen, 2012.</w:t>
      </w:r>
    </w:p>
    <w:p w14:paraId="25452D9C" w14:textId="77777777" w:rsidR="00F429F2" w:rsidRPr="00F429F2" w:rsidRDefault="00F429F2" w:rsidP="00801C95">
      <w:pPr>
        <w:pStyle w:val="EndNoteBibliography"/>
        <w:ind w:left="720" w:hanging="720"/>
        <w:jc w:val="left"/>
      </w:pPr>
      <w:r w:rsidRPr="00F429F2">
        <w:t>[125]</w:t>
      </w:r>
      <w:r w:rsidRPr="00F429F2">
        <w:tab/>
        <w:t xml:space="preserve">A. Singh, D. Ferry, and S. Mills, "Improving Biomedical Engineering Education Through Continuity in Adaptive, Experiential, and Interdisciplinary Learning Environments," </w:t>
      </w:r>
      <w:r w:rsidRPr="00F429F2">
        <w:rPr>
          <w:i/>
        </w:rPr>
        <w:t xml:space="preserve">Journal of Biomechanical Engineering, </w:t>
      </w:r>
      <w:r w:rsidRPr="00F429F2">
        <w:t>vol. 140, no. 8, August 2018 2018.</w:t>
      </w:r>
    </w:p>
    <w:p w14:paraId="5C7C0B4D" w14:textId="77777777" w:rsidR="00F429F2" w:rsidRPr="00F429F2" w:rsidRDefault="00F429F2" w:rsidP="00801C95">
      <w:pPr>
        <w:pStyle w:val="EndNoteBibliography"/>
        <w:ind w:left="720" w:hanging="720"/>
        <w:jc w:val="left"/>
      </w:pPr>
      <w:r w:rsidRPr="00F429F2">
        <w:t>[126]</w:t>
      </w:r>
      <w:r w:rsidRPr="00F429F2">
        <w:tab/>
        <w:t xml:space="preserve">The University of Newcastle. (2017, 7 June 2020). </w:t>
      </w:r>
      <w:r w:rsidRPr="00F429F2">
        <w:rPr>
          <w:i/>
        </w:rPr>
        <w:t>Medical Engineering Degree Launch / Faculty of Engineering and Built Environment</w:t>
      </w:r>
      <w:r w:rsidRPr="00F429F2">
        <w:t>. Available: https://www.newcastle.edu.au/events/faculty-of-engineering-and-built-environment/medical-engineering-degree-launch</w:t>
      </w:r>
    </w:p>
    <w:p w14:paraId="77F2DA98" w14:textId="77777777" w:rsidR="00F429F2" w:rsidRPr="00F429F2" w:rsidRDefault="00F429F2" w:rsidP="00801C95">
      <w:pPr>
        <w:pStyle w:val="EndNoteBibliography"/>
        <w:ind w:left="720" w:hanging="720"/>
        <w:jc w:val="left"/>
      </w:pPr>
      <w:r w:rsidRPr="00F429F2">
        <w:t>[127]</w:t>
      </w:r>
      <w:r w:rsidRPr="00F429F2">
        <w:tab/>
        <w:t>S. Smith, "An educational modular biosignal front end," S. Parker, Ed., Email ed, 2020.</w:t>
      </w:r>
    </w:p>
    <w:p w14:paraId="75FDAAC9" w14:textId="77777777" w:rsidR="00F429F2" w:rsidRPr="00F429F2" w:rsidRDefault="00F429F2" w:rsidP="00801C95">
      <w:pPr>
        <w:pStyle w:val="EndNoteBibliography"/>
        <w:ind w:left="720" w:hanging="720"/>
        <w:jc w:val="left"/>
      </w:pPr>
      <w:r w:rsidRPr="00F429F2">
        <w:t>[128]</w:t>
      </w:r>
      <w:r w:rsidRPr="00F429F2">
        <w:tab/>
        <w:t>R. Middleton, "An educatrional modular biosignal acquisition system," S. Parker, Ed., Email ed, 2020.</w:t>
      </w:r>
    </w:p>
    <w:p w14:paraId="5F149FB5" w14:textId="77777777" w:rsidR="00F429F2" w:rsidRPr="00F429F2" w:rsidRDefault="00F429F2" w:rsidP="00801C95">
      <w:pPr>
        <w:pStyle w:val="EndNoteBibliography"/>
        <w:ind w:left="720" w:hanging="720"/>
        <w:jc w:val="left"/>
      </w:pPr>
      <w:r w:rsidRPr="00F429F2">
        <w:t>[129]</w:t>
      </w:r>
      <w:r w:rsidRPr="00F429F2">
        <w:tab/>
        <w:t xml:space="preserve">J. Nalepa and M. Kawulok, "Selecting training sets for support vector machines: a review," </w:t>
      </w:r>
      <w:r w:rsidRPr="00F429F2">
        <w:rPr>
          <w:i/>
        </w:rPr>
        <w:t xml:space="preserve">Artificial Intelligence Review, </w:t>
      </w:r>
      <w:r w:rsidRPr="00F429F2">
        <w:t>vol. 52, no. 2, pp. 857-900, August 2019 2018.</w:t>
      </w:r>
    </w:p>
    <w:p w14:paraId="699A603C" w14:textId="77777777" w:rsidR="00F429F2" w:rsidRPr="00F429F2" w:rsidRDefault="00F429F2" w:rsidP="00801C95">
      <w:pPr>
        <w:pStyle w:val="EndNoteBibliography"/>
        <w:ind w:left="720" w:hanging="720"/>
        <w:jc w:val="left"/>
      </w:pPr>
      <w:r w:rsidRPr="00F429F2">
        <w:lastRenderedPageBreak/>
        <w:t>[130]</w:t>
      </w:r>
      <w:r w:rsidRPr="00F429F2">
        <w:tab/>
        <w:t xml:space="preserve">S. Winters-Hill and S. Merat, "SVM clustering," </w:t>
      </w:r>
      <w:r w:rsidRPr="00F429F2">
        <w:rPr>
          <w:i/>
        </w:rPr>
        <w:t xml:space="preserve">BMC Bioinformatics, </w:t>
      </w:r>
      <w:r w:rsidRPr="00F429F2">
        <w:t>vol. 8, no. 7, 1/11/2007 2007.</w:t>
      </w:r>
    </w:p>
    <w:p w14:paraId="4BDCB813" w14:textId="77777777" w:rsidR="00F429F2" w:rsidRPr="00F429F2" w:rsidRDefault="00F429F2" w:rsidP="00801C95">
      <w:pPr>
        <w:pStyle w:val="EndNoteBibliography"/>
        <w:ind w:left="720" w:hanging="720"/>
        <w:jc w:val="left"/>
      </w:pPr>
      <w:r w:rsidRPr="00F429F2">
        <w:t>[131]</w:t>
      </w:r>
      <w:r w:rsidRPr="00F429F2">
        <w:tab/>
        <w:t xml:space="preserve">H. Nakatani, N. Orlandi, and C. van Leeuwen, "Precisely timed occulomotor and parietal EEG activity in perceptual switching," </w:t>
      </w:r>
      <w:r w:rsidRPr="00F429F2">
        <w:rPr>
          <w:i/>
        </w:rPr>
        <w:t xml:space="preserve">Cognitive Neurodynamics, </w:t>
      </w:r>
      <w:r w:rsidRPr="00F429F2">
        <w:t>vol. 5, no. 4, pp. 399 - 409, 5/11/2011 2011.</w:t>
      </w:r>
    </w:p>
    <w:p w14:paraId="1591DF2F" w14:textId="77777777" w:rsidR="00F429F2" w:rsidRPr="00F429F2" w:rsidRDefault="00F429F2" w:rsidP="00801C95">
      <w:pPr>
        <w:pStyle w:val="EndNoteBibliography"/>
        <w:ind w:left="720" w:hanging="720"/>
        <w:jc w:val="left"/>
      </w:pPr>
      <w:r w:rsidRPr="00F429F2">
        <w:t>[132]</w:t>
      </w:r>
      <w:r w:rsidRPr="00F429F2">
        <w:tab/>
        <w:t>M. Mahmood</w:t>
      </w:r>
      <w:r w:rsidRPr="00F429F2">
        <w:rPr>
          <w:i/>
        </w:rPr>
        <w:t xml:space="preserve"> et al.</w:t>
      </w:r>
      <w:r w:rsidRPr="00F429F2">
        <w:t xml:space="preserve">, "Fully portable and wireless universal brain–machine interfaces enabled by flexible scalp electronics and deep learning algorithm," </w:t>
      </w:r>
      <w:r w:rsidRPr="00F429F2">
        <w:rPr>
          <w:i/>
        </w:rPr>
        <w:t xml:space="preserve">Nat Mach Intell, </w:t>
      </w:r>
      <w:r w:rsidRPr="00F429F2">
        <w:t>vol. 1, no. 9, pp. 412-422, 20 March 2019 2019.</w:t>
      </w:r>
    </w:p>
    <w:p w14:paraId="63EED5E6" w14:textId="77777777" w:rsidR="00F429F2" w:rsidRPr="00F429F2" w:rsidRDefault="00F429F2" w:rsidP="00801C95">
      <w:pPr>
        <w:pStyle w:val="EndNoteBibliography"/>
        <w:ind w:left="720" w:hanging="720"/>
        <w:jc w:val="left"/>
      </w:pPr>
      <w:r w:rsidRPr="00F429F2">
        <w:t>[133]</w:t>
      </w:r>
      <w:r w:rsidRPr="00F429F2">
        <w:tab/>
        <w:t>D. Grayden, "EMI shielding for non-invasive BCI systems," D. Grayden, Ed., ed, 2020.</w:t>
      </w:r>
    </w:p>
    <w:p w14:paraId="3860241C" w14:textId="77777777" w:rsidR="00F429F2" w:rsidRPr="00F429F2" w:rsidRDefault="00F429F2" w:rsidP="00801C95">
      <w:pPr>
        <w:pStyle w:val="EndNoteBibliography"/>
        <w:ind w:left="720" w:hanging="720"/>
        <w:jc w:val="left"/>
      </w:pPr>
      <w:r w:rsidRPr="00F429F2">
        <w:t>[134]</w:t>
      </w:r>
      <w:r w:rsidRPr="00F429F2">
        <w:tab/>
        <w:t>M. Vashkevich and A. A. Petrovsky, "A low multiplicative complexity fast recursive DCT-2 algorithm," ed: arXiv, 2012.</w:t>
      </w:r>
    </w:p>
    <w:p w14:paraId="22E75E10" w14:textId="77777777" w:rsidR="00F429F2" w:rsidRPr="00F429F2" w:rsidRDefault="00F429F2" w:rsidP="00801C95">
      <w:pPr>
        <w:pStyle w:val="EndNoteBibliography"/>
        <w:ind w:left="720" w:hanging="720"/>
        <w:jc w:val="left"/>
      </w:pPr>
      <w:r w:rsidRPr="00F429F2">
        <w:t>[135]</w:t>
      </w:r>
      <w:r w:rsidRPr="00F429F2">
        <w:tab/>
        <w:t>B. Schulz, "ELEC3850 Project List," The University of Newcastle, Ed., ed. Blackboard Online, 2018.</w:t>
      </w:r>
    </w:p>
    <w:p w14:paraId="5A1BA649" w14:textId="132238BD" w:rsidR="00895219" w:rsidRDefault="00692810" w:rsidP="00801C95">
      <w:pPr>
        <w:jc w:val="left"/>
      </w:pPr>
      <w:r>
        <w:fldChar w:fldCharType="end"/>
      </w:r>
    </w:p>
    <w:p w14:paraId="025BCCCA" w14:textId="77777777" w:rsidR="00895219" w:rsidRDefault="00895219">
      <w:pPr>
        <w:spacing w:after="160" w:line="259" w:lineRule="auto"/>
        <w:sectPr w:rsidR="00895219" w:rsidSect="001C7DF3">
          <w:footerReference w:type="default" r:id="rId84"/>
          <w:type w:val="continuous"/>
          <w:pgSz w:w="11906" w:h="16838"/>
          <w:pgMar w:top="1701" w:right="1440" w:bottom="1701" w:left="1701" w:header="709" w:footer="709" w:gutter="0"/>
          <w:pgNumType w:start="1"/>
          <w:cols w:space="708"/>
          <w:docGrid w:linePitch="360"/>
        </w:sectPr>
      </w:pPr>
    </w:p>
    <w:p w14:paraId="21EBDC57" w14:textId="4BC79CE2" w:rsidR="005040F2" w:rsidRDefault="00F66D40" w:rsidP="00805DEF">
      <w:pPr>
        <w:pStyle w:val="Heading1"/>
        <w:spacing w:before="0"/>
        <w:jc w:val="left"/>
      </w:pPr>
      <w:bookmarkStart w:id="158" w:name="_Ref23865532"/>
      <w:bookmarkStart w:id="159" w:name="_Toc44077185"/>
      <w:r>
        <w:rPr>
          <w:noProof/>
        </w:rPr>
        <w:lastRenderedPageBreak/>
        <mc:AlternateContent>
          <mc:Choice Requires="wps">
            <w:drawing>
              <wp:anchor distT="0" distB="0" distL="114300" distR="114300" simplePos="0" relativeHeight="252127232" behindDoc="0" locked="0" layoutInCell="1" allowOverlap="1" wp14:anchorId="475DE3DD" wp14:editId="2BDB502B">
                <wp:simplePos x="0" y="0"/>
                <wp:positionH relativeFrom="column">
                  <wp:posOffset>8787984</wp:posOffset>
                </wp:positionH>
                <wp:positionV relativeFrom="paragraph">
                  <wp:posOffset>7947583</wp:posOffset>
                </wp:positionV>
                <wp:extent cx="1559237" cy="258058"/>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02F95DCA" w14:textId="72F8765E"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DE3DD" id="Text Box 223" o:spid="_x0000_s1250" type="#_x0000_t202" style="position:absolute;margin-left:691.95pt;margin-top:625.8pt;width:122.75pt;height:20.3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" filled="f" stroked="f" strokeweight=".5pt">
                <v:textbox>
                  <w:txbxContent>
                    <w:p w14:paraId="02F95DCA" w14:textId="72F8765E"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5184" behindDoc="0" locked="0" layoutInCell="1" allowOverlap="1" wp14:anchorId="3CCD5AC4" wp14:editId="179F3F84">
                <wp:simplePos x="0" y="0"/>
                <wp:positionH relativeFrom="column">
                  <wp:posOffset>11390630</wp:posOffset>
                </wp:positionH>
                <wp:positionV relativeFrom="paragraph">
                  <wp:posOffset>7951264</wp:posOffset>
                </wp:positionV>
                <wp:extent cx="777833" cy="258058"/>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6FD6231"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CD5AC4" id="Text Box 222" o:spid="_x0000_s1251" type="#_x0000_t202" style="position:absolute;margin-left:896.9pt;margin-top:626.1pt;width:61.25pt;height:20.3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" filled="f" stroked="f" strokeweight=".5pt">
                <v:textbox>
                  <w:txbxContent>
                    <w:p w14:paraId="46FD6231"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099584" behindDoc="0" locked="0" layoutInCell="1" allowOverlap="1" wp14:anchorId="6F655ADB" wp14:editId="53545FC7">
                <wp:simplePos x="0" y="0"/>
                <wp:positionH relativeFrom="column">
                  <wp:posOffset>8051990</wp:posOffset>
                </wp:positionH>
                <wp:positionV relativeFrom="paragraph">
                  <wp:posOffset>7802608</wp:posOffset>
                </wp:positionV>
                <wp:extent cx="1775361" cy="35308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775361" cy="353085"/>
                        </a:xfrm>
                        <a:prstGeom prst="rect">
                          <a:avLst/>
                        </a:prstGeom>
                        <a:noFill/>
                        <a:ln w="6350">
                          <a:noFill/>
                        </a:ln>
                      </wps:spPr>
                      <wps:txbx>
                        <w:txbxContent>
                          <w:p w14:paraId="7F8A96C5" w14:textId="30C98903" w:rsidR="00B724CB" w:rsidRPr="00616AAD" w:rsidRDefault="00B724CB">
                            <w:pPr>
                              <w:rPr>
                                <w:rFonts w:ascii="Arial" w:hAnsi="Arial" w:cs="Arial"/>
                                <w:sz w:val="22"/>
                                <w:szCs w:val="22"/>
                                <w:lang w:val="en-US"/>
                              </w:rPr>
                            </w:pPr>
                            <w:r w:rsidRPr="00616AAD">
                              <w:rPr>
                                <w:rFonts w:ascii="Arial" w:hAnsi="Arial" w:cs="Arial"/>
                                <w:sz w:val="22"/>
                                <w:szCs w:val="22"/>
                                <w:lang w:val="en-US"/>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5ADB" id="Text Box 67" o:spid="_x0000_s1252" type="#_x0000_t202" style="position:absolute;margin-left:634pt;margin-top:614.4pt;width:139.8pt;height:27.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" filled="f" stroked="f" strokeweight=".5pt">
                <v:textbox>
                  <w:txbxContent>
                    <w:p w14:paraId="7F8A96C5" w14:textId="30C98903" w:rsidR="00B724CB" w:rsidRPr="00616AAD" w:rsidRDefault="00B724CB">
                      <w:pPr>
                        <w:rPr>
                          <w:rFonts w:ascii="Arial" w:hAnsi="Arial" w:cs="Arial"/>
                          <w:sz w:val="22"/>
                          <w:szCs w:val="22"/>
                          <w:lang w:val="en-US"/>
                        </w:rPr>
                      </w:pPr>
                      <w:r w:rsidRPr="00616AAD">
                        <w:rPr>
                          <w:rFonts w:ascii="Arial" w:hAnsi="Arial" w:cs="Arial"/>
                          <w:sz w:val="22"/>
                          <w:szCs w:val="22"/>
                          <w:lang w:val="en-US"/>
                        </w:rPr>
                        <w:t>Data Acquisition System</w:t>
                      </w:r>
                    </w:p>
                  </w:txbxContent>
                </v:textbox>
              </v:shape>
            </w:pict>
          </mc:Fallback>
        </mc:AlternateContent>
      </w:r>
      <w:r w:rsidR="00616AAD">
        <w:rPr>
          <w:noProof/>
        </w:rPr>
        <w:drawing>
          <wp:anchor distT="0" distB="0" distL="114300" distR="114300" simplePos="0" relativeHeight="252098560" behindDoc="0" locked="0" layoutInCell="1" allowOverlap="1" wp14:anchorId="2E7489D9" wp14:editId="66EB314E">
            <wp:simplePos x="0" y="0"/>
            <wp:positionH relativeFrom="column">
              <wp:posOffset>9182100</wp:posOffset>
            </wp:positionH>
            <wp:positionV relativeFrom="paragraph">
              <wp:posOffset>7098532</wp:posOffset>
            </wp:positionV>
            <wp:extent cx="1956391" cy="320969"/>
            <wp:effectExtent l="0" t="0" r="6350"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7504" behindDoc="0" locked="0" layoutInCell="1" allowOverlap="1" wp14:anchorId="79EA3E09" wp14:editId="67CF5945">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58"/>
      <w:bookmarkEnd w:id="159"/>
    </w:p>
    <w:p w14:paraId="5261C4B3" w14:textId="6C4FD421" w:rsidR="004C5A4A" w:rsidRPr="004C5A4A" w:rsidRDefault="004C5A4A" w:rsidP="004C5A4A"/>
    <w:p w14:paraId="65DBEBFB" w14:textId="3C547058" w:rsidR="00D63820" w:rsidRDefault="00F66D40" w:rsidP="00895219">
      <w:r>
        <w:rPr>
          <w:noProof/>
        </w:rPr>
        <w:lastRenderedPageBreak/>
        <mc:AlternateContent>
          <mc:Choice Requires="wps">
            <w:drawing>
              <wp:anchor distT="0" distB="0" distL="114300" distR="114300" simplePos="0" relativeHeight="252129280" behindDoc="0" locked="0" layoutInCell="1" allowOverlap="1" wp14:anchorId="5EA3FD76" wp14:editId="18A0A767">
                <wp:simplePos x="0" y="0"/>
                <wp:positionH relativeFrom="column">
                  <wp:posOffset>8996658</wp:posOffset>
                </wp:positionH>
                <wp:positionV relativeFrom="paragraph">
                  <wp:posOffset>8202618</wp:posOffset>
                </wp:positionV>
                <wp:extent cx="1559237" cy="258058"/>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19C99211" w14:textId="77777777"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3FD76" id="Text Box 224" o:spid="_x0000_s1253" type="#_x0000_t202" style="position:absolute;left:0;text-align:left;margin-left:708.4pt;margin-top:645.9pt;width:122.75pt;height:20.3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" filled="f" stroked="f" strokeweight=".5pt">
                <v:textbox>
                  <w:txbxContent>
                    <w:p w14:paraId="19C99211" w14:textId="77777777"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3136" behindDoc="0" locked="0" layoutInCell="1" allowOverlap="1" wp14:anchorId="319BD538" wp14:editId="6642CD24">
                <wp:simplePos x="0" y="0"/>
                <wp:positionH relativeFrom="column">
                  <wp:posOffset>11877378</wp:posOffset>
                </wp:positionH>
                <wp:positionV relativeFrom="paragraph">
                  <wp:posOffset>8203565</wp:posOffset>
                </wp:positionV>
                <wp:extent cx="777833" cy="258058"/>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02F3FB8E"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BD538" id="Text Box 221" o:spid="_x0000_s1254" type="#_x0000_t202" style="position:absolute;left:0;text-align:left;margin-left:935.25pt;margin-top:645.95pt;width:61.25pt;height:20.3pt;z-index:25212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" filled="f" stroked="f" strokeweight=".5pt">
                <v:textbox>
                  <w:txbxContent>
                    <w:p w14:paraId="02F3FB8E"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1632" behindDoc="0" locked="0" layoutInCell="1" allowOverlap="1" wp14:anchorId="5A9AC25D" wp14:editId="2BC4DD28">
                <wp:simplePos x="0" y="0"/>
                <wp:positionH relativeFrom="column">
                  <wp:posOffset>8093553</wp:posOffset>
                </wp:positionH>
                <wp:positionV relativeFrom="paragraph">
                  <wp:posOffset>8022301</wp:posOffset>
                </wp:positionV>
                <wp:extent cx="2511631" cy="35308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511631" cy="353085"/>
                        </a:xfrm>
                        <a:prstGeom prst="rect">
                          <a:avLst/>
                        </a:prstGeom>
                        <a:noFill/>
                        <a:ln w="6350">
                          <a:noFill/>
                        </a:ln>
                      </wps:spPr>
                      <wps:txbx>
                        <w:txbxContent>
                          <w:p w14:paraId="0EA6FAF5" w14:textId="3E0EE789" w:rsidR="00B724CB" w:rsidRPr="00616AAD" w:rsidRDefault="00B724CB"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AC25D" id="Text Box 76" o:spid="_x0000_s1255" type="#_x0000_t202" style="position:absolute;left:0;text-align:left;margin-left:637.3pt;margin-top:631.7pt;width:197.75pt;height:27.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" filled="f" stroked="f" strokeweight=".5pt">
                <v:textbox>
                  <w:txbxContent>
                    <w:p w14:paraId="0EA6FAF5" w14:textId="3E0EE789" w:rsidR="00B724CB" w:rsidRPr="00616AAD" w:rsidRDefault="00B724CB" w:rsidP="00616AAD">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DS1299</w:t>
                      </w:r>
                    </w:p>
                  </w:txbxContent>
                </v:textbox>
              </v:shape>
            </w:pict>
          </mc:Fallback>
        </mc:AlternateContent>
      </w:r>
      <w:r w:rsidR="00616AAD">
        <w:rPr>
          <w:noProof/>
        </w:rPr>
        <w:drawing>
          <wp:anchor distT="0" distB="0" distL="114300" distR="114300" simplePos="0" relativeHeight="252096512" behindDoc="0" locked="0" layoutInCell="1" allowOverlap="1" wp14:anchorId="71D19ECE" wp14:editId="3A6523C5">
            <wp:simplePos x="0" y="0"/>
            <wp:positionH relativeFrom="column">
              <wp:posOffset>9367283</wp:posOffset>
            </wp:positionH>
            <wp:positionV relativeFrom="paragraph">
              <wp:posOffset>7321388</wp:posOffset>
            </wp:positionV>
            <wp:extent cx="1956391" cy="320969"/>
            <wp:effectExtent l="0" t="0" r="635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4C5A4A">
        <w:rPr>
          <w:noProof/>
        </w:rPr>
        <w:drawing>
          <wp:anchor distT="0" distB="0" distL="114300" distR="114300" simplePos="0" relativeHeight="251798528" behindDoc="0" locked="0" layoutInCell="1" allowOverlap="1" wp14:anchorId="7996D7B9" wp14:editId="551A070B">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7A38E00E" w:rsidR="00D63820" w:rsidRDefault="004C5A4A" w:rsidP="00895219">
      <w:r>
        <w:rPr>
          <w:noProof/>
        </w:rPr>
        <w:lastRenderedPageBreak/>
        <w:drawing>
          <wp:anchor distT="0" distB="0" distL="114300" distR="114300" simplePos="0" relativeHeight="251799552" behindDoc="0" locked="0" layoutInCell="1" allowOverlap="1" wp14:anchorId="64B66775" wp14:editId="628D1FF7">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3B434FC5" w:rsidR="00D63820" w:rsidRDefault="00D63820" w:rsidP="00895219"/>
    <w:p w14:paraId="3648A56A" w14:textId="1E73B17D" w:rsidR="00D63820" w:rsidRDefault="00F66D40" w:rsidP="00895219">
      <w:pPr>
        <w:sectPr w:rsidR="00D63820" w:rsidSect="002D4D2B">
          <w:footerReference w:type="default" r:id="rId89"/>
          <w:pgSz w:w="23811" w:h="16838" w:orient="landscape" w:code="8"/>
          <w:pgMar w:top="1701" w:right="1701" w:bottom="1440" w:left="1701" w:header="709" w:footer="709" w:gutter="0"/>
          <w:pgNumType w:start="1" w:chapStyle="1"/>
          <w:cols w:space="708"/>
          <w:docGrid w:linePitch="360"/>
        </w:sectPr>
      </w:pPr>
      <w:r>
        <w:rPr>
          <w:noProof/>
        </w:rPr>
        <mc:AlternateContent>
          <mc:Choice Requires="wps">
            <w:drawing>
              <wp:anchor distT="0" distB="0" distL="114300" distR="114300" simplePos="0" relativeHeight="252131328" behindDoc="0" locked="0" layoutInCell="1" allowOverlap="1" wp14:anchorId="53D75A10" wp14:editId="5B1020F1">
                <wp:simplePos x="0" y="0"/>
                <wp:positionH relativeFrom="column">
                  <wp:posOffset>9028643</wp:posOffset>
                </wp:positionH>
                <wp:positionV relativeFrom="paragraph">
                  <wp:posOffset>7859927</wp:posOffset>
                </wp:positionV>
                <wp:extent cx="1559237" cy="258058"/>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559237" cy="258058"/>
                        </a:xfrm>
                        <a:prstGeom prst="rect">
                          <a:avLst/>
                        </a:prstGeom>
                        <a:noFill/>
                        <a:ln w="6350">
                          <a:noFill/>
                        </a:ln>
                      </wps:spPr>
                      <wps:txbx>
                        <w:txbxContent>
                          <w:p w14:paraId="3EDAF0F7" w14:textId="77777777"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75A10" id="Text Box 226" o:spid="_x0000_s1256" type="#_x0000_t202" style="position:absolute;left:0;text-align:left;margin-left:710.9pt;margin-top:618.9pt;width:122.75pt;height:20.3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" filled="f" stroked="f" strokeweight=".5pt">
                <v:textbox>
                  <w:txbxContent>
                    <w:p w14:paraId="3EDAF0F7" w14:textId="77777777"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May-27</w:t>
                      </w:r>
                    </w:p>
                  </w:txbxContent>
                </v:textbox>
              </v:shape>
            </w:pict>
          </mc:Fallback>
        </mc:AlternateContent>
      </w:r>
      <w:r>
        <w:rPr>
          <w:noProof/>
        </w:rPr>
        <mc:AlternateContent>
          <mc:Choice Requires="wps">
            <w:drawing>
              <wp:anchor distT="0" distB="0" distL="114300" distR="114300" simplePos="0" relativeHeight="252121088" behindDoc="0" locked="0" layoutInCell="1" allowOverlap="1" wp14:anchorId="4DBC1D91" wp14:editId="14CCB211">
                <wp:simplePos x="0" y="0"/>
                <wp:positionH relativeFrom="column">
                  <wp:posOffset>11834686</wp:posOffset>
                </wp:positionH>
                <wp:positionV relativeFrom="paragraph">
                  <wp:posOffset>7863396</wp:posOffset>
                </wp:positionV>
                <wp:extent cx="777833" cy="258058"/>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4E168216" w14:textId="16AC5DAA"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BC1D91" id="Text Box 217" o:spid="_x0000_s1257" type="#_x0000_t202" style="position:absolute;left:0;text-align:left;margin-left:931.85pt;margin-top:619.15pt;width:61.25pt;height:20.3pt;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" filled="f" stroked="f" strokeweight=".5pt">
                <v:textbox>
                  <w:txbxContent>
                    <w:p w14:paraId="4E168216" w14:textId="16AC5DAA"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 xml:space="preserve">Block </w:t>
                      </w:r>
                      <w:r>
                        <w:rPr>
                          <w:rFonts w:ascii="Arial" w:hAnsi="Arial" w:cs="Arial"/>
                          <w:sz w:val="20"/>
                          <w:szCs w:val="20"/>
                          <w:lang w:val="en-US"/>
                        </w:rPr>
                        <w:t>2</w:t>
                      </w:r>
                    </w:p>
                  </w:txbxContent>
                </v:textbox>
              </v:shape>
            </w:pict>
          </mc:Fallback>
        </mc:AlternateContent>
      </w:r>
      <w:r w:rsidR="00616AAD">
        <w:rPr>
          <w:noProof/>
        </w:rPr>
        <mc:AlternateContent>
          <mc:Choice Requires="wps">
            <w:drawing>
              <wp:anchor distT="0" distB="0" distL="114300" distR="114300" simplePos="0" relativeHeight="252103680" behindDoc="0" locked="0" layoutInCell="1" allowOverlap="1" wp14:anchorId="5CB9A535" wp14:editId="0BD7FAF7">
                <wp:simplePos x="0" y="0"/>
                <wp:positionH relativeFrom="column">
                  <wp:posOffset>8099491</wp:posOffset>
                </wp:positionH>
                <wp:positionV relativeFrom="paragraph">
                  <wp:posOffset>7707407</wp:posOffset>
                </wp:positionV>
                <wp:extent cx="3325091" cy="35308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473B911E" w14:textId="3EA4B064" w:rsidR="00B724CB" w:rsidRPr="00616AAD" w:rsidRDefault="00B724CB"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9A535" id="Text Box 77" o:spid="_x0000_s1258" type="#_x0000_t202" style="position:absolute;left:0;text-align:left;margin-left:637.75pt;margin-top:606.9pt;width:261.8pt;height:27.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" filled="f" stroked="f" strokeweight=".5pt">
                <v:textbox>
                  <w:txbxContent>
                    <w:p w14:paraId="473B911E" w14:textId="3EA4B064" w:rsidR="00B724CB" w:rsidRPr="00616AAD" w:rsidRDefault="00B724CB" w:rsidP="00F66D40">
                      <w:pPr>
                        <w:rPr>
                          <w:rFonts w:ascii="Arial" w:hAnsi="Arial" w:cs="Arial"/>
                          <w:sz w:val="22"/>
                          <w:szCs w:val="22"/>
                          <w:lang w:val="en-US"/>
                        </w:rPr>
                      </w:pPr>
                      <w:r w:rsidRPr="00616AAD">
                        <w:rPr>
                          <w:rFonts w:ascii="Arial" w:hAnsi="Arial" w:cs="Arial"/>
                          <w:sz w:val="22"/>
                          <w:szCs w:val="22"/>
                          <w:lang w:val="en-US"/>
                        </w:rPr>
                        <w:t>Data Acquisition System</w:t>
                      </w:r>
                      <w:r>
                        <w:rPr>
                          <w:rFonts w:ascii="Arial" w:hAnsi="Arial" w:cs="Arial"/>
                          <w:sz w:val="22"/>
                          <w:szCs w:val="22"/>
                          <w:lang w:val="en-US"/>
                        </w:rPr>
                        <w:t xml:space="preserve"> – ATMega328P</w:t>
                      </w:r>
                    </w:p>
                  </w:txbxContent>
                </v:textbox>
              </v:shape>
            </w:pict>
          </mc:Fallback>
        </mc:AlternateContent>
      </w:r>
      <w:r w:rsidR="00616AAD">
        <w:rPr>
          <w:noProof/>
        </w:rPr>
        <w:drawing>
          <wp:anchor distT="0" distB="0" distL="114300" distR="114300" simplePos="0" relativeHeight="252094464" behindDoc="0" locked="0" layoutInCell="1" allowOverlap="1" wp14:anchorId="7DCC849A" wp14:editId="77C37F76">
            <wp:simplePos x="0" y="0"/>
            <wp:positionH relativeFrom="column">
              <wp:posOffset>9324754</wp:posOffset>
            </wp:positionH>
            <wp:positionV relativeFrom="paragraph">
              <wp:posOffset>6979817</wp:posOffset>
            </wp:positionV>
            <wp:extent cx="1956391" cy="320969"/>
            <wp:effectExtent l="0" t="0" r="6350" b="317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57E2C53B" w14:textId="1E4F3CE3" w:rsidR="00D63820" w:rsidRDefault="00D63820" w:rsidP="00805DEF">
      <w:pPr>
        <w:pStyle w:val="Heading1"/>
        <w:jc w:val="left"/>
      </w:pPr>
      <w:bookmarkStart w:id="160" w:name="_Ref43382457"/>
      <w:bookmarkStart w:id="161" w:name="_Toc44077186"/>
      <w:r>
        <w:lastRenderedPageBreak/>
        <w:t>Appendix B – Data Acquisition System Gerber Files</w:t>
      </w:r>
      <w:bookmarkEnd w:id="160"/>
      <w:bookmarkEnd w:id="161"/>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8416" behindDoc="0" locked="0" layoutInCell="1" allowOverlap="1" wp14:anchorId="57DED9B8" wp14:editId="21FDD8BE">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0464" behindDoc="0" locked="0" layoutInCell="1" allowOverlap="1" wp14:anchorId="54D0AA79" wp14:editId="2270A2B4">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B724CB" w:rsidRPr="00D63820" w:rsidRDefault="00B724CB"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59" type="#_x0000_t202" style="position:absolute;left:0;text-align:left;margin-left:67.3pt;margin-top:369.35pt;width:537.2pt;height:22.45pt;z-index:2517104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7eBIxzECAABdBAAADgAAAAAAAAAAAAAA&#10;AAAuAgAAZHJzL2Uyb0RvYy54bWxQSwECLQAUAAYACAAAACEAIJj/vOIAAAAMAQAADwAAAAAAAAAA&#10;AAAAAACLBAAAZHJzL2Rvd25yZXYueG1sUEsFBgAAAAAEAAQA8wAAAJoFAAAAAA==&#10;" filled="f" stroked="f" strokeweight=".5pt">
                <v:textbox>
                  <w:txbxContent>
                    <w:p w14:paraId="63F381CC" w14:textId="24E3FB98" w:rsidR="00B724CB" w:rsidRPr="00D63820" w:rsidRDefault="00B724CB"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3FA618CA" w:rsidR="00D63820" w:rsidRDefault="00D63820" w:rsidP="00D63820"/>
    <w:p w14:paraId="129A2D98" w14:textId="0621AC8B" w:rsidR="00D63820" w:rsidRDefault="00D63820" w:rsidP="00D63820"/>
    <w:p w14:paraId="3CD4A0AE" w14:textId="68025A81" w:rsidR="00D63820" w:rsidRDefault="00D63820" w:rsidP="00D63820"/>
    <w:p w14:paraId="5D24B560" w14:textId="5804A73A"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09440" behindDoc="0" locked="0" layoutInCell="1" allowOverlap="1" wp14:anchorId="38BD9AD1" wp14:editId="561E9746">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0A65D8B3"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13F36299"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2FE2EE"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2512" behindDoc="0" locked="0" layoutInCell="1" allowOverlap="1" wp14:anchorId="60569170" wp14:editId="6E9E47FF">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B724CB" w:rsidRPr="00D63820" w:rsidRDefault="00B724CB"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60" type="#_x0000_t202" style="position:absolute;left:0;text-align:left;margin-left:0;margin-top:367.35pt;width:537.2pt;height:22.4pt;z-index:251712512;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" filled="f" stroked="f" strokeweight=".5pt">
                <v:textbox>
                  <w:txbxContent>
                    <w:p w14:paraId="4DBBF46B" w14:textId="55D1805A" w:rsidR="00B724CB" w:rsidRPr="00D63820" w:rsidRDefault="00B724CB"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1302A06E" w:rsidR="00D63820" w:rsidRDefault="00D63820" w:rsidP="00D63820"/>
    <w:p w14:paraId="003C5CE2" w14:textId="2F00935E"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3536" behindDoc="0" locked="0" layoutInCell="1" allowOverlap="1" wp14:anchorId="01487442" wp14:editId="493CED3C">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45FE907F"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2955269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72578727"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5584" behindDoc="0" locked="0" layoutInCell="1" allowOverlap="1" wp14:anchorId="1E9DCD00" wp14:editId="4165EA58">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B724CB" w:rsidRPr="00D63820" w:rsidRDefault="00B724CB"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61" type="#_x0000_t202" style="position:absolute;left:0;text-align:left;margin-left:0;margin-top:8.1pt;width:537.2pt;height:22.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mz7MQ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" filled="f" stroked="f" strokeweight=".5pt">
                <v:textbox>
                  <w:txbxContent>
                    <w:p w14:paraId="442C92EC" w14:textId="0938D2F4" w:rsidR="00B724CB" w:rsidRPr="00D63820" w:rsidRDefault="00B724CB"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273EEB0D"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6608" behindDoc="0" locked="0" layoutInCell="1" allowOverlap="1" wp14:anchorId="12A177B5" wp14:editId="7DDBF9B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0FDC7C94"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53825C9D"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51202BE8"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4862C36D" w:rsidR="00D63820" w:rsidRDefault="00D63820" w:rsidP="00D63820"/>
    <w:p w14:paraId="4CCA641A" w14:textId="0B6F160F" w:rsidR="00D63820" w:rsidRDefault="00D63820" w:rsidP="00D63820"/>
    <w:p w14:paraId="3FAE0468" w14:textId="11EBE426" w:rsidR="00D63820" w:rsidRDefault="00D63820" w:rsidP="00D63820"/>
    <w:p w14:paraId="219C3B88" w14:textId="5278D2AF" w:rsidR="00D63820" w:rsidRDefault="00D63820" w:rsidP="00D63820"/>
    <w:p w14:paraId="20C01721" w14:textId="71125340" w:rsidR="00D63820" w:rsidRDefault="00D63820" w:rsidP="00D63820"/>
    <w:p w14:paraId="3FC4530D" w14:textId="448A4AD2" w:rsidR="00D63820" w:rsidRDefault="00D63820" w:rsidP="00D63820"/>
    <w:p w14:paraId="10AE2318" w14:textId="335F47AB" w:rsidR="00D63820" w:rsidRDefault="00D63820" w:rsidP="00D63820"/>
    <w:p w14:paraId="20D866D7" w14:textId="22B647AB" w:rsidR="00D63820" w:rsidRDefault="00D63820" w:rsidP="00D63820"/>
    <w:p w14:paraId="4C7B5B94" w14:textId="1D6F800B" w:rsidR="00D63820" w:rsidRDefault="00D63820" w:rsidP="00D63820"/>
    <w:p w14:paraId="2BD4A24C" w14:textId="43BA6BB4" w:rsidR="00D63820" w:rsidRDefault="00D63820" w:rsidP="00D63820"/>
    <w:p w14:paraId="4AD5DE82" w14:textId="28CE952E" w:rsidR="00D63820" w:rsidRDefault="001A1C74" w:rsidP="00D63820">
      <w:r>
        <w:rPr>
          <w:noProof/>
        </w:rPr>
        <mc:AlternateContent>
          <mc:Choice Requires="wps">
            <w:drawing>
              <wp:anchor distT="0" distB="0" distL="114300" distR="114300" simplePos="0" relativeHeight="251718656" behindDoc="0" locked="0" layoutInCell="1" allowOverlap="1" wp14:anchorId="12DB030B" wp14:editId="7B091509">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B724CB" w:rsidRPr="00D63820" w:rsidRDefault="00B724CB"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62" type="#_x0000_t202" style="position:absolute;left:0;text-align:left;margin-left:67.3pt;margin-top:13.85pt;width:537.2pt;height:22.4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" filled="f" stroked="f" strokeweight=".5pt">
                <v:textbox>
                  <w:txbxContent>
                    <w:p w14:paraId="313C7308" w14:textId="5D85A272" w:rsidR="00B724CB" w:rsidRPr="00D63820" w:rsidRDefault="00B724CB" w:rsidP="00171033">
                      <w:pPr>
                        <w:jc w:val="center"/>
                        <w:rPr>
                          <w:lang w:val="en-US"/>
                        </w:rPr>
                      </w:pPr>
                      <w:r>
                        <w:rPr>
                          <w:lang w:val="en-US"/>
                        </w:rPr>
                        <w:t>Bottom Layer – Signal with Ground Pour</w:t>
                      </w:r>
                    </w:p>
                  </w:txbxContent>
                </v:textbox>
                <w10:wrap anchorx="margin"/>
              </v:shape>
            </w:pict>
          </mc:Fallback>
        </mc:AlternateContent>
      </w:r>
    </w:p>
    <w:p w14:paraId="0A9C9418" w14:textId="267825F7" w:rsidR="00D63820" w:rsidRDefault="00D63820" w:rsidP="00D63820"/>
    <w:p w14:paraId="3581DF94" w14:textId="2BE2CFA3" w:rsidR="00D63820" w:rsidRDefault="00D63820" w:rsidP="00D63820"/>
    <w:p w14:paraId="6E353CFB" w14:textId="2FBBBB5A"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68126" behindDoc="0" locked="0" layoutInCell="1" allowOverlap="1" wp14:anchorId="7A9C7709" wp14:editId="2678F5D4">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36A3AF5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3E31A6F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242BE132" w:rsidR="00D63820" w:rsidRDefault="00D63820" w:rsidP="00D63820"/>
    <w:p w14:paraId="5EC942B2" w14:textId="19C1F64C" w:rsidR="00D63820" w:rsidRDefault="00D63820" w:rsidP="00D63820"/>
    <w:p w14:paraId="18634C6A" w14:textId="6B04C402" w:rsidR="00D63820" w:rsidRDefault="00D63820" w:rsidP="00D63820"/>
    <w:p w14:paraId="5D6ECF14" w14:textId="43E5861B" w:rsidR="00D63820" w:rsidRDefault="00D63820" w:rsidP="00D63820"/>
    <w:p w14:paraId="28D42D8A" w14:textId="3B14C1DC"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1CE67A63"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42A89CB"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0704" behindDoc="0" locked="0" layoutInCell="1" allowOverlap="1" wp14:anchorId="31280A39" wp14:editId="6C231862">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B724CB" w:rsidRPr="00D63820" w:rsidRDefault="00B724CB"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63" type="#_x0000_t202" style="position:absolute;left:0;text-align:left;margin-left:0;margin-top:14.15pt;width:537.2pt;height:22.4pt;z-index:251720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" filled="f" stroked="f" strokeweight=".5pt">
                <v:textbox>
                  <w:txbxContent>
                    <w:p w14:paraId="56CE9394" w14:textId="433FD5AC" w:rsidR="00B724CB" w:rsidRPr="00D63820" w:rsidRDefault="00B724CB" w:rsidP="005470D4">
                      <w:pPr>
                        <w:jc w:val="center"/>
                        <w:rPr>
                          <w:lang w:val="en-US"/>
                        </w:rPr>
                      </w:pPr>
                      <w:r>
                        <w:rPr>
                          <w:lang w:val="en-US"/>
                        </w:rPr>
                        <w:t>Fabrication Layer</w:t>
                      </w:r>
                    </w:p>
                  </w:txbxContent>
                </v:textbox>
                <w10:wrap anchorx="margin"/>
              </v:shape>
            </w:pict>
          </mc:Fallback>
        </mc:AlternateContent>
      </w:r>
    </w:p>
    <w:p w14:paraId="388FEC54" w14:textId="087B9246" w:rsidR="00171033" w:rsidRDefault="00171033" w:rsidP="00D63820"/>
    <w:p w14:paraId="759F4E79" w14:textId="29FF48CD" w:rsidR="00171033" w:rsidRDefault="00171033" w:rsidP="00D63820"/>
    <w:p w14:paraId="3DDFC934" w14:textId="77777777" w:rsidR="001A1C74" w:rsidRDefault="001A1C74" w:rsidP="00D63820">
      <w:pPr>
        <w:sectPr w:rsidR="001A1C74" w:rsidSect="001A1C74">
          <w:footerReference w:type="default" r:id="rId95"/>
          <w:pgSz w:w="16838" w:h="11906" w:orient="landscape" w:code="9"/>
          <w:pgMar w:top="1701" w:right="1701" w:bottom="1440" w:left="1701" w:header="709" w:footer="709" w:gutter="0"/>
          <w:pgNumType w:start="1" w:chapStyle="1"/>
          <w:cols w:space="708"/>
          <w:docGrid w:linePitch="360"/>
        </w:sectPr>
      </w:pPr>
    </w:p>
    <w:p w14:paraId="11CAE358" w14:textId="2B78AFA0" w:rsidR="000768E8" w:rsidRDefault="000768E8" w:rsidP="00805DEF">
      <w:pPr>
        <w:pStyle w:val="Heading1"/>
        <w:jc w:val="left"/>
      </w:pPr>
      <w:bookmarkStart w:id="162" w:name="_Ref43384971"/>
      <w:bookmarkStart w:id="163" w:name="_Toc44077187"/>
      <w:r>
        <w:lastRenderedPageBreak/>
        <w:t xml:space="preserve">Appendix </w:t>
      </w:r>
      <w:r w:rsidR="006F3325">
        <w:t>C</w:t>
      </w:r>
      <w:r>
        <w:t xml:space="preserve"> – Data Acquisition Board Bill of Materials</w:t>
      </w:r>
      <w:bookmarkEnd w:id="162"/>
      <w:bookmarkEnd w:id="163"/>
    </w:p>
    <w:p w14:paraId="6C707E2F" w14:textId="7408F44D" w:rsidR="00C44790" w:rsidRDefault="00C44790" w:rsidP="00C44790"/>
    <w:p w14:paraId="295A1E84" w14:textId="76E35AD6" w:rsidR="00C44790" w:rsidRDefault="00C44790" w:rsidP="00C44790">
      <w:r>
        <w:rPr>
          <w:noProof/>
        </w:rPr>
        <w:drawing>
          <wp:anchor distT="0" distB="0" distL="114300" distR="114300" simplePos="0" relativeHeight="251761664" behindDoc="0" locked="0" layoutInCell="1" allowOverlap="1" wp14:anchorId="3891E4E1" wp14:editId="196B6183">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3EFA7AE9" w:rsidR="00C44790" w:rsidRDefault="00C44790" w:rsidP="00C44790"/>
    <w:p w14:paraId="0A2DF5E2" w14:textId="1A064ABC" w:rsidR="00C44790" w:rsidRDefault="00C44790" w:rsidP="00C44790"/>
    <w:p w14:paraId="1D5BB47D" w14:textId="56BE146B" w:rsidR="00C44790" w:rsidRDefault="00C44790" w:rsidP="00C44790"/>
    <w:p w14:paraId="08036EB6" w14:textId="04EAFA72" w:rsidR="00C44790" w:rsidRDefault="00C44790" w:rsidP="00C44790">
      <w:r>
        <w:rPr>
          <w:noProof/>
        </w:rPr>
        <mc:AlternateContent>
          <mc:Choice Requires="wpg">
            <w:drawing>
              <wp:anchor distT="0" distB="0" distL="114300" distR="114300" simplePos="0" relativeHeight="251760640" behindDoc="0" locked="0" layoutInCell="1" allowOverlap="1" wp14:anchorId="77A055EC" wp14:editId="4788A672">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7">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8">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2BE177B" id="Group 170" o:spid="_x0000_s1026" style="position:absolute;margin-left:.05pt;margin-top:.05pt;width:1020.45pt;height:624.65pt;z-index:251760640"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9"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100" o:title=""/>
                </v:shape>
                <w10:wrap type="topAndBottom"/>
              </v:group>
            </w:pict>
          </mc:Fallback>
        </mc:AlternateContent>
      </w:r>
    </w:p>
    <w:p w14:paraId="4B8F3703" w14:textId="780F7A17" w:rsidR="00C44790" w:rsidRDefault="00C44790" w:rsidP="00C44790"/>
    <w:p w14:paraId="30307957" w14:textId="6CBFEAA2" w:rsidR="00C44790" w:rsidRDefault="00C44790" w:rsidP="00C44790"/>
    <w:p w14:paraId="303CAEDD" w14:textId="65E29D52" w:rsidR="00C44790" w:rsidRDefault="00C44790" w:rsidP="00C44790"/>
    <w:p w14:paraId="4C394D17" w14:textId="656132D2" w:rsidR="00C44790" w:rsidRDefault="009254D8" w:rsidP="00C44790">
      <w:r>
        <w:rPr>
          <w:noProof/>
        </w:rPr>
        <w:drawing>
          <wp:anchor distT="0" distB="0" distL="114300" distR="114300" simplePos="0" relativeHeight="251762688" behindDoc="0" locked="0" layoutInCell="1" allowOverlap="1" wp14:anchorId="552F2615" wp14:editId="606644AB">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7553716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A431430" w:rsidR="00C44790" w:rsidRDefault="00C44790" w:rsidP="00C44790"/>
    <w:p w14:paraId="75FD9891" w14:textId="25426793" w:rsidR="00C44790" w:rsidRDefault="00C44790" w:rsidP="00C44790"/>
    <w:p w14:paraId="62C25EA9" w14:textId="7C8D5CEC" w:rsidR="00C44790" w:rsidRDefault="00C44790" w:rsidP="00C44790"/>
    <w:p w14:paraId="508F805A" w14:textId="5FECA0E9" w:rsidR="00C44790" w:rsidRDefault="00C44790" w:rsidP="00C44790"/>
    <w:p w14:paraId="12314E73" w14:textId="4576A33F" w:rsidR="00C44790" w:rsidRDefault="00C44790" w:rsidP="00C44790"/>
    <w:p w14:paraId="475DC48E" w14:textId="4CA22FFB" w:rsidR="00C44790" w:rsidRDefault="00C44790" w:rsidP="00C44790"/>
    <w:p w14:paraId="05179DE2" w14:textId="4868A39A" w:rsidR="004D50E7" w:rsidRDefault="004D50E7" w:rsidP="00C44790"/>
    <w:p w14:paraId="71591832" w14:textId="77777777" w:rsidR="004D50E7" w:rsidRDefault="004D50E7" w:rsidP="00C44790"/>
    <w:p w14:paraId="030D072F" w14:textId="366199B4" w:rsidR="00C44790" w:rsidRDefault="00C44790" w:rsidP="00C44790"/>
    <w:p w14:paraId="25BC5636" w14:textId="77777777" w:rsidR="00C44790" w:rsidRDefault="00C44790" w:rsidP="00C44790"/>
    <w:p w14:paraId="79EC8118" w14:textId="77777777" w:rsidR="004D50E7" w:rsidRDefault="004D50E7" w:rsidP="00C44790"/>
    <w:p w14:paraId="27433EB5" w14:textId="5473CF82" w:rsidR="004D50E7" w:rsidRPr="00C44790" w:rsidRDefault="004D50E7" w:rsidP="00C44790">
      <w:pPr>
        <w:sectPr w:rsidR="004D50E7" w:rsidRPr="00C44790" w:rsidSect="00C44790">
          <w:footerReference w:type="default" r:id="rId102"/>
          <w:pgSz w:w="23811" w:h="16838" w:orient="landscape" w:code="8"/>
          <w:pgMar w:top="1701" w:right="1701" w:bottom="1440" w:left="1701" w:header="709" w:footer="709" w:gutter="0"/>
          <w:pgNumType w:start="1" w:chapStyle="1"/>
          <w:cols w:space="708"/>
          <w:docGrid w:linePitch="360"/>
        </w:sectPr>
      </w:pPr>
    </w:p>
    <w:p w14:paraId="3B6CC527" w14:textId="3129880F" w:rsidR="002B0E9A" w:rsidRDefault="002B0E9A" w:rsidP="00805DEF">
      <w:pPr>
        <w:pStyle w:val="Heading1"/>
        <w:jc w:val="left"/>
      </w:pPr>
      <w:bookmarkStart w:id="164" w:name="_Ref43387231"/>
      <w:bookmarkStart w:id="165" w:name="_Ref44059492"/>
      <w:bookmarkStart w:id="166" w:name="_Ref44059514"/>
      <w:bookmarkStart w:id="167" w:name="_Toc44077188"/>
      <w:r>
        <w:lastRenderedPageBreak/>
        <w:t>Appendix D – Data Acquisition Software Documentation Excerpt</w:t>
      </w:r>
      <w:bookmarkEnd w:id="165"/>
      <w:bookmarkEnd w:id="166"/>
      <w:bookmarkEnd w:id="167"/>
    </w:p>
    <w:p w14:paraId="55013CC2" w14:textId="2E818F8C" w:rsidR="00673859" w:rsidRDefault="004D50E7" w:rsidP="00535300">
      <w:r>
        <w:t xml:space="preserve">This appendix is an </w:t>
      </w:r>
      <w:proofErr w:type="spellStart"/>
      <w:r>
        <w:t>except</w:t>
      </w:r>
      <w:proofErr w:type="spellEnd"/>
      <w:r>
        <w:t xml:space="preserve"> of the documentation generated for the Data Acquisition System Software. The full version is available at </w:t>
      </w:r>
      <w:hyperlink r:id="rId103" w:history="1">
        <w:r w:rsidRPr="004D50E7">
          <w:rPr>
            <w:rStyle w:val="Hyperlink"/>
          </w:rPr>
          <w:t>daq.netlify.app</w:t>
        </w:r>
      </w:hyperlink>
      <w:r w:rsidR="00673859">
        <w:t>.</w:t>
      </w:r>
    </w:p>
    <w:p w14:paraId="322700B9" w14:textId="6D28E79A" w:rsidR="00673859" w:rsidRDefault="00673859" w:rsidP="00535300">
      <w:pPr>
        <w:jc w:val="center"/>
      </w:pPr>
      <w:r>
        <w:rPr>
          <w:noProof/>
        </w:rPr>
        <w:drawing>
          <wp:inline distT="0" distB="0" distL="0" distR="0" wp14:anchorId="2B912DB0" wp14:editId="0F772C83">
            <wp:extent cx="4754880" cy="5825739"/>
            <wp:effectExtent l="0" t="0" r="7620" b="381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754880" cy="5825739"/>
                    </a:xfrm>
                    <a:prstGeom prst="rect">
                      <a:avLst/>
                    </a:prstGeom>
                  </pic:spPr>
                </pic:pic>
              </a:graphicData>
            </a:graphic>
          </wp:inline>
        </w:drawing>
      </w:r>
    </w:p>
    <w:p w14:paraId="554A01B2" w14:textId="77777777" w:rsidR="00673859" w:rsidRDefault="00673859" w:rsidP="00535300"/>
    <w:p w14:paraId="3CC59D47" w14:textId="09CE36CD" w:rsidR="00673859" w:rsidRDefault="00673859" w:rsidP="00535300">
      <w:pPr>
        <w:jc w:val="center"/>
      </w:pPr>
      <w:r>
        <w:rPr>
          <w:noProof/>
        </w:rPr>
        <w:drawing>
          <wp:inline distT="0" distB="0" distL="0" distR="0" wp14:anchorId="46CB652C" wp14:editId="4A10D822">
            <wp:extent cx="4754880" cy="1034845"/>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754880" cy="1034845"/>
                    </a:xfrm>
                    <a:prstGeom prst="rect">
                      <a:avLst/>
                    </a:prstGeom>
                  </pic:spPr>
                </pic:pic>
              </a:graphicData>
            </a:graphic>
          </wp:inline>
        </w:drawing>
      </w:r>
    </w:p>
    <w:p w14:paraId="0DB9FB22" w14:textId="25EA3A51" w:rsidR="00EB6C88" w:rsidRDefault="00EB6C88" w:rsidP="00535300"/>
    <w:p w14:paraId="25CC09DF" w14:textId="1FA37EB0" w:rsidR="00EB6C88" w:rsidRDefault="00EB6C88" w:rsidP="00535300"/>
    <w:p w14:paraId="23548EA6" w14:textId="77777777" w:rsidR="00EB6C88" w:rsidRDefault="00EB6C88" w:rsidP="00535300"/>
    <w:p w14:paraId="312823B2" w14:textId="77777777" w:rsidR="004F0388" w:rsidRDefault="004F0388" w:rsidP="00535300"/>
    <w:p w14:paraId="2BAC24CA" w14:textId="1ECC129D" w:rsidR="00673859" w:rsidRDefault="004F0388" w:rsidP="00535300">
      <w:pPr>
        <w:jc w:val="center"/>
      </w:pPr>
      <w:r>
        <w:rPr>
          <w:noProof/>
        </w:rPr>
        <w:drawing>
          <wp:inline distT="0" distB="0" distL="0" distR="0" wp14:anchorId="15F2CDBB" wp14:editId="639FBB1A">
            <wp:extent cx="5631178" cy="7192370"/>
            <wp:effectExtent l="0" t="0" r="825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b="3260"/>
                    <a:stretch/>
                  </pic:blipFill>
                  <pic:spPr bwMode="auto">
                    <a:xfrm>
                      <a:off x="0" y="0"/>
                      <a:ext cx="5667224" cy="7238409"/>
                    </a:xfrm>
                    <a:prstGeom prst="rect">
                      <a:avLst/>
                    </a:prstGeom>
                    <a:ln>
                      <a:noFill/>
                    </a:ln>
                    <a:extLst>
                      <a:ext uri="{53640926-AAD7-44D8-BBD7-CCE9431645EC}">
                        <a14:shadowObscured xmlns:a14="http://schemas.microsoft.com/office/drawing/2010/main"/>
                      </a:ext>
                    </a:extLst>
                  </pic:spPr>
                </pic:pic>
              </a:graphicData>
            </a:graphic>
          </wp:inline>
        </w:drawing>
      </w:r>
    </w:p>
    <w:p w14:paraId="180E1D52" w14:textId="77777777" w:rsidR="00673859" w:rsidRDefault="00673859" w:rsidP="00535300"/>
    <w:p w14:paraId="1ADD68E0" w14:textId="2E237C26" w:rsidR="00673859" w:rsidRDefault="00673859" w:rsidP="00535300"/>
    <w:p w14:paraId="7ED05A88" w14:textId="10C7FC9F" w:rsidR="00673859" w:rsidRDefault="00673859" w:rsidP="00535300"/>
    <w:p w14:paraId="6333108A" w14:textId="390E617D" w:rsidR="00EB6C88" w:rsidRDefault="00EB6C88" w:rsidP="00535300"/>
    <w:p w14:paraId="77BECCB4" w14:textId="6DBFFC7D" w:rsidR="00EB6C88" w:rsidRDefault="00EB6C88" w:rsidP="00535300"/>
    <w:p w14:paraId="79464536" w14:textId="17DA27EC" w:rsidR="00EB6C88" w:rsidRDefault="00EB6C88" w:rsidP="00535300"/>
    <w:p w14:paraId="011CBF2A" w14:textId="77777777" w:rsidR="00EB6C88" w:rsidRDefault="00EB6C88" w:rsidP="00535300"/>
    <w:p w14:paraId="727CD2F8" w14:textId="628A78FB" w:rsidR="00673859" w:rsidRDefault="004F0388" w:rsidP="00535300">
      <w:pPr>
        <w:jc w:val="center"/>
      </w:pPr>
      <w:r>
        <w:rPr>
          <w:noProof/>
        </w:rPr>
        <w:drawing>
          <wp:inline distT="0" distB="0" distL="0" distR="0" wp14:anchorId="0FD174C7" wp14:editId="55FAC798">
            <wp:extent cx="5632704" cy="6894112"/>
            <wp:effectExtent l="0" t="0" r="6350" b="254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632704" cy="6894112"/>
                    </a:xfrm>
                    <a:prstGeom prst="rect">
                      <a:avLst/>
                    </a:prstGeom>
                  </pic:spPr>
                </pic:pic>
              </a:graphicData>
            </a:graphic>
          </wp:inline>
        </w:drawing>
      </w:r>
    </w:p>
    <w:p w14:paraId="755018AF" w14:textId="7FE380BE" w:rsidR="00CA2C77" w:rsidRDefault="00CA2C77" w:rsidP="00535300"/>
    <w:p w14:paraId="55CEED3C" w14:textId="7E700C81" w:rsidR="00CA2C77" w:rsidRDefault="00CA2C77" w:rsidP="00535300"/>
    <w:p w14:paraId="2B9CBEC7" w14:textId="374FB355" w:rsidR="00CA2C77" w:rsidRDefault="00CA2C77" w:rsidP="00535300"/>
    <w:p w14:paraId="079F91F5" w14:textId="0FAF21D3" w:rsidR="00CA2C77" w:rsidRDefault="00CA2C77" w:rsidP="00535300"/>
    <w:p w14:paraId="4CB14982" w14:textId="485DE05C" w:rsidR="00CA2C77" w:rsidRDefault="00CA2C77" w:rsidP="00535300"/>
    <w:p w14:paraId="273958D8" w14:textId="247EC5ED" w:rsidR="00CA2C77" w:rsidRDefault="00CA2C77" w:rsidP="00535300"/>
    <w:p w14:paraId="2E7BD11E" w14:textId="5F123254" w:rsidR="00EB6C88" w:rsidRDefault="00EB6C88" w:rsidP="00535300"/>
    <w:p w14:paraId="5821B6D4" w14:textId="206FB597" w:rsidR="00EB6C88" w:rsidRDefault="00EB6C88" w:rsidP="00535300"/>
    <w:p w14:paraId="78961BC6" w14:textId="77777777" w:rsidR="00EB6C88" w:rsidRDefault="00EB6C88" w:rsidP="00535300"/>
    <w:p w14:paraId="794A4A16" w14:textId="3D3C8C06" w:rsidR="00CA2C77" w:rsidRDefault="00CA2C77" w:rsidP="00535300">
      <w:pPr>
        <w:jc w:val="center"/>
      </w:pPr>
      <w:r>
        <w:rPr>
          <w:noProof/>
        </w:rPr>
        <w:drawing>
          <wp:inline distT="0" distB="0" distL="0" distR="0" wp14:anchorId="63617665" wp14:editId="51D2F145">
            <wp:extent cx="5632704" cy="7051106"/>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t="138"/>
                    <a:stretch/>
                  </pic:blipFill>
                  <pic:spPr bwMode="auto">
                    <a:xfrm>
                      <a:off x="0" y="0"/>
                      <a:ext cx="5632704" cy="7051106"/>
                    </a:xfrm>
                    <a:prstGeom prst="rect">
                      <a:avLst/>
                    </a:prstGeom>
                    <a:ln>
                      <a:noFill/>
                    </a:ln>
                    <a:extLst>
                      <a:ext uri="{53640926-AAD7-44D8-BBD7-CCE9431645EC}">
                        <a14:shadowObscured xmlns:a14="http://schemas.microsoft.com/office/drawing/2010/main"/>
                      </a:ext>
                    </a:extLst>
                  </pic:spPr>
                </pic:pic>
              </a:graphicData>
            </a:graphic>
          </wp:inline>
        </w:drawing>
      </w:r>
    </w:p>
    <w:p w14:paraId="56D4883D" w14:textId="327B5FA2" w:rsidR="00D67261" w:rsidRDefault="00D67261" w:rsidP="00535300"/>
    <w:p w14:paraId="42108AAA" w14:textId="0FA47A2C" w:rsidR="00D67261" w:rsidRDefault="00D67261" w:rsidP="00535300"/>
    <w:p w14:paraId="33EF985E" w14:textId="09B51256" w:rsidR="00D67261" w:rsidRDefault="00D67261" w:rsidP="00535300"/>
    <w:p w14:paraId="028D2BF6" w14:textId="7CDC311D" w:rsidR="00D67261" w:rsidRDefault="00D67261" w:rsidP="00535300"/>
    <w:p w14:paraId="265520F2" w14:textId="2ADDB49D" w:rsidR="00D67261" w:rsidRDefault="00D67261" w:rsidP="00535300"/>
    <w:p w14:paraId="757A9C62" w14:textId="7C9945F9" w:rsidR="00D67261" w:rsidRDefault="00D67261" w:rsidP="00535300"/>
    <w:p w14:paraId="1F1E5A65" w14:textId="6A7E8EC2" w:rsidR="00EB6C88" w:rsidRDefault="00EB6C88" w:rsidP="00535300"/>
    <w:p w14:paraId="26B40E49" w14:textId="77777777" w:rsidR="00EB6C88" w:rsidRDefault="00EB6C88" w:rsidP="00535300"/>
    <w:p w14:paraId="33A2623E" w14:textId="64D377AD" w:rsidR="00D67261" w:rsidRDefault="00D67261" w:rsidP="00535300">
      <w:pPr>
        <w:jc w:val="center"/>
      </w:pPr>
      <w:r>
        <w:rPr>
          <w:noProof/>
        </w:rPr>
        <w:drawing>
          <wp:inline distT="0" distB="0" distL="0" distR="0" wp14:anchorId="31BB8BAF" wp14:editId="1E77FFB3">
            <wp:extent cx="5632704" cy="6778339"/>
            <wp:effectExtent l="0" t="0" r="6350" b="381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32704" cy="6778339"/>
                    </a:xfrm>
                    <a:prstGeom prst="rect">
                      <a:avLst/>
                    </a:prstGeom>
                  </pic:spPr>
                </pic:pic>
              </a:graphicData>
            </a:graphic>
          </wp:inline>
        </w:drawing>
      </w:r>
    </w:p>
    <w:p w14:paraId="1FA301C4" w14:textId="1EB756C2" w:rsidR="00D67261" w:rsidRDefault="00D67261" w:rsidP="00535300"/>
    <w:p w14:paraId="7A8807D8" w14:textId="4FA1F296" w:rsidR="00D67261" w:rsidRDefault="00D67261" w:rsidP="00535300"/>
    <w:p w14:paraId="12E44DEB" w14:textId="5B8DF9A6" w:rsidR="00D67261" w:rsidRDefault="00D67261" w:rsidP="00535300"/>
    <w:p w14:paraId="70AF47DE" w14:textId="0F650570" w:rsidR="00D67261" w:rsidRDefault="00D67261" w:rsidP="00535300"/>
    <w:p w14:paraId="318E61D8" w14:textId="3E4C723C" w:rsidR="00D67261" w:rsidRDefault="00D67261" w:rsidP="00535300"/>
    <w:p w14:paraId="373B4EC5" w14:textId="7949B0AF" w:rsidR="00D67261" w:rsidRDefault="00D67261" w:rsidP="00535300"/>
    <w:p w14:paraId="1B0C109A" w14:textId="564D10E5" w:rsidR="00D67261" w:rsidRDefault="00D67261" w:rsidP="00535300">
      <w:pPr>
        <w:jc w:val="center"/>
      </w:pPr>
      <w:r>
        <w:rPr>
          <w:noProof/>
        </w:rPr>
        <w:drawing>
          <wp:inline distT="0" distB="0" distL="0" distR="0" wp14:anchorId="658E01EC" wp14:editId="324A520A">
            <wp:extent cx="5632704" cy="1726408"/>
            <wp:effectExtent l="0" t="0" r="6350" b="76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32704" cy="1726408"/>
                    </a:xfrm>
                    <a:prstGeom prst="rect">
                      <a:avLst/>
                    </a:prstGeom>
                  </pic:spPr>
                </pic:pic>
              </a:graphicData>
            </a:graphic>
          </wp:inline>
        </w:drawing>
      </w:r>
    </w:p>
    <w:p w14:paraId="5F4A29BA" w14:textId="3FE74CDF" w:rsidR="00D67261" w:rsidRDefault="00D67261" w:rsidP="00535300">
      <w:pPr>
        <w:jc w:val="center"/>
      </w:pPr>
      <w:r>
        <w:rPr>
          <w:noProof/>
        </w:rPr>
        <w:drawing>
          <wp:inline distT="0" distB="0" distL="0" distR="0" wp14:anchorId="277CD085" wp14:editId="2F67A382">
            <wp:extent cx="5632704" cy="6413093"/>
            <wp:effectExtent l="0" t="0" r="6350" b="698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632704" cy="6413093"/>
                    </a:xfrm>
                    <a:prstGeom prst="rect">
                      <a:avLst/>
                    </a:prstGeom>
                  </pic:spPr>
                </pic:pic>
              </a:graphicData>
            </a:graphic>
          </wp:inline>
        </w:drawing>
      </w:r>
    </w:p>
    <w:p w14:paraId="24CC99A3" w14:textId="77777777" w:rsidR="00673859" w:rsidRDefault="00673859" w:rsidP="00535300"/>
    <w:p w14:paraId="25386535" w14:textId="7A8105D6" w:rsidR="00673859" w:rsidRDefault="00673859" w:rsidP="00535300"/>
    <w:p w14:paraId="42C9E6C4" w14:textId="56A6C924" w:rsidR="00EB6C88" w:rsidRDefault="00EB6C88" w:rsidP="00535300"/>
    <w:p w14:paraId="577F3F0C" w14:textId="47A28873" w:rsidR="00EB6C88" w:rsidRDefault="00EB6C88" w:rsidP="00535300"/>
    <w:p w14:paraId="41597C7E" w14:textId="77777777" w:rsidR="00EB6C88" w:rsidRDefault="00EB6C88" w:rsidP="00535300"/>
    <w:p w14:paraId="7B1A7776" w14:textId="5679DCE3" w:rsidR="00EB6C88" w:rsidRPr="004D50E7" w:rsidRDefault="00EB6C88" w:rsidP="00535300">
      <w:pPr>
        <w:jc w:val="center"/>
        <w:sectPr w:rsidR="00EB6C88" w:rsidRPr="004D50E7" w:rsidSect="00D67261">
          <w:footerReference w:type="default" r:id="rId112"/>
          <w:pgSz w:w="11906" w:h="16838" w:code="9"/>
          <w:pgMar w:top="1701" w:right="1440" w:bottom="1701" w:left="1701" w:header="709" w:footer="709" w:gutter="0"/>
          <w:pgNumType w:start="1" w:chapStyle="1"/>
          <w:cols w:space="708"/>
          <w:docGrid w:linePitch="360"/>
        </w:sectPr>
      </w:pPr>
      <w:r>
        <w:rPr>
          <w:noProof/>
        </w:rPr>
        <w:drawing>
          <wp:inline distT="0" distB="0" distL="0" distR="0" wp14:anchorId="1C1BC450" wp14:editId="4A60B15C">
            <wp:extent cx="5632704" cy="7042647"/>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32704" cy="7042647"/>
                    </a:xfrm>
                    <a:prstGeom prst="rect">
                      <a:avLst/>
                    </a:prstGeom>
                  </pic:spPr>
                </pic:pic>
              </a:graphicData>
            </a:graphic>
          </wp:inline>
        </w:drawing>
      </w:r>
    </w:p>
    <w:p w14:paraId="11BE5078" w14:textId="7DA673B0" w:rsidR="003C4B43" w:rsidRDefault="00F66D40" w:rsidP="00805DEF">
      <w:pPr>
        <w:pStyle w:val="Heading1"/>
        <w:jc w:val="left"/>
      </w:pPr>
      <w:bookmarkStart w:id="168" w:name="_Ref44057118"/>
      <w:bookmarkStart w:id="169" w:name="_Toc44077189"/>
      <w:r>
        <w:rPr>
          <w:noProof/>
        </w:rPr>
        <w:lastRenderedPageBreak/>
        <mc:AlternateContent>
          <mc:Choice Requires="wps">
            <w:drawing>
              <wp:anchor distT="0" distB="0" distL="114300" distR="114300" simplePos="0" relativeHeight="252133376" behindDoc="0" locked="0" layoutInCell="1" allowOverlap="1" wp14:anchorId="54390427" wp14:editId="4E654B7B">
                <wp:simplePos x="0" y="0"/>
                <wp:positionH relativeFrom="column">
                  <wp:posOffset>8771206</wp:posOffset>
                </wp:positionH>
                <wp:positionV relativeFrom="paragraph">
                  <wp:posOffset>8137030</wp:posOffset>
                </wp:positionV>
                <wp:extent cx="1558925" cy="25781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F830D0E" w14:textId="1CFC35F4"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90427" id="Text Box 227" o:spid="_x0000_s1264" type="#_x0000_t202" style="position:absolute;margin-left:690.65pt;margin-top:640.7pt;width:122.75pt;height:20.3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" filled="f" stroked="f" strokeweight=".5pt">
                <v:textbox>
                  <w:txbxContent>
                    <w:p w14:paraId="1F830D0E" w14:textId="1CFC35F4" w:rsidR="00B724CB" w:rsidRPr="00F66D40" w:rsidRDefault="00B724CB" w:rsidP="00F66D40">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Pr>
          <w:noProof/>
        </w:rPr>
        <mc:AlternateContent>
          <mc:Choice Requires="wps">
            <w:drawing>
              <wp:anchor distT="0" distB="0" distL="114300" distR="114300" simplePos="0" relativeHeight="252119040" behindDoc="0" locked="0" layoutInCell="1" allowOverlap="1" wp14:anchorId="2E8B2117" wp14:editId="1F0D9516">
                <wp:simplePos x="0" y="0"/>
                <wp:positionH relativeFrom="column">
                  <wp:posOffset>11356711</wp:posOffset>
                </wp:positionH>
                <wp:positionV relativeFrom="paragraph">
                  <wp:posOffset>8137195</wp:posOffset>
                </wp:positionV>
                <wp:extent cx="777833" cy="258058"/>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320F4C4"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8B2117" id="Text Box 213" o:spid="_x0000_s1265" type="#_x0000_t202" style="position:absolute;margin-left:894.25pt;margin-top:640.7pt;width:61.25pt;height:20.3pt;z-index:25211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" filled="f" stroked="f" strokeweight=".5pt">
                <v:textbox>
                  <w:txbxContent>
                    <w:p w14:paraId="2320F4C4"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Pr>
          <w:noProof/>
        </w:rPr>
        <mc:AlternateContent>
          <mc:Choice Requires="wps">
            <w:drawing>
              <wp:anchor distT="0" distB="0" distL="114300" distR="114300" simplePos="0" relativeHeight="252105728" behindDoc="0" locked="0" layoutInCell="1" allowOverlap="1" wp14:anchorId="208CE060" wp14:editId="671D39F1">
                <wp:simplePos x="0" y="0"/>
                <wp:positionH relativeFrom="column">
                  <wp:posOffset>7946127</wp:posOffset>
                </wp:positionH>
                <wp:positionV relativeFrom="paragraph">
                  <wp:posOffset>7985512</wp:posOffset>
                </wp:positionV>
                <wp:extent cx="3325091" cy="35308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325091" cy="353085"/>
                        </a:xfrm>
                        <a:prstGeom prst="rect">
                          <a:avLst/>
                        </a:prstGeom>
                        <a:noFill/>
                        <a:ln w="6350">
                          <a:noFill/>
                        </a:ln>
                      </wps:spPr>
                      <wps:txbx>
                        <w:txbxContent>
                          <w:p w14:paraId="5793837A" w14:textId="0B6B90FB"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E060" id="Text Box 78" o:spid="_x0000_s1266" type="#_x0000_t202" style="position:absolute;margin-left:625.7pt;margin-top:628.8pt;width:261.8pt;height:27.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" filled="f" stroked="f" strokeweight=".5pt">
                <v:textbox>
                  <w:txbxContent>
                    <w:p w14:paraId="5793837A" w14:textId="0B6B90FB"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w:t>
                      </w:r>
                    </w:p>
                  </w:txbxContent>
                </v:textbox>
              </v:shape>
            </w:pict>
          </mc:Fallback>
        </mc:AlternateContent>
      </w:r>
      <w:r w:rsidR="00616AAD">
        <w:rPr>
          <w:noProof/>
        </w:rPr>
        <w:drawing>
          <wp:anchor distT="0" distB="0" distL="114300" distR="114300" simplePos="0" relativeHeight="252086272" behindDoc="0" locked="0" layoutInCell="1" allowOverlap="1" wp14:anchorId="2843E0CE" wp14:editId="6744C14B">
            <wp:simplePos x="0" y="0"/>
            <wp:positionH relativeFrom="column">
              <wp:posOffset>8999471</wp:posOffset>
            </wp:positionH>
            <wp:positionV relativeFrom="paragraph">
              <wp:posOffset>7287378</wp:posOffset>
            </wp:positionV>
            <wp:extent cx="1956391" cy="320969"/>
            <wp:effectExtent l="0" t="0" r="6350" b="317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3712" behindDoc="0" locked="0" layoutInCell="1" allowOverlap="1" wp14:anchorId="761B436D" wp14:editId="53B845EB">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rsidR="003C4B43">
        <w:t xml:space="preserve">Appendix </w:t>
      </w:r>
      <w:r w:rsidR="004D50E7">
        <w:t>E</w:t>
      </w:r>
      <w:r w:rsidR="003C4B43">
        <w:t xml:space="preserve"> – Classification and Control Board Schematic</w:t>
      </w:r>
      <w:bookmarkEnd w:id="164"/>
      <w:bookmarkEnd w:id="168"/>
      <w:bookmarkEnd w:id="169"/>
    </w:p>
    <w:p w14:paraId="22C2F3D6" w14:textId="518A1394" w:rsidR="003C4B43" w:rsidRDefault="003C4B43" w:rsidP="003C4B43"/>
    <w:p w14:paraId="2489C71C" w14:textId="34BB74E3" w:rsidR="003C4B43" w:rsidRDefault="00AC1E42" w:rsidP="003C4B43">
      <w:r>
        <w:rPr>
          <w:noProof/>
        </w:rPr>
        <mc:AlternateContent>
          <mc:Choice Requires="wps">
            <w:drawing>
              <wp:anchor distT="0" distB="0" distL="114300" distR="114300" simplePos="0" relativeHeight="252135424" behindDoc="0" locked="0" layoutInCell="1" allowOverlap="1" wp14:anchorId="5F353059" wp14:editId="5F5F22E2">
                <wp:simplePos x="0" y="0"/>
                <wp:positionH relativeFrom="column">
                  <wp:posOffset>8784329</wp:posOffset>
                </wp:positionH>
                <wp:positionV relativeFrom="paragraph">
                  <wp:posOffset>7684770</wp:posOffset>
                </wp:positionV>
                <wp:extent cx="1558925" cy="25781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26A5241"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353059" id="Text Box 230" o:spid="_x0000_s1267" type="#_x0000_t202" style="position:absolute;left:0;text-align:left;margin-left:691.7pt;margin-top:605.1pt;width:122.75pt;height:20.3pt;z-index:25213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AzZ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" filled="f" stroked="f" strokeweight=".5pt">
                <v:textbox>
                  <w:txbxContent>
                    <w:p w14:paraId="126A5241"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6992" behindDoc="0" locked="0" layoutInCell="1" allowOverlap="1" wp14:anchorId="13A08D62" wp14:editId="5FCA2220">
                <wp:simplePos x="0" y="0"/>
                <wp:positionH relativeFrom="column">
                  <wp:posOffset>11352737</wp:posOffset>
                </wp:positionH>
                <wp:positionV relativeFrom="paragraph">
                  <wp:posOffset>7683360</wp:posOffset>
                </wp:positionV>
                <wp:extent cx="777833" cy="258058"/>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707E3B45"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A08D62" id="Text Box 212" o:spid="_x0000_s1268" type="#_x0000_t202" style="position:absolute;left:0;text-align:left;margin-left:893.9pt;margin-top:605pt;width:61.25pt;height:20.3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" filled="f" stroked="f" strokeweight=".5pt">
                <v:textbox>
                  <w:txbxContent>
                    <w:p w14:paraId="707E3B45"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7776" behindDoc="0" locked="0" layoutInCell="1" allowOverlap="1" wp14:anchorId="0AC74DE2" wp14:editId="688C0049">
                <wp:simplePos x="0" y="0"/>
                <wp:positionH relativeFrom="column">
                  <wp:posOffset>7933235</wp:posOffset>
                </wp:positionH>
                <wp:positionV relativeFrom="paragraph">
                  <wp:posOffset>7532345</wp:posOffset>
                </wp:positionV>
                <wp:extent cx="3473533" cy="35308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5CF51A9" w14:textId="6C012AE5"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74DE2" id="Text Box 79" o:spid="_x0000_s1269" type="#_x0000_t202" style="position:absolute;left:0;text-align:left;margin-left:624.65pt;margin-top:593.1pt;width:273.5pt;height:27.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" filled="f" stroked="f" strokeweight=".5pt">
                <v:textbox>
                  <w:txbxContent>
                    <w:p w14:paraId="65CF51A9" w14:textId="6C012AE5"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Control Circuity</w:t>
                      </w:r>
                    </w:p>
                  </w:txbxContent>
                </v:textbox>
              </v:shape>
            </w:pict>
          </mc:Fallback>
        </mc:AlternateContent>
      </w:r>
      <w:r w:rsidR="00616AAD">
        <w:rPr>
          <w:noProof/>
        </w:rPr>
        <w:drawing>
          <wp:anchor distT="0" distB="0" distL="114300" distR="114300" simplePos="0" relativeHeight="252088320" behindDoc="0" locked="0" layoutInCell="1" allowOverlap="1" wp14:anchorId="58B44F1C" wp14:editId="5DF3E87A">
            <wp:simplePos x="0" y="0"/>
            <wp:positionH relativeFrom="column">
              <wp:posOffset>8942636</wp:posOffset>
            </wp:positionH>
            <wp:positionV relativeFrom="paragraph">
              <wp:posOffset>6814525</wp:posOffset>
            </wp:positionV>
            <wp:extent cx="1956391" cy="320969"/>
            <wp:effectExtent l="0" t="0" r="635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3C4B43">
        <w:rPr>
          <w:noProof/>
        </w:rPr>
        <w:drawing>
          <wp:anchor distT="0" distB="0" distL="114300" distR="114300" simplePos="0" relativeHeight="251764736" behindDoc="0" locked="0" layoutInCell="1" allowOverlap="1" wp14:anchorId="30EBDF1D" wp14:editId="712A891A">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1C82A7A2" w:rsidR="003C4B43" w:rsidRDefault="003C4B43" w:rsidP="003C4B43"/>
    <w:p w14:paraId="455BEBCD" w14:textId="4D417776" w:rsidR="003C4B43" w:rsidRDefault="003C4B43" w:rsidP="003C4B43"/>
    <w:p w14:paraId="60CA454B" w14:textId="5BAF7527" w:rsidR="003C4B43" w:rsidRDefault="003C4B43" w:rsidP="003C4B43"/>
    <w:p w14:paraId="5A32C2A0" w14:textId="67B33288" w:rsidR="003C4B43" w:rsidRDefault="00AC1E42" w:rsidP="003C4B43">
      <w:r>
        <w:rPr>
          <w:noProof/>
        </w:rPr>
        <mc:AlternateContent>
          <mc:Choice Requires="wps">
            <w:drawing>
              <wp:anchor distT="0" distB="0" distL="114300" distR="114300" simplePos="0" relativeHeight="252137472" behindDoc="0" locked="0" layoutInCell="1" allowOverlap="1" wp14:anchorId="66DC547F" wp14:editId="07DAA329">
                <wp:simplePos x="0" y="0"/>
                <wp:positionH relativeFrom="column">
                  <wp:posOffset>8780051</wp:posOffset>
                </wp:positionH>
                <wp:positionV relativeFrom="paragraph">
                  <wp:posOffset>7687895</wp:posOffset>
                </wp:positionV>
                <wp:extent cx="1558925" cy="25781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312C83D9"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DC547F" id="Text Box 232" o:spid="_x0000_s1270" type="#_x0000_t202" style="position:absolute;left:0;text-align:left;margin-left:691.35pt;margin-top:605.35pt;width:122.75pt;height:20.3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" filled="f" stroked="f" strokeweight=".5pt">
                <v:textbox>
                  <w:txbxContent>
                    <w:p w14:paraId="312C83D9"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4944" behindDoc="0" locked="0" layoutInCell="1" allowOverlap="1" wp14:anchorId="223C5E12" wp14:editId="69B200FB">
                <wp:simplePos x="0" y="0"/>
                <wp:positionH relativeFrom="column">
                  <wp:posOffset>11344383</wp:posOffset>
                </wp:positionH>
                <wp:positionV relativeFrom="paragraph">
                  <wp:posOffset>7689767</wp:posOffset>
                </wp:positionV>
                <wp:extent cx="777833" cy="258058"/>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3157A572"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5E12" id="Text Box 211" o:spid="_x0000_s1271" type="#_x0000_t202" style="position:absolute;left:0;text-align:left;margin-left:893.25pt;margin-top:605.5pt;width:61.25pt;height:20.3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" filled="f" stroked="f" strokeweight=".5pt">
                <v:textbox>
                  <w:txbxContent>
                    <w:p w14:paraId="3157A572" w14:textId="77777777"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09824" behindDoc="0" locked="0" layoutInCell="1" allowOverlap="1" wp14:anchorId="03260776" wp14:editId="6CDC9A03">
                <wp:simplePos x="0" y="0"/>
                <wp:positionH relativeFrom="column">
                  <wp:posOffset>7959725</wp:posOffset>
                </wp:positionH>
                <wp:positionV relativeFrom="paragraph">
                  <wp:posOffset>7541672</wp:posOffset>
                </wp:positionV>
                <wp:extent cx="3473533" cy="35308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6F6623E2" w14:textId="3372862C"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0776" id="Text Box 80" o:spid="_x0000_s1272" type="#_x0000_t202" style="position:absolute;left:0;text-align:left;margin-left:626.75pt;margin-top:593.85pt;width:273.5pt;height:27.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" filled="f" stroked="f" strokeweight=".5pt">
                <v:textbox>
                  <w:txbxContent>
                    <w:p w14:paraId="6F6623E2" w14:textId="3372862C"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Communications</w:t>
                      </w:r>
                    </w:p>
                  </w:txbxContent>
                </v:textbox>
              </v:shape>
            </w:pict>
          </mc:Fallback>
        </mc:AlternateContent>
      </w:r>
      <w:r w:rsidR="00616AAD">
        <w:rPr>
          <w:noProof/>
        </w:rPr>
        <w:drawing>
          <wp:anchor distT="0" distB="0" distL="114300" distR="114300" simplePos="0" relativeHeight="252090368" behindDoc="0" locked="0" layoutInCell="1" allowOverlap="1" wp14:anchorId="68D1E076" wp14:editId="660D5674">
            <wp:simplePos x="0" y="0"/>
            <wp:positionH relativeFrom="column">
              <wp:posOffset>9080205</wp:posOffset>
            </wp:positionH>
            <wp:positionV relativeFrom="paragraph">
              <wp:posOffset>6878630</wp:posOffset>
            </wp:positionV>
            <wp:extent cx="1956391" cy="320969"/>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r w:rsidR="008D0A71">
        <w:rPr>
          <w:noProof/>
        </w:rPr>
        <w:drawing>
          <wp:anchor distT="0" distB="0" distL="114300" distR="114300" simplePos="0" relativeHeight="251785216" behindDoc="0" locked="0" layoutInCell="1" allowOverlap="1" wp14:anchorId="391EB20D" wp14:editId="28BA999A">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30E3AD8A" w:rsidR="003C4B43" w:rsidRDefault="003C4B43" w:rsidP="003C4B43"/>
    <w:p w14:paraId="7D5CC4E3" w14:textId="2D5D2913" w:rsidR="003C4B43" w:rsidRDefault="003C4B43" w:rsidP="003C4B43"/>
    <w:p w14:paraId="1D56DEB2" w14:textId="5A4EB1FE" w:rsidR="003C4B43" w:rsidRDefault="003C4B43" w:rsidP="003C4B43"/>
    <w:p w14:paraId="1DC5E43C" w14:textId="180F30D2" w:rsidR="003C4B43" w:rsidRDefault="00AC1E42" w:rsidP="003C4B43">
      <w:r>
        <w:rPr>
          <w:noProof/>
        </w:rPr>
        <mc:AlternateContent>
          <mc:Choice Requires="wps">
            <w:drawing>
              <wp:anchor distT="0" distB="0" distL="114300" distR="114300" simplePos="0" relativeHeight="252139520" behindDoc="0" locked="0" layoutInCell="1" allowOverlap="1" wp14:anchorId="0F8C120A" wp14:editId="19A36D48">
                <wp:simplePos x="0" y="0"/>
                <wp:positionH relativeFrom="column">
                  <wp:posOffset>8783276</wp:posOffset>
                </wp:positionH>
                <wp:positionV relativeFrom="paragraph">
                  <wp:posOffset>7691943</wp:posOffset>
                </wp:positionV>
                <wp:extent cx="1558925" cy="25781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1558925" cy="257810"/>
                        </a:xfrm>
                        <a:prstGeom prst="rect">
                          <a:avLst/>
                        </a:prstGeom>
                        <a:noFill/>
                        <a:ln w="6350">
                          <a:noFill/>
                        </a:ln>
                      </wps:spPr>
                      <wps:txbx>
                        <w:txbxContent>
                          <w:p w14:paraId="1EC58F02"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C120A" id="Text Box 239" o:spid="_x0000_s1273" type="#_x0000_t202" style="position:absolute;left:0;text-align:left;margin-left:691.6pt;margin-top:605.65pt;width:122.75pt;height:20.3pt;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" filled="f" stroked="f" strokeweight=".5pt">
                <v:textbox>
                  <w:txbxContent>
                    <w:p w14:paraId="1EC58F02" w14:textId="77777777" w:rsidR="00B724CB" w:rsidRPr="00F66D40" w:rsidRDefault="00B724CB" w:rsidP="00AC1E42">
                      <w:pPr>
                        <w:jc w:val="left"/>
                        <w:rPr>
                          <w:rFonts w:ascii="Arial" w:hAnsi="Arial" w:cs="Arial"/>
                          <w:sz w:val="20"/>
                          <w:szCs w:val="20"/>
                          <w:lang w:val="en-US"/>
                        </w:rPr>
                      </w:pPr>
                      <w:r>
                        <w:rPr>
                          <w:rFonts w:ascii="Arial" w:hAnsi="Arial" w:cs="Arial"/>
                          <w:sz w:val="20"/>
                          <w:szCs w:val="20"/>
                          <w:lang w:val="en-US"/>
                        </w:rPr>
                        <w:t>2020-April-23</w:t>
                      </w:r>
                    </w:p>
                  </w:txbxContent>
                </v:textbox>
              </v:shape>
            </w:pict>
          </mc:Fallback>
        </mc:AlternateContent>
      </w:r>
      <w:r w:rsidR="00F66D40">
        <w:rPr>
          <w:noProof/>
        </w:rPr>
        <mc:AlternateContent>
          <mc:Choice Requires="wps">
            <w:drawing>
              <wp:anchor distT="0" distB="0" distL="114300" distR="114300" simplePos="0" relativeHeight="252112896" behindDoc="0" locked="0" layoutInCell="1" allowOverlap="1" wp14:anchorId="45B9DC9A" wp14:editId="2DA42FCF">
                <wp:simplePos x="0" y="0"/>
                <wp:positionH relativeFrom="column">
                  <wp:posOffset>11341455</wp:posOffset>
                </wp:positionH>
                <wp:positionV relativeFrom="paragraph">
                  <wp:posOffset>7692662</wp:posOffset>
                </wp:positionV>
                <wp:extent cx="777833" cy="258058"/>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777833" cy="258058"/>
                        </a:xfrm>
                        <a:prstGeom prst="rect">
                          <a:avLst/>
                        </a:prstGeom>
                        <a:noFill/>
                        <a:ln w="6350">
                          <a:noFill/>
                        </a:ln>
                      </wps:spPr>
                      <wps:txbx>
                        <w:txbxContent>
                          <w:p w14:paraId="2C79D4B4" w14:textId="670D229F"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B9DC9A" id="Text Box 210" o:spid="_x0000_s1274" type="#_x0000_t202" style="position:absolute;left:0;text-align:left;margin-left:893.05pt;margin-top:605.7pt;width:61.25pt;height:20.3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" filled="f" stroked="f" strokeweight=".5pt">
                <v:textbox>
                  <w:txbxContent>
                    <w:p w14:paraId="2C79D4B4" w14:textId="670D229F" w:rsidR="00B724CB" w:rsidRPr="00F66D40" w:rsidRDefault="00B724CB" w:rsidP="00F66D40">
                      <w:pPr>
                        <w:jc w:val="left"/>
                        <w:rPr>
                          <w:rFonts w:ascii="Arial" w:hAnsi="Arial" w:cs="Arial"/>
                          <w:sz w:val="20"/>
                          <w:szCs w:val="20"/>
                          <w:lang w:val="en-US"/>
                        </w:rPr>
                      </w:pPr>
                      <w:r w:rsidRPr="00F66D40">
                        <w:rPr>
                          <w:rFonts w:ascii="Arial" w:hAnsi="Arial" w:cs="Arial"/>
                          <w:sz w:val="20"/>
                          <w:szCs w:val="20"/>
                          <w:lang w:val="en-US"/>
                        </w:rPr>
                        <w:t>Block 1</w:t>
                      </w:r>
                    </w:p>
                  </w:txbxContent>
                </v:textbox>
              </v:shape>
            </w:pict>
          </mc:Fallback>
        </mc:AlternateContent>
      </w:r>
      <w:r w:rsidR="00F66D40">
        <w:rPr>
          <w:noProof/>
        </w:rPr>
        <mc:AlternateContent>
          <mc:Choice Requires="wps">
            <w:drawing>
              <wp:anchor distT="0" distB="0" distL="114300" distR="114300" simplePos="0" relativeHeight="252111872" behindDoc="0" locked="0" layoutInCell="1" allowOverlap="1" wp14:anchorId="6081E104" wp14:editId="0ECAEB13">
                <wp:simplePos x="0" y="0"/>
                <wp:positionH relativeFrom="column">
                  <wp:posOffset>7947965</wp:posOffset>
                </wp:positionH>
                <wp:positionV relativeFrom="paragraph">
                  <wp:posOffset>7543058</wp:posOffset>
                </wp:positionV>
                <wp:extent cx="3473533" cy="35308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3473533" cy="353085"/>
                        </a:xfrm>
                        <a:prstGeom prst="rect">
                          <a:avLst/>
                        </a:prstGeom>
                        <a:noFill/>
                        <a:ln w="6350">
                          <a:noFill/>
                        </a:ln>
                      </wps:spPr>
                      <wps:txbx>
                        <w:txbxContent>
                          <w:p w14:paraId="47599A7D" w14:textId="48E1F5AA"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STM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E104" id="Text Box 197" o:spid="_x0000_s1275" type="#_x0000_t202" style="position:absolute;left:0;text-align:left;margin-left:625.8pt;margin-top:593.95pt;width:273.5pt;height:27.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" filled="f" stroked="f" strokeweight=".5pt">
                <v:textbox>
                  <w:txbxContent>
                    <w:p w14:paraId="47599A7D" w14:textId="48E1F5AA" w:rsidR="00B724CB" w:rsidRPr="00616AAD" w:rsidRDefault="00B724CB" w:rsidP="00F66D40">
                      <w:pPr>
                        <w:rPr>
                          <w:rFonts w:ascii="Arial" w:hAnsi="Arial" w:cs="Arial"/>
                          <w:sz w:val="22"/>
                          <w:szCs w:val="22"/>
                          <w:lang w:val="en-US"/>
                        </w:rPr>
                      </w:pPr>
                      <w:r>
                        <w:rPr>
                          <w:rFonts w:ascii="Arial" w:hAnsi="Arial" w:cs="Arial"/>
                          <w:sz w:val="22"/>
                          <w:szCs w:val="22"/>
                          <w:lang w:val="en-US"/>
                        </w:rPr>
                        <w:t>Classification and Control Board – STM32</w:t>
                      </w:r>
                    </w:p>
                  </w:txbxContent>
                </v:textbox>
              </v:shape>
            </w:pict>
          </mc:Fallback>
        </mc:AlternateContent>
      </w:r>
      <w:r w:rsidR="00616AAD">
        <w:rPr>
          <w:noProof/>
        </w:rPr>
        <w:drawing>
          <wp:anchor distT="0" distB="0" distL="114300" distR="114300" simplePos="0" relativeHeight="252092416" behindDoc="0" locked="0" layoutInCell="1" allowOverlap="1" wp14:anchorId="348474DA" wp14:editId="19A8E756">
            <wp:simplePos x="0" y="0"/>
            <wp:positionH relativeFrom="column">
              <wp:posOffset>9037675</wp:posOffset>
            </wp:positionH>
            <wp:positionV relativeFrom="paragraph">
              <wp:posOffset>6889263</wp:posOffset>
            </wp:positionV>
            <wp:extent cx="1956391" cy="320969"/>
            <wp:effectExtent l="0" t="0" r="6350" b="31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ASA.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56391" cy="320969"/>
                    </a:xfrm>
                    <a:prstGeom prst="roundRect">
                      <a:avLst/>
                    </a:prstGeom>
                  </pic:spPr>
                </pic:pic>
              </a:graphicData>
            </a:graphic>
            <wp14:sizeRelH relativeFrom="page">
              <wp14:pctWidth>0</wp14:pctWidth>
            </wp14:sizeRelH>
            <wp14:sizeRelV relativeFrom="page">
              <wp14:pctHeight>0</wp14:pctHeight>
            </wp14:sizeRelV>
          </wp:anchor>
        </w:drawing>
      </w:r>
    </w:p>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6784" behindDoc="0" locked="0" layoutInCell="1" allowOverlap="1" wp14:anchorId="7635E0CA" wp14:editId="7FBF80E4">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0C611392" w14:textId="1671E262" w:rsidR="003C4B43" w:rsidRPr="003C4B43" w:rsidRDefault="003C4B43" w:rsidP="003C4B43">
      <w:pPr>
        <w:sectPr w:rsidR="003C4B43" w:rsidRPr="003C4B43" w:rsidSect="003C4B43">
          <w:footerReference w:type="default" r:id="rId118"/>
          <w:pgSz w:w="23811" w:h="16838" w:orient="landscape" w:code="8"/>
          <w:pgMar w:top="1701" w:right="1701" w:bottom="1440" w:left="1701" w:header="709" w:footer="709" w:gutter="0"/>
          <w:pgNumType w:start="1" w:chapStyle="1"/>
          <w:cols w:space="708"/>
          <w:docGrid w:linePitch="360"/>
        </w:sectPr>
      </w:pPr>
    </w:p>
    <w:p w14:paraId="56908852" w14:textId="40872E5A" w:rsidR="00B178D9" w:rsidRDefault="00B178D9" w:rsidP="00805DEF">
      <w:pPr>
        <w:pStyle w:val="Heading1"/>
        <w:jc w:val="left"/>
      </w:pPr>
      <w:bookmarkStart w:id="170" w:name="_Ref43388134"/>
      <w:bookmarkStart w:id="171" w:name="_Toc44077190"/>
      <w:r>
        <w:lastRenderedPageBreak/>
        <w:t xml:space="preserve">Appendix </w:t>
      </w:r>
      <w:r w:rsidR="006840F4">
        <w:t>F</w:t>
      </w:r>
      <w:r>
        <w:t xml:space="preserve"> – Classification and Control Board Gerber Files</w:t>
      </w:r>
      <w:bookmarkEnd w:id="170"/>
      <w:bookmarkEnd w:id="171"/>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4192" behindDoc="0" locked="0" layoutInCell="1" allowOverlap="1" wp14:anchorId="40E58904" wp14:editId="70C0A2EF">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2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B724CB" w:rsidRPr="00D63820" w:rsidRDefault="00B724CB"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B724CB" w:rsidRPr="00D63820" w:rsidRDefault="00B724CB"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B724CB" w:rsidRPr="00D63820" w:rsidRDefault="00B724CB"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B724CB" w:rsidRPr="00D63820" w:rsidRDefault="00B724CB"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76" style="position:absolute;left:0;text-align:left;margin-left:-16.55pt;margin-top:141.1pt;width:471.3pt;height:477.75pt;z-index:251784192;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">
                <v:shape id="Picture 181" o:spid="_x0000_s1277"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23" o:title=""/>
                </v:shape>
                <v:shape id="Picture 182" o:spid="_x0000_s1278"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24" o:title="" chromakey="white"/>
                </v:shape>
                <v:shape id="Text Box 184" o:spid="_x0000_s1279"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B724CB" w:rsidRPr="00D63820" w:rsidRDefault="00B724CB" w:rsidP="00B178D9">
                        <w:pPr>
                          <w:jc w:val="center"/>
                          <w:rPr>
                            <w:lang w:val="en-US"/>
                          </w:rPr>
                        </w:pPr>
                        <w:r>
                          <w:rPr>
                            <w:lang w:val="en-US"/>
                          </w:rPr>
                          <w:t>Top Layer – Signal with Ground Pour</w:t>
                        </w:r>
                      </w:p>
                    </w:txbxContent>
                  </v:textbox>
                </v:shape>
                <v:shape id="Text Box 185" o:spid="_x0000_s1280"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B724CB" w:rsidRPr="00D63820" w:rsidRDefault="00B724CB" w:rsidP="00B178D9">
                        <w:pPr>
                          <w:jc w:val="center"/>
                          <w:rPr>
                            <w:lang w:val="en-US"/>
                          </w:rPr>
                        </w:pPr>
                        <w:r>
                          <w:rPr>
                            <w:lang w:val="en-US"/>
                          </w:rPr>
                          <w:t>Second Layer – Ground Plane</w:t>
                        </w:r>
                      </w:p>
                    </w:txbxContent>
                  </v:textbox>
                </v:shape>
                <v:shape id="Picture 186" o:spid="_x0000_s1281"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25" o:title=""/>
                </v:shape>
                <v:shape id="Text Box 187" o:spid="_x0000_s1282"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B724CB" w:rsidRPr="00D63820" w:rsidRDefault="00B724CB" w:rsidP="00B178D9">
                        <w:pPr>
                          <w:jc w:val="center"/>
                          <w:rPr>
                            <w:lang w:val="en-US"/>
                          </w:rPr>
                        </w:pPr>
                        <w:r>
                          <w:rPr>
                            <w:lang w:val="en-US"/>
                          </w:rPr>
                          <w:t>Third Layer – Power Pours</w:t>
                        </w:r>
                      </w:p>
                    </w:txbxContent>
                  </v:textbox>
                </v:shape>
                <v:shape id="Picture 188" o:spid="_x0000_s1283"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26" o:title=""/>
                </v:shape>
                <v:shape id="Text Box 189" o:spid="_x0000_s1284"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B724CB" w:rsidRPr="00D63820" w:rsidRDefault="00B724CB"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0336" behindDoc="0" locked="0" layoutInCell="1" allowOverlap="1" wp14:anchorId="48DB59F5" wp14:editId="2937B19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B724CB" w:rsidRPr="00D63820" w:rsidRDefault="00B724CB"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85" type="#_x0000_t202" style="position:absolute;left:0;text-align:left;margin-left:114.1pt;margin-top:524.6pt;width:210pt;height:22.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" filled="f" stroked="f" strokeweight=".5pt">
                <v:textbox>
                  <w:txbxContent>
                    <w:p w14:paraId="4CF4E3F3" w14:textId="17B822F1" w:rsidR="00B724CB" w:rsidRPr="00D63820" w:rsidRDefault="00B724CB"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8288" behindDoc="0" locked="0" layoutInCell="1" allowOverlap="1" wp14:anchorId="7E31A10C" wp14:editId="58A5F1E8">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28"/>
          <w:pgSz w:w="11906" w:h="16838" w:code="9"/>
          <w:pgMar w:top="1701" w:right="1701" w:bottom="1701" w:left="1440" w:header="709" w:footer="709" w:gutter="0"/>
          <w:pgNumType w:start="1" w:chapStyle="1"/>
          <w:cols w:space="708"/>
          <w:docGrid w:linePitch="360"/>
        </w:sectPr>
      </w:pPr>
    </w:p>
    <w:p w14:paraId="549C3EDB" w14:textId="14C2F00C" w:rsidR="000C7A10" w:rsidRDefault="000C7A10" w:rsidP="00805DEF">
      <w:pPr>
        <w:pStyle w:val="Heading1"/>
        <w:jc w:val="left"/>
      </w:pPr>
      <w:bookmarkStart w:id="172" w:name="_Ref43390522"/>
      <w:bookmarkStart w:id="173" w:name="_Toc44077191"/>
      <w:r>
        <w:lastRenderedPageBreak/>
        <w:t xml:space="preserve">Appendix </w:t>
      </w:r>
      <w:r w:rsidR="006840F4">
        <w:t>G</w:t>
      </w:r>
      <w:r>
        <w:t xml:space="preserve"> – Classification and Control Board Bill of Materials</w:t>
      </w:r>
      <w:bookmarkEnd w:id="172"/>
      <w:bookmarkEnd w:id="173"/>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3408" behindDoc="0" locked="0" layoutInCell="1" allowOverlap="1" wp14:anchorId="67C89F39" wp14:editId="713E469E">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6480" behindDoc="0" locked="0" layoutInCell="1" allowOverlap="1" wp14:anchorId="0A29E997" wp14:editId="7D280678">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30">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31">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D4BEDDC" id="Group 201" o:spid="_x0000_s1026" style="position:absolute;margin-left:0;margin-top:0;width:1021.8pt;height:374.05pt;z-index:251796480;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32"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33"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34"/>
          <w:pgSz w:w="23811" w:h="16838" w:orient="landscape" w:code="8"/>
          <w:pgMar w:top="1701" w:right="1701" w:bottom="1440" w:left="1701" w:header="709" w:footer="709" w:gutter="0"/>
          <w:pgNumType w:start="1" w:chapStyle="1"/>
          <w:cols w:space="708"/>
          <w:docGrid w:linePitch="360"/>
        </w:sectPr>
      </w:pPr>
    </w:p>
    <w:p w14:paraId="4D369234" w14:textId="15CA653A" w:rsidR="001A1C74" w:rsidRDefault="001A1C74" w:rsidP="00805DEF">
      <w:pPr>
        <w:pStyle w:val="Heading1"/>
        <w:jc w:val="left"/>
      </w:pPr>
      <w:bookmarkStart w:id="174" w:name="_Ref44006722"/>
      <w:bookmarkStart w:id="175" w:name="_Toc44077192"/>
      <w:r>
        <w:lastRenderedPageBreak/>
        <w:t xml:space="preserve">Appendix </w:t>
      </w:r>
      <w:r w:rsidR="006840F4">
        <w:t>H</w:t>
      </w:r>
      <w:r>
        <w:t xml:space="preserve"> – Mock </w:t>
      </w:r>
      <w:r w:rsidR="0011026B">
        <w:t xml:space="preserve">MENG3800 Project Description (Based on </w:t>
      </w:r>
      <w:r w:rsidR="00BD3BFD">
        <w:t xml:space="preserve">2018 ENGG3850 Project List </w:t>
      </w:r>
      <w:r w:rsidR="00BD3BFD">
        <w:fldChar w:fldCharType="begin"/>
      </w:r>
      <w:r w:rsidR="00F429F2">
        <w:instrText xml:space="preserve"> ADDIN EN.CITE &lt;EndNote&gt;&lt;Cite&gt;&lt;Author&gt;Schulz&lt;/Author&gt;&lt;Year&gt;2018&lt;/Year&gt;&lt;RecNum&gt;98&lt;/RecNum&gt;&lt;DisplayText&gt;[135]&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F429F2">
        <w:rPr>
          <w:noProof/>
        </w:rPr>
        <w:t>[135]</w:t>
      </w:r>
      <w:r w:rsidR="00BD3BFD">
        <w:fldChar w:fldCharType="end"/>
      </w:r>
      <w:r w:rsidR="00BD3BFD">
        <w:t>)</w:t>
      </w:r>
      <w:bookmarkEnd w:id="174"/>
      <w:bookmarkEnd w:id="175"/>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7328" behindDoc="1" locked="0" layoutInCell="0" allowOverlap="1" wp14:anchorId="2522ACC3" wp14:editId="038D192A">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B724CB" w:rsidRPr="009E719F" w:rsidRDefault="00B724C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86" type="#_x0000_t202" style="position:absolute;left:0;text-align:left;margin-left:0;margin-top:0;width:461.85pt;height:197.95pt;rotation:-45;z-index:-251569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AzM0LU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3C669142" w14:textId="7D25DB6B" w:rsidR="00B724CB" w:rsidRPr="009E719F" w:rsidRDefault="00B724C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49376" behindDoc="1" locked="0" layoutInCell="0" allowOverlap="1" wp14:anchorId="4C95B944" wp14:editId="570B2591">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B724CB" w:rsidRPr="009E719F" w:rsidRDefault="00B724C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87" type="#_x0000_t202" style="position:absolute;left:0;text-align:left;margin-left:0;margin-top:0;width:461.85pt;height:197.95pt;rotation:-45;z-index:-2515671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N/DSzQ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14B65E1B" w14:textId="77777777" w:rsidR="00B724CB" w:rsidRPr="009E719F" w:rsidRDefault="00B724C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0400" behindDoc="0" locked="0" layoutInCell="1" allowOverlap="1" wp14:anchorId="027324AB" wp14:editId="61AD0630">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2448" behindDoc="1" locked="0" layoutInCell="0" allowOverlap="1" wp14:anchorId="40DB0B9F" wp14:editId="45D34976">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B724CB" w:rsidRPr="009E719F" w:rsidRDefault="00B724C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88" type="#_x0000_t202" style="position:absolute;left:0;text-align:left;margin-left:0;margin-top:0;width:461.85pt;height:197.95pt;rotation:-45;z-index:-2515640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FWBBYAoCAAD3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B724CB" w:rsidRPr="009E719F" w:rsidRDefault="00B724C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5E03D5CB" w:rsidR="00CA7CA2" w:rsidRDefault="00CA7CA2" w:rsidP="004A2104">
      <w:pPr>
        <w:pStyle w:val="ListParagraph"/>
        <w:spacing w:line="276" w:lineRule="auto"/>
      </w:pPr>
      <w:r>
        <w:t xml:space="preserve">Using the ADS1299 library (full usage notes at </w:t>
      </w:r>
      <w:hyperlink r:id="rId136"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Gain</w:t>
      </w:r>
      <w:proofErr w:type="spellEnd"/>
      <w:r w:rsidRPr="00622AAC">
        <w:rPr>
          <w:rFonts w:ascii="Courier New" w:hAnsi="Courier New" w:cs="Courier New"/>
          <w:sz w:val="22"/>
          <w:szCs w:val="22"/>
        </w:rPr>
        <w:t>(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InternalReferenceOn</w:t>
      </w:r>
      <w:proofErr w:type="spellEnd"/>
      <w:r w:rsidRPr="00622AAC">
        <w:rPr>
          <w:rFonts w:ascii="Courier New" w:hAnsi="Courier New" w:cs="Courier New"/>
          <w:sz w:val="22"/>
          <w:szCs w:val="22"/>
        </w:rPr>
        <w:t>(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DataRate</w:t>
      </w:r>
      <w:proofErr w:type="spellEnd"/>
      <w:r w:rsidRPr="00622AAC">
        <w:rPr>
          <w:rFonts w:ascii="Courier New" w:hAnsi="Courier New" w:cs="Courier New"/>
          <w:sz w:val="22"/>
          <w:szCs w:val="22"/>
        </w:rPr>
        <w:t>(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sidRPr="00622AAC">
        <w:rPr>
          <w:rFonts w:ascii="Courier New" w:hAnsi="Courier New" w:cs="Courier New"/>
          <w:sz w:val="22"/>
          <w:szCs w:val="22"/>
        </w:rPr>
        <w:t>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spellStart"/>
      <w:proofErr w:type="gramEnd"/>
      <w:r w:rsidRPr="00622AAC">
        <w:rPr>
          <w:rFonts w:ascii="Courier New" w:hAnsi="Courier New" w:cs="Courier New"/>
          <w:sz w:val="22"/>
          <w:szCs w:val="22"/>
        </w:rPr>
        <w:t>setElectrodeConnectionType</w:t>
      </w:r>
      <w:proofErr w:type="spellEnd"/>
      <w:r w:rsidRPr="00622AAC">
        <w:rPr>
          <w:rFonts w:ascii="Courier New" w:hAnsi="Courier New" w:cs="Courier New"/>
          <w:sz w:val="22"/>
          <w:szCs w:val="22"/>
        </w:rPr>
        <w:t>(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w:t>
      </w:r>
      <w:proofErr w:type="gramStart"/>
      <w:r w:rsidRPr="00622AAC">
        <w:rPr>
          <w:rFonts w:ascii="Courier New" w:hAnsi="Courier New" w:cs="Courier New"/>
          <w:sz w:val="22"/>
          <w:szCs w:val="22"/>
        </w:rPr>
        <w:t>1299::</w:t>
      </w:r>
      <w:proofErr w:type="gramEnd"/>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4B84937E"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4496" behindDoc="1" locked="0" layoutInCell="0" allowOverlap="1" wp14:anchorId="0668C9E8" wp14:editId="55B60E88">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B724CB" w:rsidRPr="009E719F" w:rsidRDefault="00B724C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89" type="#_x0000_t202" style="position:absolute;left:0;text-align:left;margin-left:0;margin-top:0;width:461.85pt;height:197.95pt;rotation:-45;z-index:-2515619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DIgrhvCQIAAPc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20C532FF" w14:textId="77777777" w:rsidR="00B724CB" w:rsidRPr="009E719F" w:rsidRDefault="00B724C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37"/>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8D8E20" w14:textId="77777777" w:rsidR="00E92F2D" w:rsidRDefault="00E92F2D" w:rsidP="00490097">
      <w:r>
        <w:separator/>
      </w:r>
    </w:p>
  </w:endnote>
  <w:endnote w:type="continuationSeparator" w:id="0">
    <w:p w14:paraId="6AA10EA8" w14:textId="77777777" w:rsidR="00E92F2D" w:rsidRDefault="00E92F2D"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B724CB" w:rsidRDefault="00B724CB"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B724CB" w:rsidRDefault="00B724C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08DE702E" w:rsidR="00B724CB" w:rsidRDefault="00B724CB" w:rsidP="000768E8">
        <w:pPr>
          <w:pStyle w:val="Footer"/>
          <w:jc w:val="center"/>
        </w:pPr>
        <w:r>
          <w:t>H-</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B724CB" w:rsidRDefault="00B724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B724CB" w:rsidRDefault="00B724CB">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B724CB" w:rsidRDefault="00B724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B724CB" w:rsidRDefault="00B724CB">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B724CB" w:rsidRDefault="00B724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B724CB" w:rsidRDefault="00B724CB">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B724CB" w:rsidRDefault="00B724C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B724CB" w:rsidRDefault="00B724CB">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B724CB" w:rsidRDefault="00B724C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B724CB" w:rsidRDefault="00B724CB"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B724CB" w:rsidRDefault="00B724C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608646"/>
      <w:docPartObj>
        <w:docPartGallery w:val="Page Numbers (Bottom of Page)"/>
        <w:docPartUnique/>
      </w:docPartObj>
    </w:sdtPr>
    <w:sdtEndPr>
      <w:rPr>
        <w:noProof/>
      </w:rPr>
    </w:sdtEndPr>
    <w:sdtContent>
      <w:p w14:paraId="57A4CC8C" w14:textId="6958273C" w:rsidR="00B724CB" w:rsidRDefault="00B724CB"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6847F6B1" w14:textId="77777777" w:rsidR="00B724CB" w:rsidRDefault="00B724C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1C524B3F" w:rsidR="00B724CB" w:rsidRDefault="00B724CB"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B724CB" w:rsidRDefault="00B724C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ED34022" w:rsidR="00B724CB" w:rsidRDefault="00B724CB"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B724CB" w:rsidRDefault="00B724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758094" w14:textId="77777777" w:rsidR="00E92F2D" w:rsidRDefault="00E92F2D" w:rsidP="00490097">
      <w:r>
        <w:separator/>
      </w:r>
    </w:p>
  </w:footnote>
  <w:footnote w:type="continuationSeparator" w:id="0">
    <w:p w14:paraId="7598B14E" w14:textId="77777777" w:rsidR="00E92F2D" w:rsidRDefault="00E92F2D"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C31F5"/>
    <w:multiLevelType w:val="hybridMultilevel"/>
    <w:tmpl w:val="63F67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5"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8"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2"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8"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4"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0"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3"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DED3295"/>
    <w:multiLevelType w:val="hybridMultilevel"/>
    <w:tmpl w:val="5F50021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0"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4"/>
  </w:num>
  <w:num w:numId="2">
    <w:abstractNumId w:val="15"/>
  </w:num>
  <w:num w:numId="3">
    <w:abstractNumId w:val="38"/>
  </w:num>
  <w:num w:numId="4">
    <w:abstractNumId w:val="28"/>
  </w:num>
  <w:num w:numId="5">
    <w:abstractNumId w:val="35"/>
  </w:num>
  <w:num w:numId="6">
    <w:abstractNumId w:val="33"/>
  </w:num>
  <w:num w:numId="7">
    <w:abstractNumId w:val="6"/>
  </w:num>
  <w:num w:numId="8">
    <w:abstractNumId w:val="31"/>
  </w:num>
  <w:num w:numId="9">
    <w:abstractNumId w:val="17"/>
  </w:num>
  <w:num w:numId="10">
    <w:abstractNumId w:val="1"/>
  </w:num>
  <w:num w:numId="11">
    <w:abstractNumId w:val="22"/>
  </w:num>
  <w:num w:numId="12">
    <w:abstractNumId w:val="19"/>
  </w:num>
  <w:num w:numId="13">
    <w:abstractNumId w:val="16"/>
  </w:num>
  <w:num w:numId="14">
    <w:abstractNumId w:val="4"/>
  </w:num>
  <w:num w:numId="15">
    <w:abstractNumId w:val="8"/>
  </w:num>
  <w:num w:numId="16">
    <w:abstractNumId w:val="36"/>
  </w:num>
  <w:num w:numId="17">
    <w:abstractNumId w:val="10"/>
  </w:num>
  <w:num w:numId="18">
    <w:abstractNumId w:val="12"/>
  </w:num>
  <w:num w:numId="19">
    <w:abstractNumId w:val="2"/>
  </w:num>
  <w:num w:numId="20">
    <w:abstractNumId w:val="32"/>
  </w:num>
  <w:num w:numId="21">
    <w:abstractNumId w:val="23"/>
  </w:num>
  <w:num w:numId="22">
    <w:abstractNumId w:val="13"/>
  </w:num>
  <w:num w:numId="23">
    <w:abstractNumId w:val="40"/>
  </w:num>
  <w:num w:numId="24">
    <w:abstractNumId w:val="5"/>
  </w:num>
  <w:num w:numId="25">
    <w:abstractNumId w:val="9"/>
  </w:num>
  <w:num w:numId="26">
    <w:abstractNumId w:val="26"/>
  </w:num>
  <w:num w:numId="27">
    <w:abstractNumId w:val="11"/>
  </w:num>
  <w:num w:numId="28">
    <w:abstractNumId w:val="27"/>
  </w:num>
  <w:num w:numId="29">
    <w:abstractNumId w:val="29"/>
  </w:num>
  <w:num w:numId="30">
    <w:abstractNumId w:val="18"/>
  </w:num>
  <w:num w:numId="31">
    <w:abstractNumId w:val="30"/>
  </w:num>
  <w:num w:numId="32">
    <w:abstractNumId w:val="7"/>
  </w:num>
  <w:num w:numId="33">
    <w:abstractNumId w:val="20"/>
  </w:num>
  <w:num w:numId="34">
    <w:abstractNumId w:val="24"/>
  </w:num>
  <w:num w:numId="35">
    <w:abstractNumId w:val="37"/>
  </w:num>
  <w:num w:numId="36">
    <w:abstractNumId w:val="25"/>
  </w:num>
  <w:num w:numId="37">
    <w:abstractNumId w:val="0"/>
  </w:num>
  <w:num w:numId="38">
    <w:abstractNumId w:val="14"/>
  </w:num>
  <w:num w:numId="39">
    <w:abstractNumId w:val="21"/>
  </w:num>
  <w:num w:numId="40">
    <w:abstractNumId w:val="3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0B37FC"/>
    <w:rsid w:val="00000EBF"/>
    <w:rsid w:val="00005247"/>
    <w:rsid w:val="000102A9"/>
    <w:rsid w:val="0001262C"/>
    <w:rsid w:val="00012BC2"/>
    <w:rsid w:val="00025F89"/>
    <w:rsid w:val="0003340A"/>
    <w:rsid w:val="0003719C"/>
    <w:rsid w:val="0004104B"/>
    <w:rsid w:val="000441E5"/>
    <w:rsid w:val="000460BF"/>
    <w:rsid w:val="00046172"/>
    <w:rsid w:val="00047F00"/>
    <w:rsid w:val="00056B50"/>
    <w:rsid w:val="00060791"/>
    <w:rsid w:val="0006798C"/>
    <w:rsid w:val="0007174D"/>
    <w:rsid w:val="00071A70"/>
    <w:rsid w:val="00072835"/>
    <w:rsid w:val="00074D83"/>
    <w:rsid w:val="0007592C"/>
    <w:rsid w:val="00076115"/>
    <w:rsid w:val="000768E8"/>
    <w:rsid w:val="00076D1F"/>
    <w:rsid w:val="0008124B"/>
    <w:rsid w:val="000816B5"/>
    <w:rsid w:val="00083936"/>
    <w:rsid w:val="00085456"/>
    <w:rsid w:val="00085840"/>
    <w:rsid w:val="0008645C"/>
    <w:rsid w:val="00086EFC"/>
    <w:rsid w:val="00094143"/>
    <w:rsid w:val="000944B1"/>
    <w:rsid w:val="00095C7B"/>
    <w:rsid w:val="00096A50"/>
    <w:rsid w:val="00096BDB"/>
    <w:rsid w:val="000A0F93"/>
    <w:rsid w:val="000A0FA2"/>
    <w:rsid w:val="000A642D"/>
    <w:rsid w:val="000B2192"/>
    <w:rsid w:val="000B32F7"/>
    <w:rsid w:val="000B37FC"/>
    <w:rsid w:val="000B4549"/>
    <w:rsid w:val="000B5036"/>
    <w:rsid w:val="000C065F"/>
    <w:rsid w:val="000C1F59"/>
    <w:rsid w:val="000C498D"/>
    <w:rsid w:val="000C5518"/>
    <w:rsid w:val="000C6BFB"/>
    <w:rsid w:val="000C7A10"/>
    <w:rsid w:val="000D362F"/>
    <w:rsid w:val="000D3AEF"/>
    <w:rsid w:val="000D69DD"/>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419"/>
    <w:rsid w:val="00106E28"/>
    <w:rsid w:val="0011026B"/>
    <w:rsid w:val="001126C2"/>
    <w:rsid w:val="00115378"/>
    <w:rsid w:val="00115927"/>
    <w:rsid w:val="00116DC8"/>
    <w:rsid w:val="001174A9"/>
    <w:rsid w:val="00120D7B"/>
    <w:rsid w:val="001271B2"/>
    <w:rsid w:val="00130DF2"/>
    <w:rsid w:val="001349B0"/>
    <w:rsid w:val="00136858"/>
    <w:rsid w:val="001377A2"/>
    <w:rsid w:val="001404F7"/>
    <w:rsid w:val="00142E9E"/>
    <w:rsid w:val="0014596C"/>
    <w:rsid w:val="00145D48"/>
    <w:rsid w:val="00150A17"/>
    <w:rsid w:val="001515D7"/>
    <w:rsid w:val="0015185C"/>
    <w:rsid w:val="00151B49"/>
    <w:rsid w:val="00152DCE"/>
    <w:rsid w:val="00153184"/>
    <w:rsid w:val="00153AFF"/>
    <w:rsid w:val="00157D12"/>
    <w:rsid w:val="00160980"/>
    <w:rsid w:val="00161CF3"/>
    <w:rsid w:val="001625F6"/>
    <w:rsid w:val="00164762"/>
    <w:rsid w:val="00167176"/>
    <w:rsid w:val="0017018B"/>
    <w:rsid w:val="00171033"/>
    <w:rsid w:val="00173CAF"/>
    <w:rsid w:val="00175F7F"/>
    <w:rsid w:val="001763FC"/>
    <w:rsid w:val="00176B53"/>
    <w:rsid w:val="001773EA"/>
    <w:rsid w:val="001810A9"/>
    <w:rsid w:val="001837A0"/>
    <w:rsid w:val="00190E59"/>
    <w:rsid w:val="001917F8"/>
    <w:rsid w:val="001921E9"/>
    <w:rsid w:val="00196FDA"/>
    <w:rsid w:val="001A0514"/>
    <w:rsid w:val="001A1C74"/>
    <w:rsid w:val="001A27F3"/>
    <w:rsid w:val="001A2ED7"/>
    <w:rsid w:val="001A763B"/>
    <w:rsid w:val="001B0633"/>
    <w:rsid w:val="001B1DA5"/>
    <w:rsid w:val="001B1E7B"/>
    <w:rsid w:val="001B42C9"/>
    <w:rsid w:val="001B465A"/>
    <w:rsid w:val="001B579A"/>
    <w:rsid w:val="001B6A0D"/>
    <w:rsid w:val="001B72A4"/>
    <w:rsid w:val="001C088A"/>
    <w:rsid w:val="001C3B77"/>
    <w:rsid w:val="001C7DF3"/>
    <w:rsid w:val="001D0D93"/>
    <w:rsid w:val="001D1510"/>
    <w:rsid w:val="001D719C"/>
    <w:rsid w:val="001E0400"/>
    <w:rsid w:val="001E1DD7"/>
    <w:rsid w:val="001E327C"/>
    <w:rsid w:val="001E6DCC"/>
    <w:rsid w:val="001F058B"/>
    <w:rsid w:val="001F3571"/>
    <w:rsid w:val="001F432E"/>
    <w:rsid w:val="001F4D37"/>
    <w:rsid w:val="001F6AE4"/>
    <w:rsid w:val="001F6C82"/>
    <w:rsid w:val="001F7174"/>
    <w:rsid w:val="00201183"/>
    <w:rsid w:val="002033A3"/>
    <w:rsid w:val="00204921"/>
    <w:rsid w:val="00206C51"/>
    <w:rsid w:val="002075CA"/>
    <w:rsid w:val="0021203C"/>
    <w:rsid w:val="002179CE"/>
    <w:rsid w:val="002221C8"/>
    <w:rsid w:val="002228F9"/>
    <w:rsid w:val="0022336D"/>
    <w:rsid w:val="00224580"/>
    <w:rsid w:val="00224BAF"/>
    <w:rsid w:val="002262D0"/>
    <w:rsid w:val="0022633C"/>
    <w:rsid w:val="00240193"/>
    <w:rsid w:val="002412FA"/>
    <w:rsid w:val="002414BE"/>
    <w:rsid w:val="00254DA5"/>
    <w:rsid w:val="00256172"/>
    <w:rsid w:val="00256E67"/>
    <w:rsid w:val="00257FD1"/>
    <w:rsid w:val="002621D5"/>
    <w:rsid w:val="0026262E"/>
    <w:rsid w:val="00262CAF"/>
    <w:rsid w:val="00264178"/>
    <w:rsid w:val="00265191"/>
    <w:rsid w:val="00266D6D"/>
    <w:rsid w:val="00267597"/>
    <w:rsid w:val="00267953"/>
    <w:rsid w:val="0027183F"/>
    <w:rsid w:val="00275689"/>
    <w:rsid w:val="00275AD7"/>
    <w:rsid w:val="002778E0"/>
    <w:rsid w:val="0028050A"/>
    <w:rsid w:val="00280845"/>
    <w:rsid w:val="00281A66"/>
    <w:rsid w:val="00284B63"/>
    <w:rsid w:val="00286A76"/>
    <w:rsid w:val="002874FC"/>
    <w:rsid w:val="00287BE5"/>
    <w:rsid w:val="00291A0D"/>
    <w:rsid w:val="00294563"/>
    <w:rsid w:val="00297FB6"/>
    <w:rsid w:val="002A5129"/>
    <w:rsid w:val="002A58C8"/>
    <w:rsid w:val="002A6F48"/>
    <w:rsid w:val="002A712E"/>
    <w:rsid w:val="002B0E9A"/>
    <w:rsid w:val="002C016B"/>
    <w:rsid w:val="002C0A6F"/>
    <w:rsid w:val="002C356B"/>
    <w:rsid w:val="002C3FE7"/>
    <w:rsid w:val="002C5DDA"/>
    <w:rsid w:val="002C6CAE"/>
    <w:rsid w:val="002D3AE2"/>
    <w:rsid w:val="002D4661"/>
    <w:rsid w:val="002D4D2B"/>
    <w:rsid w:val="002D535A"/>
    <w:rsid w:val="002D5BF6"/>
    <w:rsid w:val="002D72AC"/>
    <w:rsid w:val="002E0AB7"/>
    <w:rsid w:val="002E11C7"/>
    <w:rsid w:val="002E50B3"/>
    <w:rsid w:val="002E6F4B"/>
    <w:rsid w:val="002F05E5"/>
    <w:rsid w:val="002F1D72"/>
    <w:rsid w:val="002F3553"/>
    <w:rsid w:val="002F4BA4"/>
    <w:rsid w:val="002F58C5"/>
    <w:rsid w:val="002F763A"/>
    <w:rsid w:val="002F7DA4"/>
    <w:rsid w:val="00300125"/>
    <w:rsid w:val="00301668"/>
    <w:rsid w:val="00302F15"/>
    <w:rsid w:val="003043DC"/>
    <w:rsid w:val="00311DB3"/>
    <w:rsid w:val="00313383"/>
    <w:rsid w:val="00321482"/>
    <w:rsid w:val="00323406"/>
    <w:rsid w:val="0032619C"/>
    <w:rsid w:val="003304E0"/>
    <w:rsid w:val="00336D1A"/>
    <w:rsid w:val="00343EBD"/>
    <w:rsid w:val="00347968"/>
    <w:rsid w:val="003479BD"/>
    <w:rsid w:val="00350C2B"/>
    <w:rsid w:val="003511F0"/>
    <w:rsid w:val="00361E9E"/>
    <w:rsid w:val="0036341F"/>
    <w:rsid w:val="00363688"/>
    <w:rsid w:val="00363F61"/>
    <w:rsid w:val="0036516E"/>
    <w:rsid w:val="00365894"/>
    <w:rsid w:val="00365E89"/>
    <w:rsid w:val="003710B8"/>
    <w:rsid w:val="0037199B"/>
    <w:rsid w:val="00371C01"/>
    <w:rsid w:val="00372FA5"/>
    <w:rsid w:val="00375A15"/>
    <w:rsid w:val="00377FE5"/>
    <w:rsid w:val="00381704"/>
    <w:rsid w:val="00384842"/>
    <w:rsid w:val="00384B4E"/>
    <w:rsid w:val="00384D3B"/>
    <w:rsid w:val="00386FBF"/>
    <w:rsid w:val="003928C7"/>
    <w:rsid w:val="00394029"/>
    <w:rsid w:val="00394A4A"/>
    <w:rsid w:val="003A448B"/>
    <w:rsid w:val="003A6C23"/>
    <w:rsid w:val="003B3762"/>
    <w:rsid w:val="003B5168"/>
    <w:rsid w:val="003B68BD"/>
    <w:rsid w:val="003C31EF"/>
    <w:rsid w:val="003C4B43"/>
    <w:rsid w:val="003C764F"/>
    <w:rsid w:val="003D3DF5"/>
    <w:rsid w:val="003D6CE1"/>
    <w:rsid w:val="003E0BC5"/>
    <w:rsid w:val="003E1DEC"/>
    <w:rsid w:val="003E313A"/>
    <w:rsid w:val="003E4D98"/>
    <w:rsid w:val="003E5CC3"/>
    <w:rsid w:val="003E64AE"/>
    <w:rsid w:val="003E67F6"/>
    <w:rsid w:val="003F49FB"/>
    <w:rsid w:val="003F7618"/>
    <w:rsid w:val="003F78B8"/>
    <w:rsid w:val="00400BA0"/>
    <w:rsid w:val="00403024"/>
    <w:rsid w:val="00404C92"/>
    <w:rsid w:val="004051B8"/>
    <w:rsid w:val="004053CF"/>
    <w:rsid w:val="00407BAB"/>
    <w:rsid w:val="00407D47"/>
    <w:rsid w:val="0041143B"/>
    <w:rsid w:val="00413299"/>
    <w:rsid w:val="004144AE"/>
    <w:rsid w:val="00414A84"/>
    <w:rsid w:val="00423D97"/>
    <w:rsid w:val="0042438C"/>
    <w:rsid w:val="00425046"/>
    <w:rsid w:val="004271D8"/>
    <w:rsid w:val="00427968"/>
    <w:rsid w:val="0043390C"/>
    <w:rsid w:val="0043533A"/>
    <w:rsid w:val="00435916"/>
    <w:rsid w:val="004422F2"/>
    <w:rsid w:val="00443FEC"/>
    <w:rsid w:val="0044476E"/>
    <w:rsid w:val="0044547A"/>
    <w:rsid w:val="00446F3F"/>
    <w:rsid w:val="00450671"/>
    <w:rsid w:val="00453D63"/>
    <w:rsid w:val="004552D2"/>
    <w:rsid w:val="004553B9"/>
    <w:rsid w:val="004700D5"/>
    <w:rsid w:val="0047011B"/>
    <w:rsid w:val="0047106D"/>
    <w:rsid w:val="00472E32"/>
    <w:rsid w:val="00473CCB"/>
    <w:rsid w:val="00474D33"/>
    <w:rsid w:val="00474EED"/>
    <w:rsid w:val="00476ADB"/>
    <w:rsid w:val="00480511"/>
    <w:rsid w:val="00483E78"/>
    <w:rsid w:val="0048630A"/>
    <w:rsid w:val="00490097"/>
    <w:rsid w:val="00491574"/>
    <w:rsid w:val="00494F6A"/>
    <w:rsid w:val="004A01B7"/>
    <w:rsid w:val="004A0FD1"/>
    <w:rsid w:val="004A2104"/>
    <w:rsid w:val="004A30BE"/>
    <w:rsid w:val="004A3116"/>
    <w:rsid w:val="004B1A98"/>
    <w:rsid w:val="004B1AFC"/>
    <w:rsid w:val="004B280D"/>
    <w:rsid w:val="004B3CB5"/>
    <w:rsid w:val="004B5790"/>
    <w:rsid w:val="004C5A4A"/>
    <w:rsid w:val="004C69FF"/>
    <w:rsid w:val="004D1F8F"/>
    <w:rsid w:val="004D50E7"/>
    <w:rsid w:val="004D5AEA"/>
    <w:rsid w:val="004D6D9E"/>
    <w:rsid w:val="004E26B5"/>
    <w:rsid w:val="004E7070"/>
    <w:rsid w:val="004F0388"/>
    <w:rsid w:val="00500D75"/>
    <w:rsid w:val="00502177"/>
    <w:rsid w:val="00502EF9"/>
    <w:rsid w:val="005040F2"/>
    <w:rsid w:val="00506649"/>
    <w:rsid w:val="00506765"/>
    <w:rsid w:val="00510E08"/>
    <w:rsid w:val="00511752"/>
    <w:rsid w:val="00513C8A"/>
    <w:rsid w:val="00515A96"/>
    <w:rsid w:val="00517503"/>
    <w:rsid w:val="0052072E"/>
    <w:rsid w:val="00524C3B"/>
    <w:rsid w:val="00525378"/>
    <w:rsid w:val="00526EAB"/>
    <w:rsid w:val="00527BEE"/>
    <w:rsid w:val="005327EB"/>
    <w:rsid w:val="00535300"/>
    <w:rsid w:val="00536F7A"/>
    <w:rsid w:val="00542EE0"/>
    <w:rsid w:val="005430F7"/>
    <w:rsid w:val="0054577F"/>
    <w:rsid w:val="005470D4"/>
    <w:rsid w:val="00547CB5"/>
    <w:rsid w:val="00565531"/>
    <w:rsid w:val="00565E52"/>
    <w:rsid w:val="00573064"/>
    <w:rsid w:val="00574452"/>
    <w:rsid w:val="005847CC"/>
    <w:rsid w:val="00590F8E"/>
    <w:rsid w:val="00591380"/>
    <w:rsid w:val="00592598"/>
    <w:rsid w:val="00593D2C"/>
    <w:rsid w:val="00594C0D"/>
    <w:rsid w:val="005952EC"/>
    <w:rsid w:val="00596FCD"/>
    <w:rsid w:val="005970C3"/>
    <w:rsid w:val="005A0B30"/>
    <w:rsid w:val="005A1F0A"/>
    <w:rsid w:val="005A1F46"/>
    <w:rsid w:val="005B0D1C"/>
    <w:rsid w:val="005B4FB5"/>
    <w:rsid w:val="005B6ADA"/>
    <w:rsid w:val="005C168A"/>
    <w:rsid w:val="005C2545"/>
    <w:rsid w:val="005C2F78"/>
    <w:rsid w:val="005C5E3F"/>
    <w:rsid w:val="005D6AE5"/>
    <w:rsid w:val="005E0124"/>
    <w:rsid w:val="005E2168"/>
    <w:rsid w:val="005E4038"/>
    <w:rsid w:val="005E4F44"/>
    <w:rsid w:val="005E77A1"/>
    <w:rsid w:val="005E7D13"/>
    <w:rsid w:val="005F1A4A"/>
    <w:rsid w:val="005F53DD"/>
    <w:rsid w:val="005F5826"/>
    <w:rsid w:val="005F5D9B"/>
    <w:rsid w:val="005F6817"/>
    <w:rsid w:val="00600418"/>
    <w:rsid w:val="0060068C"/>
    <w:rsid w:val="006006FA"/>
    <w:rsid w:val="00602CDF"/>
    <w:rsid w:val="00607D8C"/>
    <w:rsid w:val="00612526"/>
    <w:rsid w:val="00614766"/>
    <w:rsid w:val="00616AAD"/>
    <w:rsid w:val="00620D10"/>
    <w:rsid w:val="00622AAC"/>
    <w:rsid w:val="0062678D"/>
    <w:rsid w:val="006277FA"/>
    <w:rsid w:val="00627B10"/>
    <w:rsid w:val="00630CB6"/>
    <w:rsid w:val="00631986"/>
    <w:rsid w:val="0063599F"/>
    <w:rsid w:val="0063604D"/>
    <w:rsid w:val="0063699A"/>
    <w:rsid w:val="006373C6"/>
    <w:rsid w:val="006403F5"/>
    <w:rsid w:val="006422F1"/>
    <w:rsid w:val="0064617F"/>
    <w:rsid w:val="006501FE"/>
    <w:rsid w:val="00653C00"/>
    <w:rsid w:val="00654B56"/>
    <w:rsid w:val="00656D2E"/>
    <w:rsid w:val="006604DF"/>
    <w:rsid w:val="0066109E"/>
    <w:rsid w:val="00661A31"/>
    <w:rsid w:val="006624C7"/>
    <w:rsid w:val="00667362"/>
    <w:rsid w:val="0067191F"/>
    <w:rsid w:val="00671CAE"/>
    <w:rsid w:val="00673859"/>
    <w:rsid w:val="0067487F"/>
    <w:rsid w:val="00674A14"/>
    <w:rsid w:val="0067610F"/>
    <w:rsid w:val="00681C99"/>
    <w:rsid w:val="0068232E"/>
    <w:rsid w:val="006840F4"/>
    <w:rsid w:val="006841FA"/>
    <w:rsid w:val="00684220"/>
    <w:rsid w:val="00686FA1"/>
    <w:rsid w:val="00687790"/>
    <w:rsid w:val="0069070E"/>
    <w:rsid w:val="006925A1"/>
    <w:rsid w:val="00692810"/>
    <w:rsid w:val="006928D9"/>
    <w:rsid w:val="006969F2"/>
    <w:rsid w:val="00697334"/>
    <w:rsid w:val="006A1981"/>
    <w:rsid w:val="006A53A7"/>
    <w:rsid w:val="006A6E5E"/>
    <w:rsid w:val="006B0322"/>
    <w:rsid w:val="006B29B6"/>
    <w:rsid w:val="006B2BBE"/>
    <w:rsid w:val="006B3048"/>
    <w:rsid w:val="006B3DCC"/>
    <w:rsid w:val="006B7625"/>
    <w:rsid w:val="006C10AB"/>
    <w:rsid w:val="006C5008"/>
    <w:rsid w:val="006D2B0C"/>
    <w:rsid w:val="006D7044"/>
    <w:rsid w:val="006D70BD"/>
    <w:rsid w:val="006D732E"/>
    <w:rsid w:val="006E5495"/>
    <w:rsid w:val="006E6F4E"/>
    <w:rsid w:val="006F167A"/>
    <w:rsid w:val="006F1B90"/>
    <w:rsid w:val="006F3325"/>
    <w:rsid w:val="006F6D54"/>
    <w:rsid w:val="006F75C5"/>
    <w:rsid w:val="006F7942"/>
    <w:rsid w:val="007100D0"/>
    <w:rsid w:val="007114F0"/>
    <w:rsid w:val="00712F43"/>
    <w:rsid w:val="007163FF"/>
    <w:rsid w:val="00716D8F"/>
    <w:rsid w:val="00717AD8"/>
    <w:rsid w:val="0072081B"/>
    <w:rsid w:val="00731B54"/>
    <w:rsid w:val="007333E5"/>
    <w:rsid w:val="0074148B"/>
    <w:rsid w:val="00744F93"/>
    <w:rsid w:val="00745CF6"/>
    <w:rsid w:val="00750343"/>
    <w:rsid w:val="007510BF"/>
    <w:rsid w:val="0075475D"/>
    <w:rsid w:val="00754FC1"/>
    <w:rsid w:val="007555B0"/>
    <w:rsid w:val="00756807"/>
    <w:rsid w:val="00756BA7"/>
    <w:rsid w:val="007627A7"/>
    <w:rsid w:val="007649B4"/>
    <w:rsid w:val="00771CDC"/>
    <w:rsid w:val="007736EC"/>
    <w:rsid w:val="00773E13"/>
    <w:rsid w:val="00780591"/>
    <w:rsid w:val="0079018A"/>
    <w:rsid w:val="00791621"/>
    <w:rsid w:val="0079403A"/>
    <w:rsid w:val="0079595B"/>
    <w:rsid w:val="007964D2"/>
    <w:rsid w:val="00796BF9"/>
    <w:rsid w:val="007A57CD"/>
    <w:rsid w:val="007A5E25"/>
    <w:rsid w:val="007B1181"/>
    <w:rsid w:val="007B4F16"/>
    <w:rsid w:val="007B7E63"/>
    <w:rsid w:val="007C04AA"/>
    <w:rsid w:val="007C0A4E"/>
    <w:rsid w:val="007C6546"/>
    <w:rsid w:val="007D1585"/>
    <w:rsid w:val="007D3F10"/>
    <w:rsid w:val="007D5C83"/>
    <w:rsid w:val="007E2351"/>
    <w:rsid w:val="007E7046"/>
    <w:rsid w:val="007F0BE7"/>
    <w:rsid w:val="007F29F7"/>
    <w:rsid w:val="00800A88"/>
    <w:rsid w:val="00801C95"/>
    <w:rsid w:val="00802985"/>
    <w:rsid w:val="008051D6"/>
    <w:rsid w:val="00805ADF"/>
    <w:rsid w:val="00805DEF"/>
    <w:rsid w:val="008073F4"/>
    <w:rsid w:val="0081391F"/>
    <w:rsid w:val="00815022"/>
    <w:rsid w:val="00816C96"/>
    <w:rsid w:val="008231FE"/>
    <w:rsid w:val="00825B82"/>
    <w:rsid w:val="008314A3"/>
    <w:rsid w:val="0084005B"/>
    <w:rsid w:val="00840648"/>
    <w:rsid w:val="008414C9"/>
    <w:rsid w:val="00842941"/>
    <w:rsid w:val="0084458E"/>
    <w:rsid w:val="008516F9"/>
    <w:rsid w:val="008519E7"/>
    <w:rsid w:val="0085423A"/>
    <w:rsid w:val="00856150"/>
    <w:rsid w:val="00856FE9"/>
    <w:rsid w:val="0086636E"/>
    <w:rsid w:val="0087132E"/>
    <w:rsid w:val="00871A4A"/>
    <w:rsid w:val="00874476"/>
    <w:rsid w:val="00875DF8"/>
    <w:rsid w:val="00876994"/>
    <w:rsid w:val="008773F7"/>
    <w:rsid w:val="00883E17"/>
    <w:rsid w:val="00884FB3"/>
    <w:rsid w:val="00891721"/>
    <w:rsid w:val="00895219"/>
    <w:rsid w:val="008970C1"/>
    <w:rsid w:val="008A70EE"/>
    <w:rsid w:val="008A72C1"/>
    <w:rsid w:val="008A7E12"/>
    <w:rsid w:val="008B1A1E"/>
    <w:rsid w:val="008C3818"/>
    <w:rsid w:val="008C7EB9"/>
    <w:rsid w:val="008D0A71"/>
    <w:rsid w:val="008D2F6F"/>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125C2"/>
    <w:rsid w:val="00916966"/>
    <w:rsid w:val="00922F68"/>
    <w:rsid w:val="009244F2"/>
    <w:rsid w:val="009254D8"/>
    <w:rsid w:val="00926368"/>
    <w:rsid w:val="009321B9"/>
    <w:rsid w:val="00940A2B"/>
    <w:rsid w:val="00942D57"/>
    <w:rsid w:val="0094500C"/>
    <w:rsid w:val="009464FC"/>
    <w:rsid w:val="0094667F"/>
    <w:rsid w:val="00947B46"/>
    <w:rsid w:val="00953033"/>
    <w:rsid w:val="00953041"/>
    <w:rsid w:val="009536AF"/>
    <w:rsid w:val="0095536A"/>
    <w:rsid w:val="0095595E"/>
    <w:rsid w:val="0097029A"/>
    <w:rsid w:val="00970980"/>
    <w:rsid w:val="00974BAA"/>
    <w:rsid w:val="00974D86"/>
    <w:rsid w:val="009763B9"/>
    <w:rsid w:val="00976CF3"/>
    <w:rsid w:val="00981CC5"/>
    <w:rsid w:val="00983548"/>
    <w:rsid w:val="00984772"/>
    <w:rsid w:val="0099017D"/>
    <w:rsid w:val="00990E7B"/>
    <w:rsid w:val="00992150"/>
    <w:rsid w:val="00993D6D"/>
    <w:rsid w:val="00995BB6"/>
    <w:rsid w:val="009A1CDC"/>
    <w:rsid w:val="009A3997"/>
    <w:rsid w:val="009A61AD"/>
    <w:rsid w:val="009B2B49"/>
    <w:rsid w:val="009B726E"/>
    <w:rsid w:val="009C05B2"/>
    <w:rsid w:val="009C4CBF"/>
    <w:rsid w:val="009C5FE1"/>
    <w:rsid w:val="009D6E63"/>
    <w:rsid w:val="009D702C"/>
    <w:rsid w:val="009E01CD"/>
    <w:rsid w:val="009E4806"/>
    <w:rsid w:val="009E4F82"/>
    <w:rsid w:val="009E6801"/>
    <w:rsid w:val="009E719F"/>
    <w:rsid w:val="009F46BD"/>
    <w:rsid w:val="009F5428"/>
    <w:rsid w:val="009F5F46"/>
    <w:rsid w:val="00A05635"/>
    <w:rsid w:val="00A05B90"/>
    <w:rsid w:val="00A06462"/>
    <w:rsid w:val="00A073DB"/>
    <w:rsid w:val="00A1284D"/>
    <w:rsid w:val="00A20BC7"/>
    <w:rsid w:val="00A22025"/>
    <w:rsid w:val="00A24F0B"/>
    <w:rsid w:val="00A33703"/>
    <w:rsid w:val="00A33DC7"/>
    <w:rsid w:val="00A36972"/>
    <w:rsid w:val="00A37347"/>
    <w:rsid w:val="00A3798E"/>
    <w:rsid w:val="00A37F24"/>
    <w:rsid w:val="00A4625C"/>
    <w:rsid w:val="00A475A9"/>
    <w:rsid w:val="00A50DFA"/>
    <w:rsid w:val="00A56F0D"/>
    <w:rsid w:val="00A62371"/>
    <w:rsid w:val="00A649F6"/>
    <w:rsid w:val="00A67871"/>
    <w:rsid w:val="00A75609"/>
    <w:rsid w:val="00A75F60"/>
    <w:rsid w:val="00A76B6F"/>
    <w:rsid w:val="00A81841"/>
    <w:rsid w:val="00A87FFA"/>
    <w:rsid w:val="00A93A9A"/>
    <w:rsid w:val="00A95FFA"/>
    <w:rsid w:val="00A9742F"/>
    <w:rsid w:val="00AA102C"/>
    <w:rsid w:val="00AA31BA"/>
    <w:rsid w:val="00AA4DC2"/>
    <w:rsid w:val="00AB38CF"/>
    <w:rsid w:val="00AB6081"/>
    <w:rsid w:val="00AC048A"/>
    <w:rsid w:val="00AC1E42"/>
    <w:rsid w:val="00AC5746"/>
    <w:rsid w:val="00AC647F"/>
    <w:rsid w:val="00AC6595"/>
    <w:rsid w:val="00AD0CEE"/>
    <w:rsid w:val="00AD1C7F"/>
    <w:rsid w:val="00AD2113"/>
    <w:rsid w:val="00AD253C"/>
    <w:rsid w:val="00AD4729"/>
    <w:rsid w:val="00AD7EE1"/>
    <w:rsid w:val="00AE2DB7"/>
    <w:rsid w:val="00AE3FD4"/>
    <w:rsid w:val="00AE6B1C"/>
    <w:rsid w:val="00AF151A"/>
    <w:rsid w:val="00AF77D8"/>
    <w:rsid w:val="00B00931"/>
    <w:rsid w:val="00B03550"/>
    <w:rsid w:val="00B036B2"/>
    <w:rsid w:val="00B10AB2"/>
    <w:rsid w:val="00B12441"/>
    <w:rsid w:val="00B165CB"/>
    <w:rsid w:val="00B178D9"/>
    <w:rsid w:val="00B302A6"/>
    <w:rsid w:val="00B31480"/>
    <w:rsid w:val="00B31D33"/>
    <w:rsid w:val="00B34AFF"/>
    <w:rsid w:val="00B36114"/>
    <w:rsid w:val="00B44165"/>
    <w:rsid w:val="00B527B4"/>
    <w:rsid w:val="00B56C90"/>
    <w:rsid w:val="00B56F23"/>
    <w:rsid w:val="00B57339"/>
    <w:rsid w:val="00B60294"/>
    <w:rsid w:val="00B6174D"/>
    <w:rsid w:val="00B6196D"/>
    <w:rsid w:val="00B61CF7"/>
    <w:rsid w:val="00B624E9"/>
    <w:rsid w:val="00B62A84"/>
    <w:rsid w:val="00B719DB"/>
    <w:rsid w:val="00B724CB"/>
    <w:rsid w:val="00B72B32"/>
    <w:rsid w:val="00B72C05"/>
    <w:rsid w:val="00B7370A"/>
    <w:rsid w:val="00B818CF"/>
    <w:rsid w:val="00B81B5C"/>
    <w:rsid w:val="00B83749"/>
    <w:rsid w:val="00B90FCB"/>
    <w:rsid w:val="00B91083"/>
    <w:rsid w:val="00B92969"/>
    <w:rsid w:val="00B93D17"/>
    <w:rsid w:val="00B94989"/>
    <w:rsid w:val="00BA0765"/>
    <w:rsid w:val="00BA2E8C"/>
    <w:rsid w:val="00BA471D"/>
    <w:rsid w:val="00BA571B"/>
    <w:rsid w:val="00BA5AB2"/>
    <w:rsid w:val="00BB15D2"/>
    <w:rsid w:val="00BB5B23"/>
    <w:rsid w:val="00BC020E"/>
    <w:rsid w:val="00BC1FFE"/>
    <w:rsid w:val="00BC338B"/>
    <w:rsid w:val="00BC38B2"/>
    <w:rsid w:val="00BC611E"/>
    <w:rsid w:val="00BC7811"/>
    <w:rsid w:val="00BC7C09"/>
    <w:rsid w:val="00BD1798"/>
    <w:rsid w:val="00BD332D"/>
    <w:rsid w:val="00BD36FF"/>
    <w:rsid w:val="00BD3BFD"/>
    <w:rsid w:val="00BD4D1B"/>
    <w:rsid w:val="00BD545C"/>
    <w:rsid w:val="00BD63FB"/>
    <w:rsid w:val="00BD7E29"/>
    <w:rsid w:val="00BE49AE"/>
    <w:rsid w:val="00BE4F22"/>
    <w:rsid w:val="00BE5846"/>
    <w:rsid w:val="00BE69A7"/>
    <w:rsid w:val="00BF015A"/>
    <w:rsid w:val="00BF28BA"/>
    <w:rsid w:val="00BF48BF"/>
    <w:rsid w:val="00C04DEB"/>
    <w:rsid w:val="00C05944"/>
    <w:rsid w:val="00C06386"/>
    <w:rsid w:val="00C1083C"/>
    <w:rsid w:val="00C24014"/>
    <w:rsid w:val="00C26760"/>
    <w:rsid w:val="00C27922"/>
    <w:rsid w:val="00C301EC"/>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5CA"/>
    <w:rsid w:val="00C67A51"/>
    <w:rsid w:val="00C7046D"/>
    <w:rsid w:val="00C72331"/>
    <w:rsid w:val="00C74C37"/>
    <w:rsid w:val="00C75F39"/>
    <w:rsid w:val="00C80318"/>
    <w:rsid w:val="00C816F4"/>
    <w:rsid w:val="00C81C60"/>
    <w:rsid w:val="00C82984"/>
    <w:rsid w:val="00C8765E"/>
    <w:rsid w:val="00C908B1"/>
    <w:rsid w:val="00C940C4"/>
    <w:rsid w:val="00C94AC1"/>
    <w:rsid w:val="00C95D6D"/>
    <w:rsid w:val="00CA1B49"/>
    <w:rsid w:val="00CA275C"/>
    <w:rsid w:val="00CA2C77"/>
    <w:rsid w:val="00CA501D"/>
    <w:rsid w:val="00CA62B7"/>
    <w:rsid w:val="00CA7CA2"/>
    <w:rsid w:val="00CB131F"/>
    <w:rsid w:val="00CB3971"/>
    <w:rsid w:val="00CB473E"/>
    <w:rsid w:val="00CC366E"/>
    <w:rsid w:val="00CC4963"/>
    <w:rsid w:val="00CD0FCB"/>
    <w:rsid w:val="00CD2CE3"/>
    <w:rsid w:val="00CD5D38"/>
    <w:rsid w:val="00CD6B47"/>
    <w:rsid w:val="00CE36FD"/>
    <w:rsid w:val="00CE5510"/>
    <w:rsid w:val="00CE7E21"/>
    <w:rsid w:val="00CF0B19"/>
    <w:rsid w:val="00CF5282"/>
    <w:rsid w:val="00CF7D98"/>
    <w:rsid w:val="00D05175"/>
    <w:rsid w:val="00D063E3"/>
    <w:rsid w:val="00D12A00"/>
    <w:rsid w:val="00D14FC9"/>
    <w:rsid w:val="00D24F9E"/>
    <w:rsid w:val="00D25596"/>
    <w:rsid w:val="00D27260"/>
    <w:rsid w:val="00D32411"/>
    <w:rsid w:val="00D35323"/>
    <w:rsid w:val="00D371D6"/>
    <w:rsid w:val="00D42BD1"/>
    <w:rsid w:val="00D45B8E"/>
    <w:rsid w:val="00D5055C"/>
    <w:rsid w:val="00D51689"/>
    <w:rsid w:val="00D537E9"/>
    <w:rsid w:val="00D5396A"/>
    <w:rsid w:val="00D556BF"/>
    <w:rsid w:val="00D57314"/>
    <w:rsid w:val="00D5740F"/>
    <w:rsid w:val="00D578F0"/>
    <w:rsid w:val="00D63820"/>
    <w:rsid w:val="00D63ED6"/>
    <w:rsid w:val="00D67261"/>
    <w:rsid w:val="00D731DC"/>
    <w:rsid w:val="00D75411"/>
    <w:rsid w:val="00D758C1"/>
    <w:rsid w:val="00D837A7"/>
    <w:rsid w:val="00D90AEF"/>
    <w:rsid w:val="00D91876"/>
    <w:rsid w:val="00D925D0"/>
    <w:rsid w:val="00D939FF"/>
    <w:rsid w:val="00D948C1"/>
    <w:rsid w:val="00D94BE1"/>
    <w:rsid w:val="00D96EA9"/>
    <w:rsid w:val="00DA31CD"/>
    <w:rsid w:val="00DA61A7"/>
    <w:rsid w:val="00DA662A"/>
    <w:rsid w:val="00DB13B5"/>
    <w:rsid w:val="00DB1741"/>
    <w:rsid w:val="00DB36E3"/>
    <w:rsid w:val="00DB4832"/>
    <w:rsid w:val="00DB71A0"/>
    <w:rsid w:val="00DC322A"/>
    <w:rsid w:val="00DC6D2A"/>
    <w:rsid w:val="00DD072A"/>
    <w:rsid w:val="00DD1728"/>
    <w:rsid w:val="00DD31D3"/>
    <w:rsid w:val="00DD33A5"/>
    <w:rsid w:val="00DD3623"/>
    <w:rsid w:val="00DD41C9"/>
    <w:rsid w:val="00DE01F5"/>
    <w:rsid w:val="00DE0A57"/>
    <w:rsid w:val="00DE0FC8"/>
    <w:rsid w:val="00DE1964"/>
    <w:rsid w:val="00DE2E21"/>
    <w:rsid w:val="00DE2FDB"/>
    <w:rsid w:val="00DF0EA7"/>
    <w:rsid w:val="00DF2B06"/>
    <w:rsid w:val="00E02FB5"/>
    <w:rsid w:val="00E04D5A"/>
    <w:rsid w:val="00E115C0"/>
    <w:rsid w:val="00E11FD4"/>
    <w:rsid w:val="00E16B31"/>
    <w:rsid w:val="00E16DF1"/>
    <w:rsid w:val="00E24CE6"/>
    <w:rsid w:val="00E24F09"/>
    <w:rsid w:val="00E24F70"/>
    <w:rsid w:val="00E327B0"/>
    <w:rsid w:val="00E40E37"/>
    <w:rsid w:val="00E5051D"/>
    <w:rsid w:val="00E530A0"/>
    <w:rsid w:val="00E55599"/>
    <w:rsid w:val="00E564DE"/>
    <w:rsid w:val="00E60B40"/>
    <w:rsid w:val="00E61180"/>
    <w:rsid w:val="00E656A2"/>
    <w:rsid w:val="00E70013"/>
    <w:rsid w:val="00E70F2C"/>
    <w:rsid w:val="00E73169"/>
    <w:rsid w:val="00E74FF4"/>
    <w:rsid w:val="00E7572F"/>
    <w:rsid w:val="00E80552"/>
    <w:rsid w:val="00E81741"/>
    <w:rsid w:val="00E82A78"/>
    <w:rsid w:val="00E8453F"/>
    <w:rsid w:val="00E90836"/>
    <w:rsid w:val="00E90B31"/>
    <w:rsid w:val="00E927B6"/>
    <w:rsid w:val="00E92F2D"/>
    <w:rsid w:val="00E93D2A"/>
    <w:rsid w:val="00E94941"/>
    <w:rsid w:val="00E95698"/>
    <w:rsid w:val="00E97E7F"/>
    <w:rsid w:val="00EA521B"/>
    <w:rsid w:val="00EB172F"/>
    <w:rsid w:val="00EB4C3E"/>
    <w:rsid w:val="00EB5236"/>
    <w:rsid w:val="00EB61B1"/>
    <w:rsid w:val="00EB63A4"/>
    <w:rsid w:val="00EB6C88"/>
    <w:rsid w:val="00EC4243"/>
    <w:rsid w:val="00ED0562"/>
    <w:rsid w:val="00ED100F"/>
    <w:rsid w:val="00ED3C92"/>
    <w:rsid w:val="00ED53BD"/>
    <w:rsid w:val="00EE1CFF"/>
    <w:rsid w:val="00EE572C"/>
    <w:rsid w:val="00EF05CD"/>
    <w:rsid w:val="00EF722E"/>
    <w:rsid w:val="00F01920"/>
    <w:rsid w:val="00F02872"/>
    <w:rsid w:val="00F02DAF"/>
    <w:rsid w:val="00F03954"/>
    <w:rsid w:val="00F04933"/>
    <w:rsid w:val="00F05CD4"/>
    <w:rsid w:val="00F06256"/>
    <w:rsid w:val="00F078ED"/>
    <w:rsid w:val="00F1523E"/>
    <w:rsid w:val="00F1640C"/>
    <w:rsid w:val="00F17AAF"/>
    <w:rsid w:val="00F200B3"/>
    <w:rsid w:val="00F22141"/>
    <w:rsid w:val="00F22202"/>
    <w:rsid w:val="00F22AE3"/>
    <w:rsid w:val="00F23B0D"/>
    <w:rsid w:val="00F23CCE"/>
    <w:rsid w:val="00F241A4"/>
    <w:rsid w:val="00F2577A"/>
    <w:rsid w:val="00F2632E"/>
    <w:rsid w:val="00F3451F"/>
    <w:rsid w:val="00F35954"/>
    <w:rsid w:val="00F35F14"/>
    <w:rsid w:val="00F429F2"/>
    <w:rsid w:val="00F46CF7"/>
    <w:rsid w:val="00F54B73"/>
    <w:rsid w:val="00F551CC"/>
    <w:rsid w:val="00F6258E"/>
    <w:rsid w:val="00F62A82"/>
    <w:rsid w:val="00F65652"/>
    <w:rsid w:val="00F66D40"/>
    <w:rsid w:val="00F66E70"/>
    <w:rsid w:val="00F7065B"/>
    <w:rsid w:val="00F723CB"/>
    <w:rsid w:val="00F74CB4"/>
    <w:rsid w:val="00F80D45"/>
    <w:rsid w:val="00F81072"/>
    <w:rsid w:val="00F84D5A"/>
    <w:rsid w:val="00F857F5"/>
    <w:rsid w:val="00F873BB"/>
    <w:rsid w:val="00F92DFE"/>
    <w:rsid w:val="00F930BC"/>
    <w:rsid w:val="00F93F16"/>
    <w:rsid w:val="00FA018D"/>
    <w:rsid w:val="00FA10D0"/>
    <w:rsid w:val="00FA77C0"/>
    <w:rsid w:val="00FB6811"/>
    <w:rsid w:val="00FB7408"/>
    <w:rsid w:val="00FB7E20"/>
    <w:rsid w:val="00FB7FED"/>
    <w:rsid w:val="00FC3250"/>
    <w:rsid w:val="00FC34DD"/>
    <w:rsid w:val="00FC3833"/>
    <w:rsid w:val="00FC484A"/>
    <w:rsid w:val="00FD1B04"/>
    <w:rsid w:val="00FD1E11"/>
    <w:rsid w:val="00FD68AF"/>
    <w:rsid w:val="00FD7EA2"/>
    <w:rsid w:val="00FE088C"/>
    <w:rsid w:val="00FE3FC0"/>
    <w:rsid w:val="00FE551F"/>
    <w:rsid w:val="00FF0731"/>
    <w:rsid w:val="00FF54AC"/>
    <w:rsid w:val="00FF5AF5"/>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autoRedefine/>
    <w:uiPriority w:val="9"/>
    <w:unhideWhenUsed/>
    <w:qFormat/>
    <w:rsid w:val="005327EB"/>
    <w:pPr>
      <w:keepNext/>
      <w:keepLines/>
      <w:spacing w:before="36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5327EB"/>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5327EB"/>
    <w:pPr>
      <w:spacing w:after="36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925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20820219">
      <w:bodyDiv w:val="1"/>
      <w:marLeft w:val="0"/>
      <w:marRight w:val="0"/>
      <w:marTop w:val="0"/>
      <w:marBottom w:val="0"/>
      <w:divBdr>
        <w:top w:val="none" w:sz="0" w:space="0" w:color="auto"/>
        <w:left w:val="none" w:sz="0" w:space="0" w:color="auto"/>
        <w:bottom w:val="none" w:sz="0" w:space="0" w:color="auto"/>
        <w:right w:val="none" w:sz="0" w:space="0" w:color="auto"/>
      </w:divBdr>
      <w:divsChild>
        <w:div w:id="879898616">
          <w:marLeft w:val="0"/>
          <w:marRight w:val="0"/>
          <w:marTop w:val="90"/>
          <w:marBottom w:val="0"/>
          <w:divBdr>
            <w:top w:val="none" w:sz="0" w:space="0" w:color="auto"/>
            <w:left w:val="none" w:sz="0" w:space="0" w:color="auto"/>
            <w:bottom w:val="none" w:sz="0" w:space="0" w:color="auto"/>
            <w:right w:val="none" w:sz="0" w:space="0" w:color="auto"/>
          </w:divBdr>
          <w:divsChild>
            <w:div w:id="196284729">
              <w:marLeft w:val="0"/>
              <w:marRight w:val="0"/>
              <w:marTop w:val="0"/>
              <w:marBottom w:val="405"/>
              <w:divBdr>
                <w:top w:val="none" w:sz="0" w:space="0" w:color="auto"/>
                <w:left w:val="none" w:sz="0" w:space="0" w:color="auto"/>
                <w:bottom w:val="none" w:sz="0" w:space="0" w:color="auto"/>
                <w:right w:val="none" w:sz="0" w:space="0" w:color="auto"/>
              </w:divBdr>
              <w:divsChild>
                <w:div w:id="1142310837">
                  <w:marLeft w:val="0"/>
                  <w:marRight w:val="0"/>
                  <w:marTop w:val="0"/>
                  <w:marBottom w:val="0"/>
                  <w:divBdr>
                    <w:top w:val="none" w:sz="0" w:space="0" w:color="auto"/>
                    <w:left w:val="none" w:sz="0" w:space="0" w:color="auto"/>
                    <w:bottom w:val="none" w:sz="0" w:space="0" w:color="auto"/>
                    <w:right w:val="none" w:sz="0" w:space="0" w:color="auto"/>
                  </w:divBdr>
                  <w:divsChild>
                    <w:div w:id="2124226474">
                      <w:marLeft w:val="0"/>
                      <w:marRight w:val="0"/>
                      <w:marTop w:val="0"/>
                      <w:marBottom w:val="0"/>
                      <w:divBdr>
                        <w:top w:val="none" w:sz="0" w:space="0" w:color="auto"/>
                        <w:left w:val="none" w:sz="0" w:space="0" w:color="auto"/>
                        <w:bottom w:val="none" w:sz="0" w:space="0" w:color="auto"/>
                        <w:right w:val="none" w:sz="0" w:space="0" w:color="auto"/>
                      </w:divBdr>
                      <w:divsChild>
                        <w:div w:id="214323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98.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PNG"/><Relationship Id="rId84" Type="http://schemas.openxmlformats.org/officeDocument/2006/relationships/footer" Target="footer2.xml"/><Relationship Id="rId89" Type="http://schemas.openxmlformats.org/officeDocument/2006/relationships/footer" Target="footer3.xml"/><Relationship Id="rId112" Type="http://schemas.openxmlformats.org/officeDocument/2006/relationships/footer" Target="footer6.xml"/><Relationship Id="rId133" Type="http://schemas.openxmlformats.org/officeDocument/2006/relationships/image" Target="media/image112.png"/><Relationship Id="rId138" Type="http://schemas.openxmlformats.org/officeDocument/2006/relationships/fontTable" Target="fontTable.xml"/><Relationship Id="rId16" Type="http://schemas.openxmlformats.org/officeDocument/2006/relationships/image" Target="media/image5.png"/><Relationship Id="rId107" Type="http://schemas.openxmlformats.org/officeDocument/2006/relationships/image" Target="media/image89.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hyperlink" Target="http://daq.netlify.app/" TargetMode="External"/><Relationship Id="rId79" Type="http://schemas.openxmlformats.org/officeDocument/2006/relationships/image" Target="media/image66.PNG"/><Relationship Id="rId102" Type="http://schemas.openxmlformats.org/officeDocument/2006/relationships/footer" Target="footer5.xml"/><Relationship Id="rId123" Type="http://schemas.openxmlformats.org/officeDocument/2006/relationships/image" Target="media/image103.png"/><Relationship Id="rId128" Type="http://schemas.openxmlformats.org/officeDocument/2006/relationships/footer" Target="footer8.xml"/><Relationship Id="rId5" Type="http://schemas.openxmlformats.org/officeDocument/2006/relationships/settings" Target="settings.xml"/><Relationship Id="rId90" Type="http://schemas.openxmlformats.org/officeDocument/2006/relationships/image" Target="media/image75.png"/><Relationship Id="rId95" Type="http://schemas.openxmlformats.org/officeDocument/2006/relationships/footer" Target="footer4.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jpe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image" Target="media/image94.png"/><Relationship Id="rId118" Type="http://schemas.openxmlformats.org/officeDocument/2006/relationships/footer" Target="footer7.xml"/><Relationship Id="rId134" Type="http://schemas.openxmlformats.org/officeDocument/2006/relationships/footer" Target="footer9.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8.png"/><Relationship Id="rId98" Type="http://schemas.openxmlformats.org/officeDocument/2006/relationships/image" Target="media/image82.png"/><Relationship Id="rId121" Type="http://schemas.openxmlformats.org/officeDocument/2006/relationships/image" Target="media/image101.png"/><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jpeg"/><Relationship Id="rId103" Type="http://schemas.openxmlformats.org/officeDocument/2006/relationships/hyperlink" Target="http://daq.netlify.app/" TargetMode="External"/><Relationship Id="rId108" Type="http://schemas.openxmlformats.org/officeDocument/2006/relationships/image" Target="media/image90.png"/><Relationship Id="rId116" Type="http://schemas.openxmlformats.org/officeDocument/2006/relationships/image" Target="media/image97.png"/><Relationship Id="rId124" Type="http://schemas.openxmlformats.org/officeDocument/2006/relationships/image" Target="media/image104.png"/><Relationship Id="rId129" Type="http://schemas.openxmlformats.org/officeDocument/2006/relationships/image" Target="media/image108.png"/><Relationship Id="rId137" Type="http://schemas.openxmlformats.org/officeDocument/2006/relationships/footer" Target="footer10.xm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4.png"/><Relationship Id="rId91" Type="http://schemas.openxmlformats.org/officeDocument/2006/relationships/image" Target="media/image76.png"/><Relationship Id="rId96" Type="http://schemas.openxmlformats.org/officeDocument/2006/relationships/image" Target="media/image80.png"/><Relationship Id="rId111" Type="http://schemas.openxmlformats.org/officeDocument/2006/relationships/image" Target="media/image93.png"/><Relationship Id="rId132" Type="http://schemas.openxmlformats.org/officeDocument/2006/relationships/image" Target="media/image11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88.png"/><Relationship Id="rId114" Type="http://schemas.openxmlformats.org/officeDocument/2006/relationships/image" Target="media/image95.png"/><Relationship Id="rId119" Type="http://schemas.openxmlformats.org/officeDocument/2006/relationships/image" Target="media/image99.png"/><Relationship Id="rId127" Type="http://schemas.openxmlformats.org/officeDocument/2006/relationships/image" Target="media/image107.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image" Target="media/image79.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2.png"/><Relationship Id="rId130" Type="http://schemas.openxmlformats.org/officeDocument/2006/relationships/image" Target="media/image109.png"/><Relationship Id="rId135" Type="http://schemas.openxmlformats.org/officeDocument/2006/relationships/image" Target="media/image11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8.png"/><Relationship Id="rId109" Type="http://schemas.openxmlformats.org/officeDocument/2006/relationships/image" Target="media/image91.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jpeg"/><Relationship Id="rId97" Type="http://schemas.openxmlformats.org/officeDocument/2006/relationships/image" Target="media/image81.png"/><Relationship Id="rId104" Type="http://schemas.openxmlformats.org/officeDocument/2006/relationships/image" Target="media/image86.png"/><Relationship Id="rId120" Type="http://schemas.openxmlformats.org/officeDocument/2006/relationships/image" Target="media/image100.png"/><Relationship Id="rId125" Type="http://schemas.openxmlformats.org/officeDocument/2006/relationships/image" Target="media/image105.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77.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9.png"/><Relationship Id="rId45" Type="http://schemas.openxmlformats.org/officeDocument/2006/relationships/hyperlink" Target="http://daq.netlify.app" TargetMode="External"/><Relationship Id="rId66" Type="http://schemas.openxmlformats.org/officeDocument/2006/relationships/image" Target="media/image54.jpeg"/><Relationship Id="rId87" Type="http://schemas.openxmlformats.org/officeDocument/2006/relationships/image" Target="media/image73.png"/><Relationship Id="rId110" Type="http://schemas.openxmlformats.org/officeDocument/2006/relationships/image" Target="media/image92.png"/><Relationship Id="rId115" Type="http://schemas.openxmlformats.org/officeDocument/2006/relationships/image" Target="media/image96.png"/><Relationship Id="rId131" Type="http://schemas.openxmlformats.org/officeDocument/2006/relationships/image" Target="media/image110.png"/><Relationship Id="rId136" Type="http://schemas.openxmlformats.org/officeDocument/2006/relationships/hyperlink" Target="http://daq.netlify.app" TargetMode="External"/><Relationship Id="rId61" Type="http://schemas.openxmlformats.org/officeDocument/2006/relationships/image" Target="media/image49.jpeg"/><Relationship Id="rId82" Type="http://schemas.openxmlformats.org/officeDocument/2006/relationships/image" Target="media/image69.png"/><Relationship Id="rId19" Type="http://schemas.openxmlformats.org/officeDocument/2006/relationships/image" Target="media/image8.jpg"/><Relationship Id="rId14" Type="http://schemas.microsoft.com/office/2007/relationships/hdphoto" Target="media/hdphoto2.wdp"/><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4.png"/><Relationship Id="rId77" Type="http://schemas.openxmlformats.org/officeDocument/2006/relationships/image" Target="media/image64.png"/><Relationship Id="rId100" Type="http://schemas.openxmlformats.org/officeDocument/2006/relationships/image" Target="media/image84.png"/><Relationship Id="rId105" Type="http://schemas.openxmlformats.org/officeDocument/2006/relationships/image" Target="media/image87.png"/><Relationship Id="rId126" Type="http://schemas.openxmlformats.org/officeDocument/2006/relationships/image" Target="media/image10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2</TotalTime>
  <Pages>127</Pages>
  <Words>43590</Words>
  <Characters>248468</Characters>
  <Application>Microsoft Office Word</Application>
  <DocSecurity>0</DocSecurity>
  <Lines>2070</Lines>
  <Paragraphs>58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9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464</cp:revision>
  <cp:lastPrinted>2020-06-26T00:32:00Z</cp:lastPrinted>
  <dcterms:created xsi:type="dcterms:W3CDTF">2020-06-03T08:02:00Z</dcterms:created>
  <dcterms:modified xsi:type="dcterms:W3CDTF">2020-06-26T06:35:00Z</dcterms:modified>
</cp:coreProperties>
</file>